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commentRangeStart w:id="1"/>
      <w:r w:rsidRPr="00C83F06">
        <w:rPr>
          <w:b/>
        </w:rPr>
        <w:t>Neural</w:t>
      </w:r>
      <w:r w:rsidR="00AF6336" w:rsidRPr="00C83F06">
        <w:rPr>
          <w:b/>
        </w:rPr>
        <w:t xml:space="preserve"> Effects</w:t>
      </w:r>
      <w:r w:rsidRPr="00C83F06">
        <w:rPr>
          <w:b/>
        </w:rPr>
        <w:t xml:space="preserve"> of Continuous Ratings During Active Engagement Within a Video fMRI Paradigm</w:t>
      </w:r>
      <w:commentRangeEnd w:id="1"/>
      <w:r w:rsidR="00A565EC">
        <w:rPr>
          <w:rStyle w:val="CommentReference"/>
        </w:rPr>
        <w:commentReference w:id="1"/>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2" w:name="_13epi55jsjsn" w:colFirst="0" w:colLast="0"/>
      <w:bookmarkEnd w:id="2"/>
    </w:p>
    <w:p w14:paraId="51045046" w14:textId="77777777" w:rsidR="00DE0869" w:rsidRDefault="00DE0869" w:rsidP="00A565EC">
      <w:pPr>
        <w:pStyle w:val="Heading1"/>
        <w:spacing w:before="0" w:after="0" w:line="240" w:lineRule="auto"/>
        <w:jc w:val="both"/>
        <w:rPr>
          <w:ins w:id="3" w:author="Billy Mitchell" w:date="2024-10-30T09:54:00Z" w16du:dateUtc="2024-10-30T13:54:00Z"/>
          <w:b/>
          <w:sz w:val="22"/>
          <w:szCs w:val="22"/>
        </w:rPr>
      </w:pPr>
      <w:bookmarkStart w:id="4" w:name="_y91xwybegkie" w:colFirst="0" w:colLast="0"/>
      <w:bookmarkEnd w:id="4"/>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5" w:name="_t3pqbcpyrq9q" w:colFirst="0" w:colLast="0"/>
      <w:bookmarkEnd w:id="5"/>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6"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7" w:author="Billy Mitchell" w:date="2024-10-30T09:51:00Z" w16du:dateUtc="2024-10-30T13:51:00Z"/>
          <w:b/>
        </w:rPr>
      </w:pPr>
    </w:p>
    <w:p w14:paraId="4A035379" w14:textId="77777777" w:rsidR="00A565EC" w:rsidRDefault="00A565EC" w:rsidP="00A565EC">
      <w:pPr>
        <w:spacing w:line="240" w:lineRule="auto"/>
        <w:jc w:val="both"/>
        <w:rPr>
          <w:ins w:id="8" w:author="Billy Mitchell" w:date="2024-10-30T09:54:00Z" w16du:dateUtc="2024-10-30T13:54:00Z"/>
          <w:b/>
        </w:rPr>
      </w:pPr>
    </w:p>
    <w:p w14:paraId="5A5D3054" w14:textId="77777777" w:rsidR="00A565EC" w:rsidRPr="00C83F06" w:rsidRDefault="00A565EC" w:rsidP="00A565EC">
      <w:pPr>
        <w:spacing w:line="240" w:lineRule="auto"/>
        <w:jc w:val="both"/>
        <w:rPr>
          <w:ins w:id="9" w:author="Billy Mitchell" w:date="2024-10-30T09:54:00Z" w16du:dateUtc="2024-10-30T13:54:00Z"/>
          <w:b/>
        </w:rPr>
      </w:pPr>
    </w:p>
    <w:p w14:paraId="22BA045F" w14:textId="77777777" w:rsidR="00DE0869" w:rsidRPr="00C83F06" w:rsidDel="00A565EC" w:rsidRDefault="00DE0869" w:rsidP="00A565EC">
      <w:pPr>
        <w:spacing w:line="240" w:lineRule="auto"/>
        <w:jc w:val="both"/>
        <w:rPr>
          <w:del w:id="10"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1"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2" w:author="Billy Mitchell" w:date="2024-10-30T09:51:00Z" w16du:dateUtc="2024-10-30T13:51:00Z"/>
        </w:rPr>
      </w:pPr>
      <w:ins w:id="13" w:author="Billy Mitchell" w:date="2024-10-30T09:52:00Z" w16du:dateUtc="2024-10-30T13:52:00Z">
        <w:r>
          <w:t xml:space="preserve">Phone: </w:t>
        </w:r>
      </w:ins>
      <w:ins w:id="14" w:author="Billy Mitchell" w:date="2024-10-30T09:51:00Z" w16du:dateUtc="2024-10-30T13:51:00Z">
        <w:r>
          <w:t>(</w:t>
        </w:r>
      </w:ins>
      <w:ins w:id="15" w:author="Billy Mitchell" w:date="2024-10-30T09:50:00Z" w16du:dateUtc="2024-10-30T13:50:00Z">
        <w:r>
          <w:t>570</w:t>
        </w:r>
      </w:ins>
      <w:ins w:id="16" w:author="Billy Mitchell" w:date="2024-10-30T09:51:00Z" w16du:dateUtc="2024-10-30T13:51:00Z">
        <w:r>
          <w:t xml:space="preserve">) </w:t>
        </w:r>
      </w:ins>
      <w:ins w:id="17" w:author="Billy Mitchell" w:date="2024-10-30T09:50:00Z" w16du:dateUtc="2024-10-30T13:50:00Z">
        <w:r>
          <w:t>417</w:t>
        </w:r>
      </w:ins>
      <w:ins w:id="18" w:author="Billy Mitchell" w:date="2024-10-30T09:51:00Z" w16du:dateUtc="2024-10-30T13:51:00Z">
        <w:r>
          <w:t xml:space="preserve"> – </w:t>
        </w:r>
      </w:ins>
      <w:ins w:id="19" w:author="Billy Mitchell" w:date="2024-10-30T09:50:00Z" w16du:dateUtc="2024-10-30T13:50:00Z">
        <w:r>
          <w:t>1579</w:t>
        </w:r>
      </w:ins>
    </w:p>
    <w:p w14:paraId="0AA9D119" w14:textId="77777777" w:rsidR="00A565EC" w:rsidRDefault="00A565EC" w:rsidP="00A565EC">
      <w:pPr>
        <w:spacing w:line="240" w:lineRule="auto"/>
        <w:jc w:val="both"/>
        <w:rPr>
          <w:ins w:id="20" w:author="Billy Mitchell" w:date="2024-10-30T09:53:00Z" w16du:dateUtc="2024-10-30T13:53:00Z"/>
          <w:b/>
          <w:bCs/>
        </w:rPr>
      </w:pPr>
    </w:p>
    <w:p w14:paraId="0B8E1ECB" w14:textId="77777777" w:rsidR="00A565EC" w:rsidRDefault="00A565EC" w:rsidP="00A565EC">
      <w:pPr>
        <w:spacing w:line="240" w:lineRule="auto"/>
        <w:jc w:val="both"/>
        <w:rPr>
          <w:ins w:id="21" w:author="Billy Mitchell" w:date="2024-10-30T09:54:00Z" w16du:dateUtc="2024-10-30T13:54:00Z"/>
          <w:b/>
          <w:bCs/>
        </w:rPr>
      </w:pPr>
    </w:p>
    <w:p w14:paraId="669FDD49" w14:textId="77777777" w:rsidR="00A565EC" w:rsidRDefault="00A565EC" w:rsidP="00A565EC">
      <w:pPr>
        <w:spacing w:line="240" w:lineRule="auto"/>
        <w:jc w:val="both"/>
        <w:rPr>
          <w:ins w:id="22" w:author="Billy Mitchell" w:date="2024-10-30T09:53:00Z" w16du:dateUtc="2024-10-30T13:53:00Z"/>
          <w:b/>
          <w:bCs/>
        </w:rPr>
      </w:pPr>
    </w:p>
    <w:p w14:paraId="74143CDA" w14:textId="77777777" w:rsidR="00A565EC" w:rsidRDefault="00A565EC" w:rsidP="00A565EC">
      <w:pPr>
        <w:spacing w:line="240" w:lineRule="auto"/>
        <w:jc w:val="both"/>
        <w:rPr>
          <w:ins w:id="23" w:author="Billy Mitchell" w:date="2024-10-30T09:53:00Z" w16du:dateUtc="2024-10-30T13:53:00Z"/>
          <w:b/>
          <w:bCs/>
        </w:rPr>
      </w:pPr>
    </w:p>
    <w:p w14:paraId="0D77FD7D" w14:textId="77777777" w:rsidR="00A565EC" w:rsidRDefault="00A565EC" w:rsidP="00A565EC">
      <w:pPr>
        <w:spacing w:line="240" w:lineRule="auto"/>
        <w:jc w:val="both"/>
        <w:rPr>
          <w:ins w:id="24" w:author="Billy Mitchell" w:date="2024-10-30T09:53:00Z" w16du:dateUtc="2024-10-30T13:53:00Z"/>
          <w:b/>
          <w:bCs/>
        </w:rPr>
      </w:pPr>
    </w:p>
    <w:p w14:paraId="594DEC41" w14:textId="77777777" w:rsidR="00A565EC" w:rsidRDefault="00A565EC" w:rsidP="00A565EC">
      <w:pPr>
        <w:spacing w:line="240" w:lineRule="auto"/>
        <w:jc w:val="both"/>
        <w:rPr>
          <w:ins w:id="25" w:author="Billy Mitchell" w:date="2024-10-30T09:53:00Z" w16du:dateUtc="2024-10-30T13:53:00Z"/>
          <w:b/>
          <w:bCs/>
        </w:rPr>
      </w:pPr>
    </w:p>
    <w:p w14:paraId="7CEC20F4" w14:textId="77777777" w:rsidR="00A565EC" w:rsidRDefault="00A565EC" w:rsidP="00A565EC">
      <w:pPr>
        <w:spacing w:line="240" w:lineRule="auto"/>
        <w:jc w:val="both"/>
        <w:rPr>
          <w:ins w:id="26" w:author="Billy Mitchell" w:date="2024-10-30T09:53:00Z" w16du:dateUtc="2024-10-30T13:53:00Z"/>
          <w:b/>
          <w:bCs/>
        </w:rPr>
      </w:pPr>
    </w:p>
    <w:p w14:paraId="72D8F73E" w14:textId="77777777" w:rsidR="00A565EC" w:rsidRDefault="00A565EC" w:rsidP="00A565EC">
      <w:pPr>
        <w:spacing w:line="240" w:lineRule="auto"/>
        <w:jc w:val="both"/>
        <w:rPr>
          <w:ins w:id="27" w:author="Billy Mitchell" w:date="2024-10-30T09:53:00Z" w16du:dateUtc="2024-10-30T13:53:00Z"/>
          <w:b/>
          <w:bCs/>
        </w:rPr>
      </w:pPr>
    </w:p>
    <w:p w14:paraId="47C483B5" w14:textId="77777777" w:rsidR="00A565EC" w:rsidRDefault="00A565EC" w:rsidP="00A565EC">
      <w:pPr>
        <w:spacing w:line="240" w:lineRule="auto"/>
        <w:jc w:val="both"/>
        <w:rPr>
          <w:ins w:id="28" w:author="Billy Mitchell" w:date="2024-10-30T09:53:00Z" w16du:dateUtc="2024-10-30T13:53:00Z"/>
          <w:b/>
          <w:bCs/>
        </w:rPr>
      </w:pPr>
    </w:p>
    <w:p w14:paraId="4D8C6A26" w14:textId="77777777" w:rsidR="00A565EC" w:rsidRDefault="00A565EC" w:rsidP="00A565EC">
      <w:pPr>
        <w:spacing w:line="240" w:lineRule="auto"/>
        <w:jc w:val="both"/>
        <w:rPr>
          <w:ins w:id="29" w:author="Billy Mitchell" w:date="2024-10-30T09:53:00Z" w16du:dateUtc="2024-10-30T13:53:00Z"/>
          <w:b/>
          <w:bCs/>
        </w:rPr>
      </w:pPr>
    </w:p>
    <w:p w14:paraId="31C4E779" w14:textId="3AF46F60" w:rsidR="00A565EC" w:rsidRDefault="00A565EC" w:rsidP="00A565EC">
      <w:pPr>
        <w:spacing w:line="240" w:lineRule="auto"/>
        <w:jc w:val="both"/>
        <w:rPr>
          <w:ins w:id="30" w:author="Billy Mitchell" w:date="2024-10-30T09:52:00Z" w16du:dateUtc="2024-10-30T13:52:00Z"/>
        </w:rPr>
      </w:pPr>
      <w:ins w:id="31"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2" w:author="Billy Mitchell" w:date="2024-10-30T09:52:00Z" w16du:dateUtc="2024-10-30T13:52:00Z"/>
        </w:rPr>
      </w:pPr>
      <w:ins w:id="33" w:author="Billy Mitchell" w:date="2024-10-30T09:53:00Z" w16du:dateUtc="2024-10-30T13:53:00Z">
        <w:r w:rsidRPr="00A565EC">
          <w:rPr>
            <w:b/>
            <w:bCs/>
          </w:rPr>
          <w:t>CLASSIFICATIONS</w:t>
        </w:r>
      </w:ins>
      <w:ins w:id="34" w:author="Billy Mitchell" w:date="2024-10-30T09:52:00Z" w16du:dateUtc="2024-10-30T13:52:00Z">
        <w:r>
          <w:t>:</w:t>
        </w:r>
      </w:ins>
      <w:ins w:id="35" w:author="Billy Mitchell" w:date="2024-10-30T12:10:00Z" w16du:dateUtc="2024-10-30T16:10:00Z">
        <w:r w:rsidR="00FC36EA">
          <w:t xml:space="preserve"> Psychological and Cognitive Sciences</w:t>
        </w:r>
      </w:ins>
      <w:ins w:id="36" w:author="Billy Mitchell" w:date="2024-10-30T12:11:00Z" w16du:dateUtc="2024-10-30T16:11:00Z">
        <w:r w:rsidR="00FC36EA">
          <w:t xml:space="preserve"> (Social Sciences)</w:t>
        </w:r>
      </w:ins>
      <w:ins w:id="37" w:author="Billy Mitchell" w:date="2024-10-30T12:10:00Z" w16du:dateUtc="2024-10-30T16:10:00Z">
        <w:r w:rsidR="00FC36EA">
          <w:t>; Neuroscience</w:t>
        </w:r>
      </w:ins>
      <w:ins w:id="38"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9" w:author="Billy Mitchell" w:date="2024-10-30T09:53:00Z" w16du:dateUtc="2024-10-30T13:53:00Z"/>
          <w:moveTo w:id="40" w:author="Billy Mitchell" w:date="2024-10-30T09:52:00Z" w16du:dateUtc="2024-10-30T13:52:00Z"/>
        </w:rPr>
      </w:pPr>
      <w:moveToRangeStart w:id="41" w:author="Billy Mitchell" w:date="2024-10-30T09:52:00Z" w:name="move181174387"/>
      <w:moveTo w:id="42" w:author="Billy Mitchell" w:date="2024-10-30T09:52:00Z" w16du:dateUtc="2024-10-30T13:52:00Z">
        <w:r w:rsidRPr="00C83F06">
          <w:rPr>
            <w:b/>
          </w:rPr>
          <w:t xml:space="preserve">KEYWORDS: </w:t>
        </w:r>
        <w:r w:rsidRPr="00C83F06">
          <w:t xml:space="preserve">fMRI, naturalistic stimuli, decision-making, continuous ratings   </w:t>
        </w:r>
      </w:moveTo>
    </w:p>
    <w:moveToRangeEnd w:id="41"/>
    <w:p w14:paraId="3515EC7C" w14:textId="788C29C5" w:rsidR="00A565EC" w:rsidDel="00A565EC" w:rsidRDefault="00A565EC" w:rsidP="00A565EC">
      <w:pPr>
        <w:spacing w:line="240" w:lineRule="auto"/>
        <w:jc w:val="both"/>
        <w:rPr>
          <w:del w:id="43" w:author="Billy Mitchell" w:date="2024-10-30T09:52:00Z" w16du:dateUtc="2024-10-30T13:52:00Z"/>
        </w:rPr>
      </w:pPr>
    </w:p>
    <w:p w14:paraId="647D05F2" w14:textId="77777777" w:rsidR="00A565EC" w:rsidRPr="00C83F06" w:rsidRDefault="00A565EC" w:rsidP="00A565EC">
      <w:pPr>
        <w:spacing w:line="240" w:lineRule="auto"/>
        <w:jc w:val="both"/>
        <w:rPr>
          <w:ins w:id="44" w:author="Billy Mitchell" w:date="2024-10-30T09:52:00Z" w16du:dateUtc="2024-10-30T13:52:00Z"/>
        </w:rPr>
      </w:pPr>
    </w:p>
    <w:p w14:paraId="5C043385" w14:textId="25C473E0" w:rsidR="00A565EC" w:rsidRPr="00C83F06" w:rsidDel="00A565EC" w:rsidRDefault="00A565EC">
      <w:pPr>
        <w:jc w:val="both"/>
        <w:rPr>
          <w:del w:id="45" w:author="Billy Mitchell" w:date="2024-10-30T09:54:00Z" w16du:dateUtc="2024-10-30T13:54:00Z"/>
          <w:b/>
        </w:rPr>
      </w:pPr>
    </w:p>
    <w:p w14:paraId="7C243731" w14:textId="16B63A21" w:rsidR="00DE0869" w:rsidDel="00C83F06" w:rsidRDefault="00000000" w:rsidP="00C83F06">
      <w:pPr>
        <w:jc w:val="both"/>
        <w:rPr>
          <w:del w:id="46" w:author="Billy Mitchell" w:date="2024-10-30T09:45:00Z" w16du:dateUtc="2024-10-30T13:45:00Z"/>
        </w:rPr>
      </w:pPr>
      <w:commentRangeStart w:id="47"/>
      <w:r w:rsidRPr="00C83F06">
        <w:rPr>
          <w:b/>
        </w:rPr>
        <w:t>ABSTRACT (2</w:t>
      </w:r>
      <w:ins w:id="48" w:author="Billy Mitchell" w:date="2024-10-30T09:55:00Z" w16du:dateUtc="2024-10-30T13:55:00Z">
        <w:r w:rsidR="00A565EC">
          <w:rPr>
            <w:b/>
          </w:rPr>
          <w:t>45</w:t>
        </w:r>
      </w:ins>
      <w:del w:id="49" w:author="Billy Mitchell" w:date="2024-10-30T09:40:00Z" w16du:dateUtc="2024-10-30T13:40:00Z">
        <w:r w:rsidRPr="00C83F06" w:rsidDel="00C83F06">
          <w:rPr>
            <w:b/>
          </w:rPr>
          <w:delText>50</w:delText>
        </w:r>
      </w:del>
      <w:r w:rsidRPr="00C83F06">
        <w:rPr>
          <w:b/>
        </w:rPr>
        <w:t xml:space="preserve"> / 250 Words)</w:t>
      </w:r>
      <w:commentRangeEnd w:id="47"/>
      <w:r w:rsidR="00C83F06">
        <w:rPr>
          <w:rStyle w:val="CommentReference"/>
        </w:rPr>
        <w:commentReference w:id="47"/>
      </w:r>
      <w:r w:rsidRPr="00C83F06">
        <w:rPr>
          <w:b/>
        </w:rPr>
        <w:t xml:space="preserve">: </w:t>
      </w:r>
      <w:r w:rsidR="00A97CB0" w:rsidRPr="00C83F06">
        <w:rPr>
          <w:bCs/>
        </w:rPr>
        <w:t>Continuous self-report ratings offer a high-resolution view of dynamic subjective experiences</w:t>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0"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1" w:author="Billy Mitchell" w:date="2024-10-30T09:55:00Z" w:name="move181174552"/>
      <w:moveFrom w:id="52"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1"/>
    </w:p>
    <w:p w14:paraId="5E88C564" w14:textId="77777777" w:rsidR="00C83F06" w:rsidRDefault="00C83F06">
      <w:pPr>
        <w:jc w:val="both"/>
        <w:rPr>
          <w:ins w:id="53" w:author="Billy Mitchell" w:date="2024-10-30T09:45:00Z" w16du:dateUtc="2024-10-30T13:45:00Z"/>
        </w:rPr>
      </w:pPr>
    </w:p>
    <w:p w14:paraId="52F2AA3B" w14:textId="77777777" w:rsidR="00C83F06" w:rsidRDefault="00C83F06">
      <w:pPr>
        <w:jc w:val="both"/>
        <w:rPr>
          <w:ins w:id="54" w:author="Billy Mitchell" w:date="2024-10-30T09:45:00Z" w16du:dateUtc="2024-10-30T13:45:00Z"/>
        </w:rPr>
      </w:pPr>
    </w:p>
    <w:p w14:paraId="5DA1A099" w14:textId="237A5BE0" w:rsidR="00C83F06" w:rsidRPr="00C83F06" w:rsidRDefault="00C83F06">
      <w:pPr>
        <w:jc w:val="both"/>
        <w:rPr>
          <w:ins w:id="55" w:author="Billy Mitchell" w:date="2024-10-30T09:45:00Z" w16du:dateUtc="2024-10-30T13:45:00Z"/>
          <w:b/>
          <w:bCs/>
          <w:rPrChange w:id="56" w:author="Billy Mitchell" w:date="2024-10-30T09:45:00Z" w16du:dateUtc="2024-10-30T13:45:00Z">
            <w:rPr>
              <w:ins w:id="57" w:author="Billy Mitchell" w:date="2024-10-30T09:45:00Z" w16du:dateUtc="2024-10-30T13:45:00Z"/>
            </w:rPr>
          </w:rPrChange>
        </w:rPr>
      </w:pPr>
      <w:commentRangeStart w:id="58"/>
      <w:ins w:id="59" w:author="Billy Mitchell" w:date="2024-10-30T09:45:00Z" w16du:dateUtc="2024-10-30T13:45:00Z">
        <w:r>
          <w:rPr>
            <w:b/>
            <w:bCs/>
          </w:rPr>
          <w:t>SIGNIFICANCE STATE</w:t>
        </w:r>
      </w:ins>
      <w:ins w:id="60" w:author="Billy Mitchell" w:date="2024-10-30T09:46:00Z" w16du:dateUtc="2024-10-30T13:46:00Z">
        <w:r>
          <w:rPr>
            <w:b/>
            <w:bCs/>
          </w:rPr>
          <w:t>MENT (000 / 120 Words):</w:t>
        </w:r>
        <w:commentRangeEnd w:id="58"/>
        <w:r>
          <w:rPr>
            <w:rStyle w:val="CommentReference"/>
          </w:rPr>
          <w:commentReference w:id="58"/>
        </w:r>
      </w:ins>
      <w:ins w:id="61" w:author="Billy Mitchell" w:date="2024-10-30T09:55:00Z" w16du:dateUtc="2024-10-30T13:55:00Z">
        <w:r w:rsidR="00A565EC" w:rsidRPr="00A565EC">
          <w:rPr>
            <w:bCs/>
          </w:rPr>
          <w:t xml:space="preserve"> </w:t>
        </w:r>
      </w:ins>
      <w:moveToRangeStart w:id="62" w:author="Billy Mitchell" w:date="2024-10-30T09:55:00Z" w:name="move181174552"/>
      <w:moveTo w:id="63" w:author="Billy Mitchell" w:date="2024-10-30T09:55:00Z" w16du:dateUtc="2024-10-30T13:55:00Z">
        <w:r w:rsidR="00A565EC" w:rsidRPr="00C83F06">
          <w:rPr>
            <w:bCs/>
          </w:rPr>
          <w:t>This study highlights the value of continuous rating paradigms for capturing dynamic decision-making processes and illustrates the nuanced effects of real-time introspection on neural activity during naturalistic social observation.</w:t>
        </w:r>
      </w:moveTo>
      <w:moveToRangeEnd w:id="62"/>
    </w:p>
    <w:p w14:paraId="14664D89" w14:textId="77777777" w:rsidR="00DE0869" w:rsidRPr="00C83F06" w:rsidRDefault="00000000">
      <w:pPr>
        <w:jc w:val="both"/>
        <w:pPrChange w:id="64" w:author="Billy Mitchell" w:date="2024-10-30T09:45:00Z" w16du:dateUtc="2024-10-30T13:45:00Z">
          <w:pPr>
            <w:spacing w:before="240" w:after="240"/>
            <w:jc w:val="both"/>
          </w:pPr>
        </w:pPrChange>
      </w:pPr>
      <w:del w:id="65"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77777777" w:rsidR="004C0767" w:rsidRPr="00C83F06" w:rsidRDefault="004C0767">
      <w:pPr>
        <w:spacing w:before="240" w:after="240"/>
        <w:jc w:val="both"/>
      </w:pPr>
    </w:p>
    <w:p w14:paraId="3D271CA6" w14:textId="77777777" w:rsidR="004C0767" w:rsidRPr="00C83F06" w:rsidRDefault="004C0767">
      <w:pPr>
        <w:spacing w:before="240" w:after="240"/>
        <w:jc w:val="both"/>
      </w:pPr>
    </w:p>
    <w:p w14:paraId="7BA92127" w14:textId="74E1A177" w:rsidR="00DE0869" w:rsidRPr="00C83F06" w:rsidDel="00A565EC" w:rsidRDefault="00000000">
      <w:pPr>
        <w:spacing w:after="20"/>
        <w:jc w:val="both"/>
        <w:rPr>
          <w:moveFrom w:id="66" w:author="Billy Mitchell" w:date="2024-10-30T09:52:00Z" w16du:dateUtc="2024-10-30T13:52:00Z"/>
        </w:rPr>
      </w:pPr>
      <w:moveFromRangeStart w:id="67" w:author="Billy Mitchell" w:date="2024-10-30T09:52:00Z" w:name="move181174387"/>
      <w:commentRangeStart w:id="68"/>
      <w:moveFrom w:id="69" w:author="Billy Mitchell" w:date="2024-10-30T09:52:00Z" w16du:dateUtc="2024-10-30T13:52:00Z">
        <w:r w:rsidRPr="00C83F06" w:rsidDel="00A565EC">
          <w:rPr>
            <w:b/>
          </w:rPr>
          <w:lastRenderedPageBreak/>
          <w:t xml:space="preserve">KEYWORDS: </w:t>
        </w:r>
        <w:r w:rsidRPr="00C83F06" w:rsidDel="00A565EC">
          <w:t xml:space="preserve">fMRI, naturalistic stimuli, decision-making, continuous ratings   </w:t>
        </w:r>
      </w:moveFrom>
    </w:p>
    <w:moveFromRangeEnd w:id="67"/>
    <w:p w14:paraId="2269C616" w14:textId="77777777" w:rsidR="00DE0869" w:rsidRPr="00C83F06" w:rsidRDefault="00000000" w:rsidP="00AF6336">
      <w:pPr>
        <w:pStyle w:val="Heading2"/>
        <w:spacing w:before="0" w:after="0" w:line="240" w:lineRule="auto"/>
        <w:jc w:val="both"/>
        <w:rPr>
          <w:b/>
          <w:bCs/>
          <w:sz w:val="22"/>
          <w:szCs w:val="22"/>
        </w:rPr>
      </w:pPr>
      <w:r w:rsidRPr="00C83F06">
        <w:rPr>
          <w:b/>
          <w:bCs/>
          <w:sz w:val="22"/>
          <w:szCs w:val="22"/>
        </w:rPr>
        <w:t>Introduction</w:t>
      </w:r>
      <w:commentRangeEnd w:id="68"/>
      <w:r w:rsidR="00FC36EA">
        <w:rPr>
          <w:rStyle w:val="CommentReference"/>
        </w:rPr>
        <w:commentReference w:id="68"/>
      </w:r>
    </w:p>
    <w:p w14:paraId="79D5EE9A" w14:textId="20793932" w:rsidR="00E57CEC" w:rsidRPr="00A565EC" w:rsidRDefault="00B92AC0" w:rsidP="00E57CEC">
      <w:pPr>
        <w:spacing w:line="240" w:lineRule="auto"/>
        <w:ind w:firstLine="540"/>
        <w:jc w:val="both"/>
      </w:pPr>
      <w:r w:rsidRPr="00C83F06">
        <w:t>A persistent problem in quantum mechanics</w:t>
      </w:r>
      <w:ins w:id="70" w:author="Billy Mitchell" w:date="2024-10-30T11:40:00Z" w16du:dateUtc="2024-10-30T15:40:00Z">
        <w:r w:rsidR="008B21B9">
          <w:t xml:space="preserve"> </w:t>
        </w:r>
      </w:ins>
      <w:r w:rsidR="008B21B9">
        <w:fldChar w:fldCharType="begin"/>
      </w:r>
      <w:r w:rsidR="008B21B9">
        <w:instrText xml:space="preserve"> ADDIN ZOTERO_ITEM CSL_CITATION {"citationID":"9SQeaOgr","properties":{"formattedCitation":"(Mazza et al., 2000)","plainCitation":"(Mazza et al., 2000)","noteIndex":0},"citationItems":[{"id":21063,"uris":["http://zotero.org/users/6239255/items/UPGNE22G"],"itemData":{"id":21063,"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8B21B9" w:rsidRPr="008B21B9">
        <w:t>(Mazza et al., 2000)</w:t>
      </w:r>
      <w:r w:rsidR="008B21B9">
        <w:fldChar w:fldCharType="end"/>
      </w:r>
      <w:r w:rsidRPr="00A565EC">
        <w:t>, and some have argued, in the pursuit of science more generally</w:t>
      </w:r>
      <w:ins w:id="71" w:author="Billy Mitchell" w:date="2024-10-30T11:49:00Z" w16du:dateUtc="2024-10-30T15:49:00Z">
        <w:r w:rsidR="008B21B9">
          <w:t xml:space="preserve"> </w:t>
        </w:r>
      </w:ins>
      <w:r w:rsidR="008B21B9">
        <w:fldChar w:fldCharType="begin"/>
      </w:r>
      <w:r w:rsidR="00D45595">
        <w:instrText xml:space="preserve"> ADDIN ZOTERO_ITEM CSL_CITATION {"citationID":"EQGRJ2u9","properties":{"formattedCitation":"(Gleiser, 2018)","plainCitation":"(Gleiser, 2018)","noteIndex":0},"citationItems":[{"id":21065,"uris":["http://zotero.org/users/6239255/items/4HDAYK45"],"itemData":{"id":21065,"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D45595" w:rsidRPr="00D45595">
        <w:t>(Gleiser, 2018)</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72" w:author="Billy Mitchell" w:date="2024-10-30T11:51:00Z" w16du:dateUtc="2024-10-30T15:51:00Z">
        <w:r w:rsidR="00D45595">
          <w:t xml:space="preserve"> </w:t>
        </w:r>
      </w:ins>
      <w:r w:rsidR="00D45595">
        <w:fldChar w:fldCharType="begin"/>
      </w:r>
      <w:r w:rsidR="002C25B9">
        <w:instrText xml:space="preserve"> ADDIN ZOTERO_ITEM CSL_CITATION {"citationID":"bS9wBNGT","properties":{"formattedCitation":"(L. J. Chang et al., 2021; J. Chen et al., 2017; Finn et al., 2018; Hasson et al., 2004; Hasson, Furman, et al., 2008)","plainCitation":"(L. J. Chang et al., 2021; J. Chen et al., 2017; Finn et al., 2018; Hasson et al., 2004; Hasson, Furman, et al., 2008)","noteIndex":0},"citationItems":[{"id":21067,"uris":["http://zotero.org/users/6239255/items/RE28KK3Z"],"itemData":{"id":21067,"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35,"uris":["http://zotero.org/users/6239255/items/PLVYE5HH"],"itemData":{"id":12035,"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2C25B9" w:rsidRPr="002C25B9">
        <w:t>(L. J. Chang et al., 2021; J. Chen et al., 2017; Finn et al., 2018; Hasson et al., 2004; Hasson, Furman, et al., 2008)</w:t>
      </w:r>
      <w:r w:rsidR="00D45595">
        <w:fldChar w:fldCharType="end"/>
      </w:r>
      <w:r w:rsidR="006E54B4" w:rsidRPr="00A565EC">
        <w:t xml:space="preserve"> </w:t>
      </w:r>
      <w:del w:id="73"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74" w:author="Billy Mitchell" w:date="2024-10-30T11:58:00Z" w16du:dateUtc="2024-10-30T15:58:00Z">
        <w:r w:rsidR="00D45595">
          <w:t xml:space="preserve"> </w:t>
        </w:r>
      </w:ins>
      <w:r w:rsidR="00D45595">
        <w:fldChar w:fldCharType="begin"/>
      </w:r>
      <w:r w:rsidR="00D45595">
        <w:instrText xml:space="preserve"> ADDIN ZOTERO_ITEM CSL_CITATION {"citationID":"m5oEMpFZ","properties":{"formattedCitation":"(Cliver et al., 2024; Mobbs et al., 2007; Stasiak et al., 2023; Tashjian et al., 2022)","plainCitation":"(Cliver et al., 2024; Mobbs et al., 2007; Stasiak et al., 2023; Tashjian et al., 2022)","noteIndex":0},"citationItems":[{"id":20819,"uris":["http://zotero.org/users/6239255/items/FLW8E8KQ"],"itemData":{"id":20819,"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2727,"uris":["http://zotero.org/users/6239255/items/SSI6FM78"],"itemData":{"id":2727,"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2013,"uris":["http://zotero.org/users/6239255/items/CCPVSZWX"],"itemData":{"id":12013,"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752,"uris":["http://zotero.org/users/6239255/items/SMCJQ3BP"],"itemData":{"id":11752,"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D45595" w:rsidRPr="00D45595">
        <w:t>(Cliver et al., 2024; Mobbs et al., 2007; Stasiak et al., 2023; Tashjian et al., 2022)</w:t>
      </w:r>
      <w:r w:rsidR="00D45595">
        <w:fldChar w:fldCharType="end"/>
      </w:r>
      <w:ins w:id="75" w:author="Billy Mitchell" w:date="2024-10-30T11:59:00Z" w16du:dateUtc="2024-10-30T15:59:00Z">
        <w:r w:rsidR="00D45595">
          <w:t xml:space="preserve"> </w:t>
        </w:r>
      </w:ins>
      <w:del w:id="76"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3BF1DF51" w:rsidR="007140B3" w:rsidRPr="002C25B9" w:rsidRDefault="006E54B4" w:rsidP="00E57CEC">
      <w:pPr>
        <w:spacing w:line="240" w:lineRule="auto"/>
        <w:ind w:firstLine="540"/>
        <w:jc w:val="both"/>
      </w:pPr>
      <w:r w:rsidRPr="00A565EC">
        <w:t>The persistent tension between experimental control, ecological validity, and optim</w:t>
      </w:r>
      <w:r w:rsidR="00D54FC2">
        <w:t>izing</w:t>
      </w:r>
      <w:r w:rsidRPr="00A565EC">
        <w:t xml:space="preserve"> measurement is not new in psychology </w:t>
      </w:r>
      <w:r w:rsidR="002C25B9">
        <w:fldChar w:fldCharType="begin"/>
      </w:r>
      <w:r w:rsidR="002C25B9">
        <w:instrText xml:space="preserve"> ADDIN ZOTERO_ITEM CSL_CITATION {"citationID":"QMVPrSiS","properties":{"formattedCitation":"(Levenson &amp; Gottman, 1983)","plainCitation":"(Levenson &amp; Gottman, 1983)","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2C25B9" w:rsidRPr="002C25B9">
        <w:t>(Levenson &amp; Gottman, 1983)</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r w:rsidRPr="00A565EC">
        <w:t xml:space="preserve"> (</w:t>
      </w:r>
      <w:commentRangeStart w:id="77"/>
      <w:commentRangeStart w:id="78"/>
      <w:r w:rsidRPr="00A565EC">
        <w:t xml:space="preserve">e.g., </w:t>
      </w:r>
      <w:commentRangeEnd w:id="77"/>
      <w:r w:rsidR="004A7F81" w:rsidRPr="006E54B4">
        <w:rPr>
          <w:rStyle w:val="CommentReference"/>
        </w:rPr>
        <w:commentReference w:id="77"/>
      </w:r>
      <w:commentRangeEnd w:id="78"/>
      <w:r w:rsidR="008B21B9">
        <w:rPr>
          <w:rStyle w:val="CommentReference"/>
        </w:rPr>
        <w:commentReference w:id="78"/>
      </w:r>
      <w:hyperlink r:id="rId12">
        <w:r w:rsidR="00004753" w:rsidRPr="006E54B4">
          <w:fldChar w:fldCharType="begin"/>
        </w:r>
        <w:r w:rsidR="002C25B9">
          <w:instrText xml:space="preserve"> ADDIN ZOTERO_ITEM CSL_CITATION {"citationID":"rVYwlyJv","properties":{"formattedCitation":"(J. Chen et al., 2017; Hasson et al., 2004; Hasson, Furman, et al., 2008)","plainCitation":"(J. Chen et al., 2017; Hasson et al., 2004; Hasson, Furman, et al., 200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r w:rsidR="002C25B9" w:rsidRPr="002C25B9">
          <w:t>(J. Chen et al., 2017; Hasson et al., 2004; Hasson, Furman, et al., 2008)</w:t>
        </w:r>
        <w:r w:rsidR="00004753" w:rsidRPr="006E54B4">
          <w:fldChar w:fldCharType="end"/>
        </w:r>
      </w:hyperlink>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interpreting dynamic personal relationships and motivations) (</w:t>
      </w:r>
      <w:r w:rsidR="009440B1" w:rsidRPr="00A565EC">
        <w:fldChar w:fldCharType="begin"/>
      </w:r>
      <w:r w:rsidR="008B21B9">
        <w:instrText xml:space="preserve"> ADDIN ZOTERO_ITEM CSL_CITATION {"citationID":"MTXlASNM","properties":{"formattedCitation":"(Samuel A. Nastase et al., 2020)","plainCitation":"(Samuel A. Nastase et al., 2020)","dontUpdate":true,"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9440B1" w:rsidRPr="00A565EC">
        <w:t>Nastase et al., 2020)</w:t>
      </w:r>
      <w:r w:rsidR="009440B1" w:rsidRPr="00A565EC">
        <w:fldChar w:fldCharType="end"/>
      </w:r>
      <w:r w:rsidRPr="00A565EC">
        <w:t xml:space="preserve">. </w:t>
      </w:r>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2C217619"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8B21B9">
        <w:instrText xml:space="preserve"> ADDIN ZOTERO_ITEM CSL_CITATION {"citationID":"E7Sob5M1","properties":{"formattedCitation":"(J\\uc0\\u228{}\\uc0\\u228{}skel\\uc0\\u228{}inen et al., 2022; Saarim\\uc0\\u228{}ki, 2021)","plainCitation":"(Jääskeläinen et al., 2022; Saarimäki, 2021)","dontUpdate":true,"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2947A3">
        <w:t>Jääskeläinen et al., 2022; Saarimäki, 2021</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 (</w:t>
      </w:r>
      <w:r w:rsidRPr="002947A3">
        <w:fldChar w:fldCharType="begin"/>
      </w:r>
      <w:r w:rsidR="008B21B9">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20952,"uris":["http://zotero.org/users/6239255/items/UJXHW8TK"],"itemData":{"id":20952,"type":"article-journal","container-title":"Journal of Personality and Social Psychology","issue":"1","language":"en","page":"45-55","source":"Zotero","title":"Duration Neglect in Retrospective Evaluations of Affective Episodes","volume":"65","author":[{"family":"Fredrickson","given":"Barbara L"},{"family":"Kahneman","given":"Daniel"}],"issued":{"date-parts":[["1993"]]}}},{"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0869,"uris":["http://zotero.org/users/6239255/items/44XQVJUQ","http://zotero.org/users/6239255/items/7XW75S74"],"itemData":{"id":20869,"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Pr="002947A3">
        <w:t>Fredrickson &amp; Kahneman, 1993; Levenson &amp; Gottman, 1983; Peterman, 1940</w:t>
      </w:r>
      <w:r w:rsidRPr="002947A3">
        <w:fldChar w:fldCharType="end"/>
      </w:r>
      <w:r w:rsidRPr="002947A3">
        <w:t xml:space="preserve">, but see </w:t>
      </w:r>
      <w:r w:rsidRPr="002947A3">
        <w:fldChar w:fldCharType="begin"/>
      </w:r>
      <w:r w:rsidR="008B21B9">
        <w:instrText xml:space="preserve"> ADDIN ZOTERO_ITEM CSL_CITATION {"citationID":"v2unmWYI","properties":{"formattedCitation":"(Ruef &amp; Levenson, 2007)","plainCitation":"(Ruef &amp; Levenson, 2007)","dontUpdate":true,"noteIndex":0},"citationItems":[{"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Pr="002947A3">
        <w:t>Ruef &amp; Levenson, 2007</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A565EC">
        <w:rPr>
          <w:highlight w:val="yellow"/>
        </w:rPr>
        <w:t>e.g., X, Y</w:t>
      </w:r>
      <w:r w:rsidRPr="002947A3">
        <w:t xml:space="preserve">) while watching the stimulus. These guidelines likely narrow focus and circumscribe cognition </w:t>
      </w:r>
      <w:r w:rsidRPr="002947A3">
        <w:fldChar w:fldCharType="begin"/>
      </w:r>
      <w:r w:rsidR="008B21B9">
        <w:instrText xml:space="preserve"> ADDIN ZOTERO_ITEM CSL_CITATION {"citationID":"31T4xcFD","properties":{"formattedCitation":"(Hutcherson et al., 2005)","plainCitation":"(Hutcherson et al., 2005)","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Pr="002947A3">
        <w:t>(Hutcherson et al., 2005)</w:t>
      </w:r>
      <w:r w:rsidRPr="002947A3">
        <w:fldChar w:fldCharType="end"/>
      </w:r>
      <w:r w:rsidRPr="002947A3">
        <w:t xml:space="preserve"> relative to passive viewing paradigms. They also </w:t>
      </w:r>
      <w:r w:rsidRPr="002947A3">
        <w:lastRenderedPageBreak/>
        <w:t xml:space="preserve">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8B21B9">
        <w:instrText xml:space="preserve"> ADDIN ZOTERO_ITEM CSL_CITATION {"citationID":"WGrbwtMP","properties":{"formattedCitation":"(Hasson et al., 2012; Posner &amp; Petersen, 1990; Sonkusare et al., 2019)","plainCitation":"(Hasson et al., 2012; Posner &amp; Petersen, 1990; Sonkusare et al., 2019)","noteIndex":0},"citationItems":[{"id":21000,"uris":["http://zotero.org/users/6239255/items/PLTGQ6TS"],"itemData":{"id":21000,"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20861,"uris":["http://zotero.org/users/6239255/items/7I3Q8UPR"],"itemData":{"id":20861,"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Pr="002947A3">
        <w:t>(Hasson et al., 2012; Posner &amp; Petersen, 1990; Sonkusare et al., 2019)</w:t>
      </w:r>
      <w:r w:rsidRPr="002947A3">
        <w:fldChar w:fldCharType="end"/>
      </w:r>
      <w:r w:rsidRPr="002947A3">
        <w:t>.</w:t>
      </w:r>
    </w:p>
    <w:p w14:paraId="34783EBE" w14:textId="256114BB" w:rsidR="00387013" w:rsidRDefault="00444F55" w:rsidP="00387013">
      <w:pPr>
        <w:spacing w:line="240" w:lineRule="auto"/>
        <w:ind w:firstLine="540"/>
        <w:jc w:val="both"/>
      </w:pPr>
      <w:r w:rsidRPr="002947A3">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008B21B9">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2947A3">
        <w:t>(Jääskeläinen et al., 2022; Nummenmaa et al., 2012; Saarimäki, 2021)</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8B21B9">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20870,"uris":["http://zotero.org/users/6239255/items/34VHQYWP","http://zotero.org/users/6239255/items/NT3EZBXF"],"itemData":{"id":20870,"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20872,"uris":["http://zotero.org/users/6239255/items/PD4NV35D","http://zotero.org/users/6239255/items/AMU7KMWM"],"itemData":{"id":20872,"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Pr="002947A3">
        <w:t>(Borja Jimenez et al., 2020; Hutcherson et al., 2005; Lehne et al., 2015; Sawahata et al., 2013; Wallentin et al., 2011)</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8B21B9">
        <w:instrText xml:space="preserve"> ADDIN ZOTERO_ITEM CSL_CITATION {"citationID":"5dCgGXW4","properties":{"formattedCitation":"(Lieberman et al., 2007; Taylor et al., 2003)","plainCitation":"(Lieberman et al., 2007; Taylor et al., 2003)","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20985,"uris":["http://zotero.org/users/6239255/items/NSF9DQXP"],"itemData":{"id":20985,"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Pr="002947A3">
        <w:t>(Lieberman et al., 2007; Taylor et al., 2003)</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8B21B9">
        <w:instrText xml:space="preserve"> ADDIN ZOTERO_ITEM CSL_CITATION {"citationID":"Wa0EnCm6","properties":{"formattedCitation":"(Borja Jimenez et al., 2020; Hutcherson et al., 2005)","plainCitation":"(Borja Jimenez et al., 2020; Hutcherson et al., 2005)","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Pr="002947A3">
        <w:t>(Borja Jimenez et al., 2020; Hutcherson et al., 2005)</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ins w:id="79" w:author="Chelsea Helion" w:date="2024-10-23T16:37:00Z">
        <w:r w:rsidR="007476A8" w:rsidRPr="002947A3">
          <w:t>While it is true that neural activity captured while continuously rating a stimulus likely differs significantly from passively watching a stimulus with no particular focus or goal, how the act of rating affects neural activity when the focus or goal is kept consistent has not yet been explored</w:t>
        </w:r>
      </w:ins>
      <w:ins w:id="80" w:author="Chelsea Helion" w:date="2024-10-23T16:38:00Z">
        <w:r w:rsidR="007476A8">
          <w:t>.</w:t>
        </w:r>
      </w:ins>
      <w:del w:id="81" w:author="Chelsea Helion" w:date="2024-10-23T16:37:00Z">
        <w:r w:rsidR="00387013" w:rsidRPr="002947A3" w:rsidDel="007476A8">
          <w:rPr>
            <w:iCs/>
          </w:rPr>
          <w:delText>Being given instructions on its own</w:delText>
        </w:r>
        <w:r w:rsidR="00387013" w:rsidDel="007476A8">
          <w:rPr>
            <w:iCs/>
          </w:rPr>
          <w:delText xml:space="preserve"> also</w:delText>
        </w:r>
        <w:r w:rsidR="00387013" w:rsidRPr="002947A3" w:rsidDel="007476A8">
          <w:rPr>
            <w:iCs/>
          </w:rPr>
          <w:delText xml:space="preserve"> likely has</w:delText>
        </w:r>
        <w:r w:rsidR="00387013" w:rsidRPr="002947A3" w:rsidDel="007476A8">
          <w:delText xml:space="preserve"> a substantial influence upon salience, attention, and default mode neural network recruitment. </w:delText>
        </w:r>
        <w:r w:rsidR="00387013" w:rsidDel="007476A8">
          <w:delText xml:space="preserve">We examine this possibility with our second viewing condition, outlined below. </w:delText>
        </w:r>
      </w:del>
    </w:p>
    <w:p w14:paraId="66488797" w14:textId="1C8AD497" w:rsidR="003F613E" w:rsidRPr="007476A8" w:rsidDel="007140B3" w:rsidRDefault="00544E7B">
      <w:pPr>
        <w:spacing w:line="240" w:lineRule="auto"/>
        <w:ind w:firstLine="540"/>
        <w:jc w:val="both"/>
        <w:rPr>
          <w:del w:id="82" w:author="Chelsea Helion" w:date="2024-10-19T10:52:00Z"/>
          <w:i/>
          <w:iCs/>
          <w:rPrChange w:id="83" w:author="Chelsea Helion" w:date="2024-10-23T16:37:00Z">
            <w:rPr>
              <w:del w:id="84" w:author="Chelsea Helion" w:date="2024-10-19T10:52:00Z"/>
              <w:rFonts w:ascii="Aptos" w:hAnsi="Aptos"/>
            </w:rPr>
          </w:rPrChange>
        </w:rPr>
      </w:pPr>
      <w:r>
        <w:rPr>
          <w:b/>
          <w:bCs/>
          <w:i/>
          <w:iCs/>
        </w:rPr>
        <w:t>Reflective</w:t>
      </w:r>
      <w:del w:id="85" w:author="Chelsea Helion" w:date="2024-10-23T16:16:00Z">
        <w:r w:rsidDel="00544E7B">
          <w:rPr>
            <w:b/>
            <w:bCs/>
            <w:i/>
            <w:iCs/>
          </w:rPr>
          <w:delText xml:space="preserve"> </w:delText>
        </w:r>
      </w:del>
      <w:r w:rsidR="00387013">
        <w:rPr>
          <w:b/>
          <w:bCs/>
          <w:i/>
          <w:iCs/>
        </w:rPr>
        <w:t xml:space="preserve"> active viewing.</w:t>
      </w:r>
      <w:r>
        <w:t xml:space="preserve"> </w:t>
      </w:r>
      <w:ins w:id="86" w:author="Chelsea Helion" w:date="2024-10-23T16:37:00Z">
        <w:r w:rsidR="007476A8" w:rsidRPr="002947A3">
          <w:t>One approach for constraining cognition without introducing an active rating or updating process is to have participants passively view a dynamic stimulus in the scanner with specific instructions to narrow focus</w:t>
        </w:r>
      </w:ins>
      <w:ins w:id="87" w:author="Chelsea Helion" w:date="2024-10-23T16:38:00Z">
        <w:r w:rsidR="007476A8">
          <w:t xml:space="preserve"> </w:t>
        </w:r>
        <w:r w:rsidR="007476A8" w:rsidRPr="00544E7B">
          <w:t xml:space="preserve">(i.e., </w:t>
        </w:r>
        <w:r w:rsidR="007476A8" w:rsidRPr="00544E7B">
          <w:fldChar w:fldCharType="begin"/>
        </w:r>
      </w:ins>
      <w:r w:rsidR="008B21B9">
        <w:instrText xml:space="preserve"> ADDIN ZOTERO_ITEM CSL_CITATION {"citationID":"xBlJUwWd","properties":{"formattedCitation":"(Lahnakoski et al., 2014; Song et al., 2021)","plainCitation":"(Lahnakoski et al., 2014; Song et al., 2021)","dontUpdate":true,"noteIndex":0},"citationItems":[{"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ins w:id="88" w:author="Chelsea Helion" w:date="2024-10-23T16:38:00Z">
        <w:r w:rsidR="007476A8" w:rsidRPr="00544E7B">
          <w:fldChar w:fldCharType="separate"/>
        </w:r>
        <w:r w:rsidR="007476A8" w:rsidRPr="00544E7B">
          <w:t>Lahnakoski et al., 2014; Song et al., 2021)</w:t>
        </w:r>
        <w:r w:rsidR="007476A8" w:rsidRPr="00544E7B">
          <w:fldChar w:fldCharType="end"/>
        </w:r>
      </w:ins>
      <w:ins w:id="89" w:author="Chelsea Helion" w:date="2024-10-23T16:37:00Z">
        <w:r w:rsidR="007476A8">
          <w:t xml:space="preserve">, or what we term </w:t>
        </w:r>
        <w:r w:rsidR="007476A8">
          <w:rPr>
            <w:i/>
            <w:iCs/>
          </w:rPr>
          <w:t xml:space="preserve">reflective active viewing. </w:t>
        </w:r>
      </w:ins>
    </w:p>
    <w:p w14:paraId="4EE109A4" w14:textId="7EB9DA36" w:rsidR="00DE0869" w:rsidRPr="00A565EC" w:rsidDel="00544E7B" w:rsidRDefault="003F613E" w:rsidP="00A565EC">
      <w:pPr>
        <w:spacing w:line="240" w:lineRule="auto"/>
        <w:jc w:val="both"/>
        <w:rPr>
          <w:del w:id="90" w:author="Chelsea Helion" w:date="2024-10-23T16:14:00Z"/>
        </w:rPr>
      </w:pPr>
      <w:del w:id="91" w:author="Chelsea Helion" w:date="2024-10-23T16:14:00Z">
        <w:r w:rsidRPr="00A565EC" w:rsidDel="00544E7B">
          <w:rPr>
            <w:b/>
            <w:bCs/>
          </w:rPr>
          <w:delText>Passive Viewing.</w:delText>
        </w:r>
        <w:r w:rsidRPr="00A565EC" w:rsidDel="00544E7B">
          <w:delText xml:space="preserve"> When participants passively engage with dynamic stimuli - or watch/listen without an explicitly defined goal - researchers can </w:delText>
        </w:r>
        <w:r w:rsidR="009F2A6F" w:rsidRPr="00A565EC" w:rsidDel="00544E7B">
          <w:delText>study these</w:delText>
        </w:r>
        <w:r w:rsidRPr="00A565EC" w:rsidDel="00544E7B">
          <w:delText xml:space="preserve"> unrestricted neural dynamics</w:delText>
        </w:r>
        <w:r w:rsidR="009F2A6F" w:rsidRPr="00A565EC" w:rsidDel="00544E7B">
          <w:delText xml:space="preserve"> to model real world cognitive processes</w:delText>
        </w:r>
        <w:r w:rsidRPr="00A565EC" w:rsidDel="00544E7B">
          <w:delText xml:space="preserve"> </w:delText>
        </w:r>
        <w:r w:rsidR="00451D5A" w:rsidRPr="006E54B4" w:rsidDel="00544E7B">
          <w:rPr>
            <w:rPrChange w:id="92" w:author="Chelsea Helion" w:date="2024-10-23T10:53:00Z">
              <w:rPr>
                <w:rFonts w:ascii="Aptos" w:hAnsi="Aptos"/>
              </w:rPr>
            </w:rPrChange>
          </w:rPr>
          <w:fldChar w:fldCharType="begin"/>
        </w:r>
        <w:r w:rsidR="004F2335" w:rsidRPr="00A565EC" w:rsidDel="00544E7B">
          <w:delInstrText xml:space="preserve"> ADDIN ZOTERO_ITEM CSL_CITATION {"citationID":"QeNjgrED","properties":{"formattedCitation":"(Nastase et al., 2020)","plainCitation":"(Nastase et al., 2020)","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delInstrText>
        </w:r>
        <w:r w:rsidR="00451D5A" w:rsidRPr="006E54B4" w:rsidDel="00544E7B">
          <w:rPr>
            <w:rPrChange w:id="93" w:author="Chelsea Helion" w:date="2024-10-23T10:53:00Z">
              <w:rPr>
                <w:rFonts w:ascii="Aptos" w:hAnsi="Aptos"/>
              </w:rPr>
            </w:rPrChange>
          </w:rPr>
          <w:fldChar w:fldCharType="separate"/>
        </w:r>
        <w:r w:rsidR="00451D5A" w:rsidRPr="00A565EC" w:rsidDel="00544E7B">
          <w:delText>(Nastase et al., 2020)</w:delText>
        </w:r>
        <w:r w:rsidR="00451D5A" w:rsidRPr="006E54B4" w:rsidDel="00544E7B">
          <w:rPr>
            <w:rPrChange w:id="94" w:author="Chelsea Helion" w:date="2024-10-23T10:53:00Z">
              <w:rPr>
                <w:rFonts w:ascii="Aptos" w:hAnsi="Aptos"/>
              </w:rPr>
            </w:rPrChange>
          </w:rPr>
          <w:fldChar w:fldCharType="end"/>
        </w:r>
        <w:r w:rsidRPr="00A565EC" w:rsidDel="00544E7B">
          <w:delText xml:space="preserve">. However, this passive approach </w:delText>
        </w:r>
        <w:r w:rsidR="009F2A6F" w:rsidRPr="00A565EC" w:rsidDel="00544E7B">
          <w:delText xml:space="preserve">on its own can be </w:delText>
        </w:r>
        <w:r w:rsidRPr="00A565EC" w:rsidDel="00544E7B">
          <w:delText xml:space="preserve">somewhat limited. Without accurately extracting and reliably modeling both stimuli features </w:delText>
        </w:r>
        <w:r w:rsidR="008438E1" w:rsidRPr="006E54B4" w:rsidDel="00544E7B">
          <w:rPr>
            <w:rPrChange w:id="95" w:author="Chelsea Helion" w:date="2024-10-23T10:53:00Z">
              <w:rPr>
                <w:rFonts w:ascii="Aptos" w:hAnsi="Aptos"/>
              </w:rPr>
            </w:rPrChange>
          </w:rPr>
          <w:fldChar w:fldCharType="begin"/>
        </w:r>
        <w:r w:rsidR="004F2335" w:rsidRPr="00A565EC" w:rsidDel="00544E7B">
          <w:delInstrText xml:space="preserve"> ADDIN ZOTERO_ITEM CSL_CITATION {"citationID":"zKXo1ntt","properties":{"formattedCitation":"(Simony &amp; Chang, 2020)","plainCitation":"(Simony &amp; Chang, 2020)","noteIndex":0},"citationItems":[{"id":16215,"uris":["http://zotero.org/users/6239255/items/RNB4SZKX"],"itemData":{"id":16215,"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delInstrText>
        </w:r>
        <w:r w:rsidR="008438E1" w:rsidRPr="006E54B4" w:rsidDel="00544E7B">
          <w:rPr>
            <w:rPrChange w:id="96" w:author="Chelsea Helion" w:date="2024-10-23T10:53:00Z">
              <w:rPr>
                <w:rFonts w:ascii="Aptos" w:hAnsi="Aptos"/>
              </w:rPr>
            </w:rPrChange>
          </w:rPr>
          <w:fldChar w:fldCharType="separate"/>
        </w:r>
        <w:r w:rsidR="007B1344" w:rsidRPr="00A565EC" w:rsidDel="00544E7B">
          <w:delText>(Simony &amp; Chang, 2020)</w:delText>
        </w:r>
        <w:r w:rsidR="008438E1" w:rsidRPr="006E54B4" w:rsidDel="00544E7B">
          <w:rPr>
            <w:rPrChange w:id="97" w:author="Chelsea Helion" w:date="2024-10-23T10:53:00Z">
              <w:rPr>
                <w:rFonts w:ascii="Aptos" w:hAnsi="Aptos"/>
              </w:rPr>
            </w:rPrChange>
          </w:rPr>
          <w:fldChar w:fldCharType="end"/>
        </w:r>
        <w:r w:rsidRPr="00A565EC" w:rsidDel="00544E7B">
          <w:delText xml:space="preserve"> </w:delText>
        </w:r>
        <w:r w:rsidRPr="00A565EC" w:rsidDel="00544E7B">
          <w:rPr>
            <w:i/>
          </w:rPr>
          <w:delText>and</w:delText>
        </w:r>
        <w:r w:rsidRPr="00A565EC" w:rsidDel="00544E7B">
          <w:delText xml:space="preserve"> the subjective experiences of participants </w:delText>
        </w:r>
        <w:r w:rsidR="00451D5A" w:rsidRPr="006E54B4" w:rsidDel="00544E7B">
          <w:rPr>
            <w:rPrChange w:id="98" w:author="Chelsea Helion" w:date="2024-10-23T10:53:00Z">
              <w:rPr>
                <w:rFonts w:ascii="Aptos" w:hAnsi="Aptos"/>
              </w:rPr>
            </w:rPrChange>
          </w:rPr>
          <w:fldChar w:fldCharType="begin"/>
        </w:r>
        <w:r w:rsidR="004F2335" w:rsidRPr="00A565EC" w:rsidDel="00544E7B">
          <w:delInstrText xml:space="preserve"> ADDIN ZOTERO_ITEM CSL_CITATION {"citationID":"iLtmaa9C","properties":{"formattedCitation":"(Saarim\\uc0\\u228{}ki, 2021)","plainCitation":"(Saarimäki, 2021)","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451D5A" w:rsidRPr="006E54B4" w:rsidDel="00544E7B">
          <w:rPr>
            <w:rPrChange w:id="99" w:author="Chelsea Helion" w:date="2024-10-23T10:53:00Z">
              <w:rPr>
                <w:rFonts w:ascii="Aptos" w:hAnsi="Aptos"/>
              </w:rPr>
            </w:rPrChange>
          </w:rPr>
          <w:fldChar w:fldCharType="separate"/>
        </w:r>
        <w:r w:rsidR="00AF4E49" w:rsidRPr="00A565EC" w:rsidDel="00544E7B">
          <w:delText>(Saarimäki, 2021)</w:delText>
        </w:r>
        <w:r w:rsidR="00451D5A" w:rsidRPr="006E54B4" w:rsidDel="00544E7B">
          <w:rPr>
            <w:rPrChange w:id="100" w:author="Chelsea Helion" w:date="2024-10-23T10:53:00Z">
              <w:rPr>
                <w:rFonts w:ascii="Aptos" w:hAnsi="Aptos"/>
              </w:rPr>
            </w:rPrChange>
          </w:rPr>
          <w:fldChar w:fldCharType="end"/>
        </w:r>
        <w:r w:rsidRPr="00A565EC" w:rsidDel="00544E7B">
          <w:delText>, researchers must assume or infer the presence (or absence) of higher-order cognitive phenomena like social evaluations or emotional reactions. Manual and automated annotation approaches (i.e.,</w:delText>
        </w:r>
        <w:r w:rsidR="003C2D18" w:rsidRPr="00A565EC" w:rsidDel="00544E7B">
          <w:delText xml:space="preserve"> </w:delText>
        </w:r>
        <w:r w:rsidR="003C2D18" w:rsidRPr="006E54B4" w:rsidDel="00544E7B">
          <w:rPr>
            <w:rPrChange w:id="101" w:author="Chelsea Helion" w:date="2024-10-23T10:53:00Z">
              <w:rPr>
                <w:rFonts w:ascii="Aptos" w:hAnsi="Aptos"/>
              </w:rPr>
            </w:rPrChange>
          </w:rPr>
          <w:fldChar w:fldCharType="begin"/>
        </w:r>
        <w:r w:rsidR="004F2335" w:rsidRPr="00A565EC" w:rsidDel="00544E7B">
          <w:delInstrText xml:space="preserve"> ADDIN ZOTERO_ITEM CSL_CITATION {"citationID":"bJjTbmsl","properties":{"formattedCitation":"(de la Vega et al., 2022)","plainCitation":"(de la Vega et al., 2022)","dontUpdate":true,"noteIndex":0},"citationItems":[{"id":16156,"uris":["http://zotero.org/users/6239255/items/VN8GQ5SG"],"itemData":{"id":16156,"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delInstrText>
        </w:r>
        <w:r w:rsidR="003C2D18" w:rsidRPr="006E54B4" w:rsidDel="00544E7B">
          <w:rPr>
            <w:rPrChange w:id="102" w:author="Chelsea Helion" w:date="2024-10-23T10:53:00Z">
              <w:rPr>
                <w:rFonts w:ascii="Aptos" w:hAnsi="Aptos"/>
              </w:rPr>
            </w:rPrChange>
          </w:rPr>
          <w:fldChar w:fldCharType="separate"/>
        </w:r>
        <w:r w:rsidR="003C2D18" w:rsidRPr="00A565EC" w:rsidDel="00544E7B">
          <w:delText>de la Vega et al., 2022</w:delText>
        </w:r>
        <w:r w:rsidR="003C2D18" w:rsidRPr="006E54B4" w:rsidDel="00544E7B">
          <w:rPr>
            <w:rPrChange w:id="103" w:author="Chelsea Helion" w:date="2024-10-23T10:53:00Z">
              <w:rPr>
                <w:rFonts w:ascii="Aptos" w:hAnsi="Aptos"/>
              </w:rPr>
            </w:rPrChange>
          </w:rPr>
          <w:fldChar w:fldCharType="end"/>
        </w:r>
        <w:r w:rsidRPr="00A565EC" w:rsidDel="00544E7B">
          <w:delText>) solve some of the issues for documenting tangible stimuli features. However, standardizing the capture of subjective experiences is uniquely challenging and comparatively less developed</w:delText>
        </w:r>
        <w:r w:rsidR="00862995" w:rsidRPr="00A565EC" w:rsidDel="00544E7B">
          <w:delText xml:space="preserve"> as a method</w:delText>
        </w:r>
        <w:r w:rsidRPr="00A565EC" w:rsidDel="00544E7B">
          <w:delText xml:space="preserve"> </w:delText>
        </w:r>
        <w:r w:rsidR="003C2D18" w:rsidRPr="006E54B4" w:rsidDel="00544E7B">
          <w:rPr>
            <w:rPrChange w:id="104" w:author="Chelsea Helion" w:date="2024-10-23T10:53:00Z">
              <w:rPr>
                <w:rFonts w:ascii="Aptos" w:hAnsi="Aptos"/>
              </w:rPr>
            </w:rPrChange>
          </w:rPr>
          <w:fldChar w:fldCharType="begin"/>
        </w:r>
        <w:r w:rsidR="004F2335" w:rsidRPr="00A565EC" w:rsidDel="00544E7B">
          <w:delInstrText xml:space="preserve"> ADDIN ZOTERO_ITEM CSL_CITATION {"citationID":"xF8bdHES","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3C2D18" w:rsidRPr="006E54B4" w:rsidDel="00544E7B">
          <w:rPr>
            <w:rPrChange w:id="105" w:author="Chelsea Helion" w:date="2024-10-23T10:53:00Z">
              <w:rPr>
                <w:rFonts w:ascii="Aptos" w:hAnsi="Aptos"/>
              </w:rPr>
            </w:rPrChange>
          </w:rPr>
          <w:fldChar w:fldCharType="separate"/>
        </w:r>
        <w:r w:rsidR="0093459D" w:rsidRPr="00A565EC" w:rsidDel="00544E7B">
          <w:delText>(Jääskeläinen et al., 2022)</w:delText>
        </w:r>
        <w:r w:rsidR="003C2D18" w:rsidRPr="006E54B4" w:rsidDel="00544E7B">
          <w:rPr>
            <w:rPrChange w:id="106" w:author="Chelsea Helion" w:date="2024-10-23T10:53:00Z">
              <w:rPr>
                <w:rFonts w:ascii="Aptos" w:hAnsi="Aptos"/>
              </w:rPr>
            </w:rPrChange>
          </w:rPr>
          <w:fldChar w:fldCharType="end"/>
        </w:r>
        <w:r w:rsidRPr="00A565EC" w:rsidDel="00544E7B">
          <w:delText xml:space="preserve">.  </w:delText>
        </w:r>
      </w:del>
    </w:p>
    <w:p w14:paraId="64D9FE65" w14:textId="481E48FD" w:rsidR="007476A8" w:rsidRDefault="009F2A6F" w:rsidP="007476A8">
      <w:pPr>
        <w:spacing w:line="240" w:lineRule="auto"/>
        <w:jc w:val="both"/>
        <w:rPr>
          <w:ins w:id="107" w:author="Chelsea Helion" w:date="2024-10-23T16:43:00Z"/>
        </w:rPr>
      </w:pPr>
      <w:del w:id="108" w:author="Chelsea Helion" w:date="2024-10-23T15:05:00Z">
        <w:r w:rsidRPr="00A565EC" w:rsidDel="00444F55">
          <w:rPr>
            <w:b/>
            <w:bCs/>
          </w:rPr>
          <w:delText>Active Viewing.</w:delText>
        </w:r>
        <w:r w:rsidRPr="00A565EC" w:rsidDel="00444F55">
          <w:delText xml:space="preserve"> </w:delText>
        </w:r>
      </w:del>
      <w:del w:id="109" w:author="Chelsea Helion" w:date="2024-10-23T15:04:00Z">
        <w:r w:rsidRPr="00A565EC" w:rsidDel="00444F55">
          <w:delText xml:space="preserve">A solution to modeling subjective experiences that is growing increasingly common </w:delText>
        </w:r>
      </w:del>
      <w:del w:id="110" w:author="Chelsea Helion" w:date="2024-10-21T11:12:00Z">
        <w:r w:rsidRPr="00A565EC" w:rsidDel="002E5ACF">
          <w:delText xml:space="preserve">among neuroimaging studies </w:delText>
        </w:r>
      </w:del>
      <w:del w:id="111" w:author="Chelsea Helion" w:date="2024-10-23T15:04:00Z">
        <w:r w:rsidRPr="00A565EC" w:rsidDel="00444F55">
          <w:delText>is to</w:delText>
        </w:r>
      </w:del>
      <w:del w:id="112" w:author="Chelsea Helion" w:date="2024-10-22T13:15:00Z">
        <w:r w:rsidRPr="00A565EC" w:rsidDel="00383C25">
          <w:delText xml:space="preserve"> </w:delText>
        </w:r>
      </w:del>
      <w:del w:id="113" w:author="Chelsea Helion" w:date="2024-10-23T15:04:00Z">
        <w:r w:rsidRPr="00A565EC" w:rsidDel="00444F55">
          <w:delText>capture continuous, self-report ratings of a pre-defined subjective construct while engaging with dynamic, feature-rich stimuli (See</w:delText>
        </w:r>
        <w:r w:rsidR="003C2D18" w:rsidRPr="00A565EC" w:rsidDel="00444F55">
          <w:delText xml:space="preserve"> </w:delText>
        </w:r>
        <w:r w:rsidR="003C2D18" w:rsidRPr="006E54B4" w:rsidDel="00444F55">
          <w:rPr>
            <w:rPrChange w:id="114" w:author="Chelsea Helion" w:date="2024-10-23T10:53:00Z">
              <w:rPr>
                <w:rFonts w:ascii="Aptos" w:hAnsi="Aptos"/>
              </w:rPr>
            </w:rPrChange>
          </w:rPr>
          <w:fldChar w:fldCharType="begin"/>
        </w:r>
        <w:r w:rsidR="004F2335" w:rsidRPr="00A565EC" w:rsidDel="00444F55">
          <w:delInstrText xml:space="preserve"> ADDIN ZOTERO_ITEM CSL_CITATION {"citationID":"E7Sob5M1","properties":{"formattedCitation":"(J\\uc0\\u228{}\\uc0\\u228{}skel\\uc0\\u228{}inen et al., 2022; Saarim\\uc0\\u228{}ki, 2021)","plainCitation":"(Jääskeläinen et al., 2022; Saarimäki, 2021)","dontUpdate":true,"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3C2D18" w:rsidRPr="006E54B4" w:rsidDel="00444F55">
          <w:rPr>
            <w:rPrChange w:id="115" w:author="Chelsea Helion" w:date="2024-10-23T10:53:00Z">
              <w:rPr>
                <w:rFonts w:ascii="Aptos" w:hAnsi="Aptos"/>
              </w:rPr>
            </w:rPrChange>
          </w:rPr>
          <w:fldChar w:fldCharType="separate"/>
        </w:r>
        <w:r w:rsidR="003C2D18" w:rsidRPr="00A565EC" w:rsidDel="00444F55">
          <w:delText>Jääskeläinen et al., 2022; Saarimäki, 2021</w:delText>
        </w:r>
        <w:r w:rsidR="003C2D18" w:rsidRPr="006E54B4" w:rsidDel="00444F55">
          <w:rPr>
            <w:rPrChange w:id="116" w:author="Chelsea Helion" w:date="2024-10-23T10:53:00Z">
              <w:rPr>
                <w:rFonts w:ascii="Aptos" w:hAnsi="Aptos"/>
              </w:rPr>
            </w:rPrChange>
          </w:rPr>
          <w:fldChar w:fldCharType="end"/>
        </w:r>
        <w:r w:rsidR="003C2D18" w:rsidRPr="00A565EC" w:rsidDel="00444F55">
          <w:delText xml:space="preserve"> </w:delText>
        </w:r>
        <w:r w:rsidRPr="00A565EC" w:rsidDel="00444F55">
          <w:delText xml:space="preserve">for reviews). </w:delText>
        </w:r>
      </w:del>
      <w:del w:id="117" w:author="Chelsea Helion" w:date="2024-10-23T15:05:00Z">
        <w:r w:rsidRPr="00A565EC" w:rsidDel="00444F55">
          <w:delText>We term this</w:delText>
        </w:r>
        <w:r w:rsidR="00862995" w:rsidRPr="00A565EC" w:rsidDel="00444F55">
          <w:delText xml:space="preserve"> method</w:delText>
        </w:r>
        <w:r w:rsidRPr="00A565EC" w:rsidDel="00444F55">
          <w:delText xml:space="preserve"> </w:delText>
        </w:r>
        <w:r w:rsidRPr="00A565EC" w:rsidDel="00444F55">
          <w:rPr>
            <w:i/>
          </w:rPr>
          <w:delText>active viewing</w:delText>
        </w:r>
        <w:r w:rsidRPr="00A565EC" w:rsidDel="00444F55">
          <w:rPr>
            <w:iCs/>
          </w:rPr>
          <w:delText xml:space="preserve">, in contrast to </w:delText>
        </w:r>
        <w:r w:rsidRPr="00A565EC" w:rsidDel="00444F55">
          <w:rPr>
            <w:i/>
          </w:rPr>
          <w:delText>passive viewing</w:delText>
        </w:r>
        <w:r w:rsidR="003F613E" w:rsidRPr="00A565EC" w:rsidDel="00444F55">
          <w:rPr>
            <w:i/>
          </w:rPr>
          <w:delText xml:space="preserve"> </w:delText>
        </w:r>
        <w:r w:rsidR="003F613E" w:rsidRPr="00A565EC" w:rsidDel="00444F55">
          <w:rPr>
            <w:iCs/>
          </w:rPr>
          <w:delText>(</w:delText>
        </w:r>
        <w:r w:rsidR="003F613E" w:rsidRPr="00A565EC" w:rsidDel="00444F55">
          <w:rPr>
            <w:b/>
            <w:bCs/>
            <w:iCs/>
          </w:rPr>
          <w:delText>Figure 1</w:delText>
        </w:r>
        <w:r w:rsidR="003F613E" w:rsidRPr="00A565EC" w:rsidDel="00444F55">
          <w:rPr>
            <w:iCs/>
          </w:rPr>
          <w:delText>)</w:delText>
        </w:r>
        <w:r w:rsidRPr="00A565EC" w:rsidDel="00444F55">
          <w:delText>.</w:delText>
        </w:r>
      </w:del>
      <w:del w:id="118" w:author="Chelsea Helion" w:date="2024-10-22T13:14:00Z">
        <w:r w:rsidR="003F613E" w:rsidRPr="00A565EC" w:rsidDel="00383C25">
          <w:delText xml:space="preserve"> </w:delText>
        </w:r>
        <w:r w:rsidRPr="00A565EC" w:rsidDel="00383C25">
          <w:delText xml:space="preserve"> </w:delText>
        </w:r>
      </w:del>
      <w:del w:id="119" w:author="Chelsea Helion" w:date="2024-10-23T15:05:00Z">
        <w:r w:rsidRPr="00A565EC" w:rsidDel="00444F55">
          <w:delText>Continuous self-report rating approaches have been used extensively beyond neuroimaging as a high-resolution representation of subjective experiences (</w:delText>
        </w:r>
        <w:r w:rsidR="00364897" w:rsidRPr="006E54B4" w:rsidDel="00444F55">
          <w:rPr>
            <w:rPrChange w:id="120" w:author="Chelsea Helion" w:date="2024-10-23T10:53:00Z">
              <w:rPr>
                <w:rFonts w:ascii="Aptos" w:hAnsi="Aptos"/>
              </w:rPr>
            </w:rPrChange>
          </w:rPr>
          <w:fldChar w:fldCharType="begin"/>
        </w:r>
        <w:r w:rsidR="004F2335" w:rsidRPr="00A565EC" w:rsidDel="00444F55">
          <w:del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delInstrText>
        </w:r>
        <w:r w:rsidR="00364897" w:rsidRPr="006E54B4" w:rsidDel="00444F55">
          <w:rPr>
            <w:rPrChange w:id="121" w:author="Chelsea Helion" w:date="2024-10-23T10:53:00Z">
              <w:rPr>
                <w:rFonts w:ascii="Aptos" w:hAnsi="Aptos"/>
              </w:rPr>
            </w:rPrChange>
          </w:rPr>
          <w:fldChar w:fldCharType="separate"/>
        </w:r>
        <w:r w:rsidR="00364897" w:rsidRPr="00A565EC" w:rsidDel="00444F55">
          <w:delText>Fredrickson &amp; Kahneman, 1993; Levenson &amp; Gottman, 1983; Peterman, 1940</w:delText>
        </w:r>
        <w:r w:rsidR="00364897" w:rsidRPr="006E54B4" w:rsidDel="00444F55">
          <w:rPr>
            <w:rPrChange w:id="122" w:author="Chelsea Helion" w:date="2024-10-23T10:53:00Z">
              <w:rPr>
                <w:rFonts w:ascii="Aptos" w:hAnsi="Aptos"/>
              </w:rPr>
            </w:rPrChange>
          </w:rPr>
          <w:fldChar w:fldCharType="end"/>
        </w:r>
        <w:r w:rsidRPr="00A565EC" w:rsidDel="00444F55">
          <w:delText xml:space="preserve">, but see </w:delText>
        </w:r>
        <w:r w:rsidR="0040488C" w:rsidRPr="006E54B4" w:rsidDel="00444F55">
          <w:rPr>
            <w:rPrChange w:id="123" w:author="Chelsea Helion" w:date="2024-10-23T10:53:00Z">
              <w:rPr>
                <w:rFonts w:ascii="Aptos" w:hAnsi="Aptos"/>
              </w:rPr>
            </w:rPrChange>
          </w:rPr>
          <w:fldChar w:fldCharType="begin"/>
        </w:r>
        <w:r w:rsidR="004F2335" w:rsidRPr="00A565EC" w:rsidDel="00444F55">
          <w:delInstrText xml:space="preserve"> ADDIN ZOTERO_ITEM CSL_CITATION {"citationID":"v2unmWYI","properties":{"formattedCitation":"(Ruef &amp; Levenson, 2007)","plainCitation":"(Ruef &amp; Levenson, 2007)","dontUpdate":true,"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delInstrText>
        </w:r>
        <w:r w:rsidR="0040488C" w:rsidRPr="006E54B4" w:rsidDel="00444F55">
          <w:rPr>
            <w:rPrChange w:id="124" w:author="Chelsea Helion" w:date="2024-10-23T10:53:00Z">
              <w:rPr>
                <w:rFonts w:ascii="Aptos" w:hAnsi="Aptos"/>
              </w:rPr>
            </w:rPrChange>
          </w:rPr>
          <w:fldChar w:fldCharType="separate"/>
        </w:r>
        <w:r w:rsidR="0040488C" w:rsidRPr="00A565EC" w:rsidDel="00444F55">
          <w:delText>Ruef &amp; Levenson, 2007</w:delText>
        </w:r>
        <w:r w:rsidR="0040488C" w:rsidRPr="006E54B4" w:rsidDel="00444F55">
          <w:rPr>
            <w:rPrChange w:id="125" w:author="Chelsea Helion" w:date="2024-10-23T10:53:00Z">
              <w:rPr>
                <w:rFonts w:ascii="Aptos" w:hAnsi="Aptos"/>
              </w:rPr>
            </w:rPrChange>
          </w:rPr>
          <w:fldChar w:fldCharType="end"/>
        </w:r>
        <w:r w:rsidRPr="00A565EC" w:rsidDel="00444F55">
          <w:delTex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delText>
        </w:r>
        <w:r w:rsidR="00364897" w:rsidRPr="006E54B4" w:rsidDel="00444F55">
          <w:rPr>
            <w:rPrChange w:id="126" w:author="Chelsea Helion" w:date="2024-10-23T10:53:00Z">
              <w:rPr>
                <w:rFonts w:ascii="Aptos" w:hAnsi="Aptos"/>
              </w:rPr>
            </w:rPrChange>
          </w:rPr>
          <w:fldChar w:fldCharType="begin"/>
        </w:r>
        <w:r w:rsidR="004F2335" w:rsidRPr="00A565EC" w:rsidDel="00444F55">
          <w:delInstrText xml:space="preserve"> ADDIN ZOTERO_ITEM CSL_CITATION {"citationID":"31T4xcFD","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444F55">
          <w:rPr>
            <w:rPrChange w:id="127" w:author="Chelsea Helion" w:date="2024-10-23T10:53:00Z">
              <w:rPr>
                <w:rFonts w:ascii="Aptos" w:hAnsi="Aptos"/>
              </w:rPr>
            </w:rPrChange>
          </w:rPr>
          <w:fldChar w:fldCharType="separate"/>
        </w:r>
        <w:r w:rsidR="00986859" w:rsidRPr="00A565EC" w:rsidDel="00444F55">
          <w:delText>(Hutcherson et al., 2005)</w:delText>
        </w:r>
        <w:r w:rsidR="00364897" w:rsidRPr="006E54B4" w:rsidDel="00444F55">
          <w:rPr>
            <w:rPrChange w:id="128" w:author="Chelsea Helion" w:date="2024-10-23T10:53:00Z">
              <w:rPr>
                <w:rFonts w:ascii="Aptos" w:hAnsi="Aptos"/>
              </w:rPr>
            </w:rPrChange>
          </w:rPr>
          <w:fldChar w:fldCharType="end"/>
        </w:r>
        <w:r w:rsidR="00364897" w:rsidRPr="00A565EC" w:rsidDel="00444F55">
          <w:delText xml:space="preserve"> </w:delText>
        </w:r>
        <w:r w:rsidRPr="00A565EC" w:rsidDel="00444F55">
          <w:delText>relative to passive viewing paradigms</w:delText>
        </w:r>
      </w:del>
      <w:del w:id="129" w:author="Chelsea Helion" w:date="2024-10-21T11:13:00Z">
        <w:r w:rsidRPr="00A565EC" w:rsidDel="002E5ACF">
          <w:delText>,</w:delText>
        </w:r>
      </w:del>
      <w:del w:id="130" w:author="Chelsea Helion" w:date="2024-10-23T15:05:00Z">
        <w:r w:rsidRPr="00A565EC" w:rsidDel="00444F55">
          <w:delText xml:space="preserve"> </w:delText>
        </w:r>
        <w:r w:rsidR="00862995" w:rsidRPr="00A565EC" w:rsidDel="00444F55">
          <w:delText>afford</w:delText>
        </w:r>
      </w:del>
      <w:del w:id="131" w:author="Chelsea Helion" w:date="2024-10-21T11:13:00Z">
        <w:r w:rsidR="00862995" w:rsidRPr="00A565EC" w:rsidDel="002E5ACF">
          <w:delText>ing</w:delText>
        </w:r>
      </w:del>
      <w:del w:id="132" w:author="Chelsea Helion" w:date="2024-10-23T15:05:00Z">
        <w:r w:rsidRPr="00A565EC" w:rsidDel="00444F55">
          <w:delText xml:space="preserve"> researchers </w:delText>
        </w:r>
        <w:r w:rsidR="00862995" w:rsidRPr="00A565EC" w:rsidDel="00444F55">
          <w:delText>a</w:delText>
        </w:r>
        <w:r w:rsidRPr="00A565EC" w:rsidDel="00444F55">
          <w:delText xml:space="preserve"> window into a specific subjective assessment at the cost of allowing subjects to entertain a wider berth of subjective questions.</w:delText>
        </w:r>
        <w:r w:rsidR="000D0A97" w:rsidRPr="00A565EC" w:rsidDel="00444F55">
          <w:delText xml:space="preserve"> Consequently, active viewing paradigms may yield greater experimental control at the cost of </w:delText>
        </w:r>
        <w:r w:rsidR="00862995" w:rsidRPr="00A565EC" w:rsidDel="00444F55">
          <w:delText xml:space="preserve">reduced </w:delText>
        </w:r>
        <w:r w:rsidR="000D0A97" w:rsidRPr="00A565EC" w:rsidDel="00444F55">
          <w:delText xml:space="preserve">ecological validity </w:delText>
        </w:r>
      </w:del>
      <w:del w:id="133" w:author="Chelsea Helion" w:date="2024-10-21T11:16:00Z">
        <w:r w:rsidR="00862995" w:rsidRPr="00A565EC" w:rsidDel="002E5ACF">
          <w:delText xml:space="preserve">relative to </w:delText>
        </w:r>
        <w:r w:rsidR="000D0A97" w:rsidRPr="00A565EC" w:rsidDel="002E5ACF">
          <w:delText>passive viewing paradigms</w:delText>
        </w:r>
        <w:r w:rsidR="00E45777" w:rsidRPr="00A565EC" w:rsidDel="002E5ACF">
          <w:delText xml:space="preserve"> </w:delText>
        </w:r>
      </w:del>
      <w:del w:id="134" w:author="Chelsea Helion" w:date="2024-10-23T15:05:00Z">
        <w:r w:rsidR="00E45777" w:rsidRPr="00A565EC" w:rsidDel="00444F55">
          <w:delText xml:space="preserve">by engaging more deliberative, top-down attention processes than passive, naturalistic viewing </w:delText>
        </w:r>
        <w:r w:rsidR="00E45777" w:rsidRPr="006E54B4" w:rsidDel="00444F55">
          <w:rPr>
            <w:rPrChange w:id="135" w:author="Chelsea Helion" w:date="2024-10-23T10:53:00Z">
              <w:rPr>
                <w:rFonts w:ascii="Aptos" w:hAnsi="Aptos"/>
              </w:rPr>
            </w:rPrChange>
          </w:rPr>
          <w:fldChar w:fldCharType="begin"/>
        </w:r>
        <w:r w:rsidR="004F2335" w:rsidRPr="00A565EC" w:rsidDel="00444F55">
          <w:delInstrText xml:space="preserve"> ADDIN ZOTERO_ITEM CSL_CITATION {"citationID":"WGrbwtMP","properties":{"formattedCitation":"(Hasson et al., 2012; Posner &amp; Petersen, 1990; Sonkusare et al., 2019)","plainCitation":"(Hasson et al., 2012; Posner &amp; Petersen, 1990; Sonkusare et al., 2019)","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delInstrText>
        </w:r>
        <w:r w:rsidR="00E45777" w:rsidRPr="006E54B4" w:rsidDel="00444F55">
          <w:rPr>
            <w:rPrChange w:id="136" w:author="Chelsea Helion" w:date="2024-10-23T10:53:00Z">
              <w:rPr>
                <w:rFonts w:ascii="Aptos" w:hAnsi="Aptos"/>
              </w:rPr>
            </w:rPrChange>
          </w:rPr>
          <w:fldChar w:fldCharType="separate"/>
        </w:r>
        <w:r w:rsidR="00B11CB8" w:rsidRPr="00A565EC" w:rsidDel="00444F55">
          <w:delText>(Hasson et al., 2012; Posner &amp; Petersen, 1990; Sonkusare et al., 2019)</w:delText>
        </w:r>
        <w:r w:rsidR="00E45777" w:rsidRPr="006E54B4" w:rsidDel="00444F55">
          <w:rPr>
            <w:rPrChange w:id="137" w:author="Chelsea Helion" w:date="2024-10-23T10:53:00Z">
              <w:rPr>
                <w:rFonts w:ascii="Aptos" w:hAnsi="Aptos"/>
              </w:rPr>
            </w:rPrChange>
          </w:rPr>
          <w:fldChar w:fldCharType="end"/>
        </w:r>
        <w:r w:rsidR="000D0A97" w:rsidRPr="00A565EC" w:rsidDel="00444F55">
          <w:delText xml:space="preserve">. </w:delText>
        </w:r>
      </w:del>
      <w:del w:id="138" w:author="Chelsea Helion" w:date="2024-10-22T15:20:00Z">
        <w:r w:rsidR="000D0A97" w:rsidRPr="00A565EC" w:rsidDel="00094790">
          <w:delText>While that may be desirable in some situations, researchers have expressed concern that the act of rating itself may fundamentally alter the cognition</w:delText>
        </w:r>
      </w:del>
      <w:del w:id="139" w:author="Chelsea Helion" w:date="2024-10-21T11:16:00Z">
        <w:r w:rsidR="000D0A97" w:rsidRPr="00A565EC" w:rsidDel="002E5ACF">
          <w:delText xml:space="preserve">, </w:delText>
        </w:r>
      </w:del>
      <w:del w:id="140" w:author="Chelsea Helion" w:date="2024-10-22T15:20:00Z">
        <w:r w:rsidR="000D0A97" w:rsidRPr="00A565EC" w:rsidDel="00094790">
          <w:delText>and thus neural activity</w:delText>
        </w:r>
      </w:del>
      <w:del w:id="141" w:author="Chelsea Helion" w:date="2024-10-21T11:16:00Z">
        <w:r w:rsidR="000D0A97" w:rsidRPr="00A565EC" w:rsidDel="002E5ACF">
          <w:delText xml:space="preserve">, </w:delText>
        </w:r>
      </w:del>
      <w:del w:id="142" w:author="Chelsea Helion" w:date="2024-10-22T15:20:00Z">
        <w:r w:rsidR="000D0A97" w:rsidRPr="00A565EC" w:rsidDel="00094790">
          <w:delText xml:space="preserve">occurring while subjects view a stimulus </w:delText>
        </w:r>
        <w:r w:rsidR="005D5700" w:rsidRPr="006E54B4" w:rsidDel="00094790">
          <w:rPr>
            <w:rPrChange w:id="143" w:author="Chelsea Helion" w:date="2024-10-23T10:53:00Z">
              <w:rPr>
                <w:rFonts w:ascii="Aptos" w:hAnsi="Aptos"/>
              </w:rPr>
            </w:rPrChange>
          </w:rPr>
          <w:fldChar w:fldCharType="begin"/>
        </w:r>
        <w:r w:rsidR="004F2335" w:rsidRPr="00A565EC" w:rsidDel="00094790">
          <w:delInstrText xml:space="preserve"> ADDIN ZOTERO_ITEM CSL_CITATION {"citationID":"aRInKNg3","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5D5700" w:rsidRPr="006E54B4" w:rsidDel="00094790">
          <w:rPr>
            <w:rPrChange w:id="144" w:author="Chelsea Helion" w:date="2024-10-23T10:53:00Z">
              <w:rPr>
                <w:rFonts w:ascii="Aptos" w:hAnsi="Aptos"/>
              </w:rPr>
            </w:rPrChange>
          </w:rPr>
          <w:fldChar w:fldCharType="separate"/>
        </w:r>
        <w:r w:rsidR="005D5700" w:rsidRPr="00A565EC" w:rsidDel="00094790">
          <w:delText>(Jääskeläinen et al., 2022)</w:delText>
        </w:r>
        <w:r w:rsidR="005D5700" w:rsidRPr="006E54B4" w:rsidDel="00094790">
          <w:rPr>
            <w:rPrChange w:id="145" w:author="Chelsea Helion" w:date="2024-10-23T10:53:00Z">
              <w:rPr>
                <w:rFonts w:ascii="Aptos" w:hAnsi="Aptos"/>
              </w:rPr>
            </w:rPrChange>
          </w:rPr>
          <w:fldChar w:fldCharType="end"/>
        </w:r>
        <w:r w:rsidR="000D0A97" w:rsidRPr="00A565EC" w:rsidDel="00094790">
          <w:delText xml:space="preserve">. </w:delText>
        </w:r>
      </w:del>
      <w:del w:id="146" w:author="Chelsea Helion" w:date="2024-10-23T16:38:00Z">
        <w:r w:rsidR="00094790" w:rsidRPr="00A565EC" w:rsidDel="007476A8">
          <w:delText xml:space="preserve">While it is true that neural activity captured while continuously rating a stimulus likely differs significantly from passively watching a stimulus with no particular focus or goal, how the act of rating affects neural activity </w:delText>
        </w:r>
        <w:r w:rsidR="00094790" w:rsidRPr="007476A8" w:rsidDel="007476A8">
          <w:rPr>
            <w:rPrChange w:id="147" w:author="Chelsea Helion" w:date="2024-10-23T16:37:00Z">
              <w:rPr>
                <w:rFonts w:ascii="Aptos" w:hAnsi="Aptos"/>
                <w:i/>
                <w:iCs/>
              </w:rPr>
            </w:rPrChange>
          </w:rPr>
          <w:delText>when the focus or goal is kept consistent</w:delText>
        </w:r>
        <w:r w:rsidR="00094790" w:rsidRPr="006E54B4" w:rsidDel="007476A8">
          <w:rPr>
            <w:rPrChange w:id="148" w:author="Chelsea Helion" w:date="2024-10-23T10:53:00Z">
              <w:rPr>
                <w:rFonts w:ascii="Aptos" w:hAnsi="Aptos"/>
              </w:rPr>
            </w:rPrChange>
          </w:rPr>
          <w:delText xml:space="preserve"> has not yet been explored. </w:delText>
        </w:r>
        <w:r w:rsidR="00900DCE" w:rsidRPr="006E54B4" w:rsidDel="007476A8">
          <w:rPr>
            <w:rPrChange w:id="149" w:author="Chelsea Helion" w:date="2024-10-23T10:53:00Z">
              <w:rPr>
                <w:rFonts w:ascii="Aptos" w:hAnsi="Aptos"/>
              </w:rPr>
            </w:rPrChange>
          </w:rPr>
          <w:delText>The</w:delText>
        </w:r>
        <w:r w:rsidR="00E06745" w:rsidRPr="006E54B4" w:rsidDel="007476A8">
          <w:rPr>
            <w:rPrChange w:id="150" w:author="Chelsea Helion" w:date="2024-10-23T10:53:00Z">
              <w:rPr>
                <w:rFonts w:ascii="Aptos" w:hAnsi="Aptos"/>
              </w:rPr>
            </w:rPrChange>
          </w:rPr>
          <w:delText xml:space="preserve"> present research</w:delText>
        </w:r>
        <w:r w:rsidR="00900DCE" w:rsidRPr="006E54B4" w:rsidDel="007476A8">
          <w:rPr>
            <w:rPrChange w:id="151" w:author="Chelsea Helion" w:date="2024-10-23T10:53:00Z">
              <w:rPr>
                <w:rFonts w:ascii="Aptos" w:hAnsi="Aptos"/>
              </w:rPr>
            </w:rPrChange>
          </w:rPr>
          <w:delText xml:space="preserve"> aims to close this knowledge gap</w:delText>
        </w:r>
        <w:r w:rsidR="00544E7B" w:rsidDel="007476A8">
          <w:delText xml:space="preserve"> through the inclusion of what we term </w:delText>
        </w:r>
        <w:r w:rsidR="00544E7B" w:rsidDel="007476A8">
          <w:rPr>
            <w:i/>
            <w:iCs/>
          </w:rPr>
          <w:delText>reflective active viewing</w:delText>
        </w:r>
        <w:r w:rsidR="00900DCE" w:rsidRPr="006E54B4" w:rsidDel="007476A8">
          <w:rPr>
            <w:rPrChange w:id="152" w:author="Chelsea Helion" w:date="2024-10-23T10:53:00Z">
              <w:rPr>
                <w:rFonts w:ascii="Aptos" w:hAnsi="Aptos"/>
              </w:rPr>
            </w:rPrChange>
          </w:rPr>
          <w:delText xml:space="preserve">. </w:delText>
        </w:r>
        <w:r w:rsidR="00900DCE" w:rsidRPr="00544E7B" w:rsidDel="007476A8">
          <w:rPr>
            <w:i/>
            <w:iCs/>
          </w:rPr>
          <w:delText xml:space="preserve">Reflective active viewing. </w:delText>
        </w:r>
        <w:r w:rsidR="00900DCE" w:rsidRPr="00544E7B" w:rsidDel="007476A8">
          <w:delText>One</w:delText>
        </w:r>
        <w:r w:rsidR="00BD0E4D" w:rsidRPr="00544E7B" w:rsidDel="007476A8">
          <w:delText xml:space="preserve"> approach for constraining cognition without introducing an active rating or updating process </w:delText>
        </w:r>
        <w:r w:rsidR="00900DCE" w:rsidRPr="00544E7B" w:rsidDel="007476A8">
          <w:delText>is to have participants passively view a dynamic stimulus in the scanner with specific instructions to narrow focus</w:delText>
        </w:r>
        <w:r w:rsidR="00BD0E4D" w:rsidRPr="00544E7B" w:rsidDel="007476A8">
          <w:delText xml:space="preserve"> (i.e., </w:delText>
        </w:r>
        <w:r w:rsidR="00BD0E4D" w:rsidRPr="00544E7B" w:rsidDel="007476A8">
          <w:fldChar w:fldCharType="begin"/>
        </w:r>
        <w:r w:rsidR="00BD0E4D" w:rsidRPr="00544E7B" w:rsidDel="007476A8">
          <w:del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BD0E4D" w:rsidRPr="00544E7B" w:rsidDel="007476A8">
          <w:fldChar w:fldCharType="separate"/>
        </w:r>
        <w:r w:rsidR="00BD0E4D" w:rsidRPr="00544E7B" w:rsidDel="007476A8">
          <w:delText>Lahnakoski et al., 2014; Song et al., 2021)</w:delText>
        </w:r>
        <w:r w:rsidR="00BD0E4D" w:rsidRPr="00544E7B" w:rsidDel="007476A8">
          <w:fldChar w:fldCharType="end"/>
        </w:r>
        <w:r w:rsidR="00BD0E4D" w:rsidRPr="00544E7B" w:rsidDel="007476A8">
          <w:delText xml:space="preserve">. </w:delText>
        </w:r>
      </w:del>
      <w:r w:rsidR="00BD0E4D" w:rsidRPr="00544E7B">
        <w:t xml:space="preserve">Through this approach, </w:t>
      </w:r>
      <w:del w:id="153" w:author="Chelsea Helion" w:date="2024-10-23T16:38:00Z">
        <w:r w:rsidR="00BD0E4D" w:rsidRPr="00544E7B" w:rsidDel="007476A8">
          <w:delText xml:space="preserve">researchers </w:delText>
        </w:r>
      </w:del>
      <w:ins w:id="154" w:author="Chelsea Helion" w:date="2024-10-23T16:38:00Z">
        <w:r w:rsidR="007476A8">
          <w:t>we</w:t>
        </w:r>
        <w:r w:rsidR="007476A8" w:rsidRPr="00544E7B">
          <w:t xml:space="preserve"> </w:t>
        </w:r>
      </w:ins>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8B21B9">
        <w:instrText xml:space="preserve"> ADDIN ZOTERO_ITEM CSL_CITATION {"citationID":"OdsIZu8d","properties":{"formattedCitation":"(Gottman &amp; Levenson, 1985; Levenson &amp; Gottman, 1983)","plainCitation":"(Gottman &amp; Levenson, 1985; Levenson &amp; Gottman, 1983)","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525660" w:rsidRPr="00544E7B">
        <w:t>(Gottman &amp; Levenson, 1985; Levenson &amp; Gottman, 1983)</w:t>
      </w:r>
      <w:r w:rsidR="00525660" w:rsidRPr="00544E7B">
        <w:fldChar w:fldCharType="end"/>
      </w:r>
      <w:r w:rsidR="00525660" w:rsidRPr="00544E7B">
        <w:t xml:space="preserve">. </w:t>
      </w:r>
    </w:p>
    <w:p w14:paraId="65E0985A" w14:textId="076F9A22" w:rsidR="00525660" w:rsidRPr="00544E7B" w:rsidRDefault="007476A8">
      <w:pPr>
        <w:spacing w:line="240" w:lineRule="auto"/>
        <w:jc w:val="both"/>
        <w:pPrChange w:id="155" w:author="Chelsea Helion" w:date="2024-10-23T16:42:00Z">
          <w:pPr>
            <w:spacing w:line="240" w:lineRule="auto"/>
            <w:ind w:firstLine="540"/>
            <w:jc w:val="both"/>
          </w:pPr>
        </w:pPrChange>
      </w:pPr>
      <w:ins w:id="156" w:author="Chelsea Helion" w:date="2024-10-23T16:43:00Z">
        <w:r>
          <w:tab/>
        </w:r>
      </w:ins>
      <w:del w:id="157" w:author="Chelsea Helion" w:date="2024-10-23T16:39:00Z">
        <w:r w:rsidR="00525660" w:rsidRPr="00544E7B" w:rsidDel="007476A8">
          <w:delText xml:space="preserve">Additionally, comparisons of during- and post-exposure ratings to video stimuli have indicated strong positive correlations for self-reported experiences of humor and sadness </w:delText>
        </w:r>
        <w:r w:rsidR="00525660" w:rsidRPr="00544E7B" w:rsidDel="007476A8">
          <w:fldChar w:fldCharType="begin"/>
        </w:r>
        <w:r w:rsidR="00525660" w:rsidRPr="00544E7B" w:rsidDel="007476A8">
          <w:del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525660" w:rsidRPr="00544E7B" w:rsidDel="007476A8">
          <w:fldChar w:fldCharType="separate"/>
        </w:r>
        <w:r w:rsidR="00525660" w:rsidRPr="00544E7B" w:rsidDel="007476A8">
          <w:delText>(Hutcherson et al., 2005)</w:delText>
        </w:r>
        <w:r w:rsidR="00525660" w:rsidRPr="00544E7B" w:rsidDel="007476A8">
          <w:fldChar w:fldCharType="end"/>
        </w:r>
        <w:r w:rsidR="00525660" w:rsidRPr="00544E7B" w:rsidDel="007476A8">
          <w:delText>. Reflective engagement has</w:delText>
        </w:r>
        <w:r w:rsidR="0055170A" w:rsidRPr="00544E7B" w:rsidDel="007476A8">
          <w:delText xml:space="preserve"> thus</w:delText>
        </w:r>
        <w:r w:rsidR="00525660" w:rsidRPr="00544E7B" w:rsidDel="007476A8">
          <w:delText xml:space="preserve"> become the most popular approach in the literature and </w:delText>
        </w:r>
      </w:del>
      <w:ins w:id="158" w:author="Chelsea Helion" w:date="2024-10-23T16:39:00Z">
        <w:r>
          <w:t>R</w:t>
        </w:r>
      </w:ins>
      <w:del w:id="159" w:author="Chelsea Helion" w:date="2024-10-23T16:39:00Z">
        <w:r w:rsidR="00525660" w:rsidRPr="00544E7B" w:rsidDel="007476A8">
          <w:delText>r</w:delText>
        </w:r>
      </w:del>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8B21B9">
        <w:instrText xml:space="preserve"> ADDIN ZOTERO_ITEM CSL_CITATION {"citationID":"K9k3dINn","properties":{"formattedCitation":"(Nummenmaa et al., 2012)","plainCitation":"(Nummenmaa et al., 2012)","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525660" w:rsidRPr="00544E7B">
        <w:t>(</w:t>
      </w:r>
      <w:proofErr w:type="spellStart"/>
      <w:r w:rsidR="00525660" w:rsidRPr="00544E7B">
        <w:t>Nummenmaa</w:t>
      </w:r>
      <w:proofErr w:type="spellEnd"/>
      <w:r w:rsidR="00525660" w:rsidRPr="00544E7B">
        <w:t xml:space="preserve"> et al., 2012)</w:t>
      </w:r>
      <w:r w:rsidR="00525660" w:rsidRPr="00544E7B">
        <w:fldChar w:fldCharType="end"/>
      </w:r>
      <w:r w:rsidR="00525660" w:rsidRPr="00544E7B">
        <w:t xml:space="preserve"> and neural correlates of both attentional engagement </w:t>
      </w:r>
      <w:r w:rsidR="00525660" w:rsidRPr="00544E7B">
        <w:fldChar w:fldCharType="begin"/>
      </w:r>
      <w:r w:rsidR="008B21B9">
        <w:instrText xml:space="preserve"> ADDIN ZOTERO_ITEM CSL_CITATION {"citationID":"fEJAbZml","properties":{"formattedCitation":"(Song et al., 2021)","plainCitation":"(Song et al., 2021)","noteIndex":0},"citationItems":[{"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525660" w:rsidRPr="00544E7B">
        <w:t>(Song et al., 2021)</w:t>
      </w:r>
      <w:r w:rsidR="00525660" w:rsidRPr="00544E7B">
        <w:fldChar w:fldCharType="end"/>
      </w:r>
      <w:r w:rsidR="00525660" w:rsidRPr="00544E7B">
        <w:t xml:space="preserve"> and of humor </w:t>
      </w:r>
      <w:r w:rsidR="00525660" w:rsidRPr="00544E7B">
        <w:fldChar w:fldCharType="begin"/>
      </w:r>
      <w:r w:rsidR="008B21B9">
        <w:instrText xml:space="preserve"> ADDIN ZOTERO_ITEM CSL_CITATION {"citationID":"xxDe6EdH","properties":{"formattedCitation":"(Axelrod et al., 2023)","plainCitation":"(Axelrod et al., 2023)","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525660" w:rsidRPr="00544E7B">
        <w:t>(Axelrod et al., 2023)</w:t>
      </w:r>
      <w:r w:rsidR="00525660" w:rsidRPr="00544E7B">
        <w:fldChar w:fldCharType="end"/>
      </w:r>
      <w:r w:rsidR="00525660" w:rsidRPr="00544E7B">
        <w:t xml:space="preserve">. </w:t>
      </w:r>
      <w:r w:rsidR="0055170A" w:rsidRPr="00544E7B">
        <w:t>However,</w:t>
      </w:r>
      <w:ins w:id="160" w:author="Chelsea Helion" w:date="2024-10-23T16:41:00Z">
        <w:r>
          <w:t xml:space="preserve"> </w:t>
        </w:r>
        <w:proofErr w:type="gramStart"/>
        <w:r>
          <w:t>the majority of</w:t>
        </w:r>
        <w:proofErr w:type="gramEnd"/>
        <w:r>
          <w:t xml:space="preserve"> these studies have relied on</w:t>
        </w:r>
      </w:ins>
      <w:r w:rsidR="0055170A" w:rsidRPr="00544E7B">
        <w:t xml:space="preserve"> post-exposure ratings</w:t>
      </w:r>
      <w:ins w:id="161" w:author="Chelsea Helion" w:date="2024-10-23T16:42:00Z">
        <w:r>
          <w:t xml:space="preserve"> to probe subjective experience.</w:t>
        </w:r>
      </w:ins>
      <w:ins w:id="162" w:author="Chelsea Helion" w:date="2024-10-23T16:43:00Z">
        <w:r>
          <w:t xml:space="preserve"> This</w:t>
        </w:r>
      </w:ins>
      <w:ins w:id="163" w:author="Chelsea Helion" w:date="2024-10-23T16:41:00Z">
        <w:r>
          <w:t xml:space="preserve"> </w:t>
        </w:r>
      </w:ins>
      <w:del w:id="164" w:author="Chelsea Helion" w:date="2024-10-23T16:43:00Z">
        <w:r w:rsidR="0055170A" w:rsidRPr="00544E7B" w:rsidDel="007476A8">
          <w:delText xml:space="preserve"> </w:delText>
        </w:r>
      </w:del>
      <w:r w:rsidR="0055170A" w:rsidRPr="00544E7B">
        <w:t xml:space="preserve">may be appropriate for gist-level representations of complex experiences </w:t>
      </w:r>
      <w:r w:rsidR="0055170A" w:rsidRPr="00544E7B">
        <w:fldChar w:fldCharType="begin"/>
      </w:r>
      <w:r w:rsidR="008B21B9">
        <w:instrText xml:space="preserve"> ADDIN ZOTERO_ITEM CSL_CITATION {"citationID":"sZj64OI6","properties":{"formattedCitation":"(Fayn et al., 2021)","plainCitation":"(Fayn et al., 2021)","dontUpdate":true,"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544E7B">
        <w:fldChar w:fldCharType="separate"/>
      </w:r>
      <w:r w:rsidR="0055170A" w:rsidRPr="007476A8">
        <w:rPr>
          <w:highlight w:val="yellow"/>
          <w:rPrChange w:id="165" w:author="Chelsea Helion" w:date="2024-10-23T16:41:00Z">
            <w:rPr/>
          </w:rPrChange>
        </w:rPr>
        <w:t>(e.g., insert example of what you mean by this</w:t>
      </w:r>
      <w:r w:rsidR="0055170A" w:rsidRPr="00544E7B">
        <w:t>, Fayn et al., 2021)</w:t>
      </w:r>
      <w:r w:rsidR="0055170A" w:rsidRPr="00544E7B">
        <w:fldChar w:fldCharType="end"/>
      </w:r>
      <w:r w:rsidR="0055170A" w:rsidRPr="00544E7B">
        <w:t xml:space="preserve"> but may fail to accurately how nuances of dynamic or ongoing evaluations were experienced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ins w:id="166" w:author="Chelsea Helion" w:date="2024-10-25T11:06:00Z">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mPFC)) without the added pressure of having to rate their evaluations. However, this type of viewing may also lead to greater lapses in attention, or possible forgetting of the active goal.</w:t>
        </w:r>
      </w:ins>
    </w:p>
    <w:p w14:paraId="25C6D865" w14:textId="74419B58" w:rsidR="00900DCE" w:rsidRPr="00544E7B" w:rsidRDefault="00900DCE" w:rsidP="00900DCE">
      <w:pPr>
        <w:spacing w:line="240" w:lineRule="auto"/>
        <w:ind w:firstLine="540"/>
        <w:jc w:val="both"/>
      </w:pPr>
    </w:p>
    <w:p w14:paraId="547F6B65" w14:textId="77777777" w:rsidR="00900DCE" w:rsidRPr="00544E7B" w:rsidRDefault="00900DCE" w:rsidP="00900DCE">
      <w:pPr>
        <w:spacing w:line="240" w:lineRule="auto"/>
        <w:ind w:firstLine="540"/>
        <w:jc w:val="both"/>
      </w:pPr>
    </w:p>
    <w:p w14:paraId="2B39BDD9" w14:textId="77777777" w:rsidR="00E06745" w:rsidRPr="00544E7B" w:rsidRDefault="00E06745" w:rsidP="00094790">
      <w:pPr>
        <w:spacing w:line="240" w:lineRule="auto"/>
        <w:ind w:firstLine="540"/>
        <w:jc w:val="both"/>
      </w:pPr>
    </w:p>
    <w:p w14:paraId="4AC49F89" w14:textId="77777777" w:rsidR="00E06745" w:rsidRPr="00544E7B" w:rsidRDefault="00E06745" w:rsidP="00094790">
      <w:pPr>
        <w:spacing w:line="240" w:lineRule="auto"/>
        <w:ind w:firstLine="540"/>
        <w:jc w:val="both"/>
      </w:pPr>
    </w:p>
    <w:p w14:paraId="2C2E8CC5" w14:textId="77777777" w:rsidR="00094790" w:rsidRPr="00544E7B" w:rsidRDefault="00094790" w:rsidP="00383C25">
      <w:pPr>
        <w:spacing w:line="240" w:lineRule="auto"/>
        <w:ind w:firstLine="540"/>
        <w:jc w:val="both"/>
      </w:pPr>
    </w:p>
    <w:p w14:paraId="05747BFC" w14:textId="77777777" w:rsidR="004C4E17" w:rsidRPr="006E54B4" w:rsidRDefault="004C4E17" w:rsidP="004C4E17">
      <w:pPr>
        <w:spacing w:line="240" w:lineRule="auto"/>
        <w:jc w:val="both"/>
        <w:rPr>
          <w:rPrChange w:id="167" w:author="Chelsea Helion" w:date="2024-10-23T10:53:00Z">
            <w:rPr>
              <w:rFonts w:ascii="Aptos" w:hAnsi="Aptos"/>
            </w:rPr>
          </w:rPrChange>
        </w:rPr>
      </w:pPr>
      <w:r w:rsidRPr="006E54B4">
        <w:rPr>
          <w:noProof/>
          <w:rPrChange w:id="168" w:author="Chelsea Helion" w:date="2024-10-23T10:53:00Z">
            <w:rPr>
              <w:rFonts w:ascii="Aptos" w:hAnsi="Aptos"/>
              <w:noProof/>
            </w:rPr>
          </w:rPrChange>
        </w:rPr>
        <w:lastRenderedPageBreak/>
        <w:drawing>
          <wp:inline distT="0" distB="0" distL="0" distR="0" wp14:anchorId="0561F097" wp14:editId="195780AA">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169"/>
      <w:commentRangeEnd w:id="169"/>
      <w:r w:rsidR="00262C6C">
        <w:rPr>
          <w:rStyle w:val="CommentReference"/>
        </w:rPr>
        <w:commentReference w:id="169"/>
      </w:r>
    </w:p>
    <w:p w14:paraId="60C51FCD" w14:textId="77777777" w:rsidR="004C4E17" w:rsidRPr="00262C6C" w:rsidRDefault="004C4E17" w:rsidP="004C4E17">
      <w:pPr>
        <w:spacing w:line="240" w:lineRule="auto"/>
        <w:jc w:val="both"/>
      </w:pPr>
      <w:commentRangeStart w:id="170"/>
      <w:r w:rsidRPr="006E54B4">
        <w:rPr>
          <w:rPrChange w:id="171" w:author="Chelsea Helion" w:date="2024-10-23T10:53:00Z">
            <w:rPr>
              <w:rFonts w:ascii="Aptos" w:hAnsi="Aptos"/>
            </w:rPr>
          </w:rPrChange>
        </w:rPr>
        <w:t>Figure 1. Conceptual overview.</w:t>
      </w:r>
      <w:commentRangeEnd w:id="170"/>
      <w:r w:rsidR="00094790" w:rsidRPr="006E54B4">
        <w:rPr>
          <w:rStyle w:val="CommentReference"/>
        </w:rPr>
        <w:commentReference w:id="170"/>
      </w:r>
    </w:p>
    <w:p w14:paraId="0C0DB8BA" w14:textId="77777777" w:rsidR="004C4E17" w:rsidRPr="00262C6C" w:rsidRDefault="004C4E17" w:rsidP="004C4E17">
      <w:pPr>
        <w:spacing w:line="240" w:lineRule="auto"/>
        <w:jc w:val="both"/>
      </w:pPr>
    </w:p>
    <w:p w14:paraId="1A784249" w14:textId="02417FCD" w:rsidR="00094790" w:rsidRPr="00262C6C" w:rsidRDefault="00000000" w:rsidP="00AF6336">
      <w:pPr>
        <w:spacing w:line="240" w:lineRule="auto"/>
        <w:ind w:firstLine="540"/>
        <w:jc w:val="both"/>
        <w:rPr>
          <w:ins w:id="172" w:author="Chelsea Helion" w:date="2024-10-22T15:14:00Z"/>
        </w:rPr>
      </w:pPr>
      <w:del w:id="173" w:author="Chelsea Helion" w:date="2024-10-22T15:57:00Z">
        <w:r w:rsidRPr="00262C6C" w:rsidDel="00BD0E4D">
          <w:rPr>
            <w:b/>
            <w:bCs/>
          </w:rPr>
          <w:delText>Reflective Active Engagement</w:delText>
        </w:r>
        <w:r w:rsidRPr="00262C6C" w:rsidDel="00BD0E4D">
          <w:rPr>
            <w:b/>
            <w:bCs/>
            <w:i/>
          </w:rPr>
          <w:delText>.</w:delText>
        </w:r>
        <w:r w:rsidRPr="00262C6C" w:rsidDel="00BD0E4D">
          <w:rPr>
            <w:i/>
          </w:rPr>
          <w:delText xml:space="preserve"> </w:delText>
        </w:r>
        <w:r w:rsidRPr="00262C6C" w:rsidDel="00BD0E4D">
          <w:delText xml:space="preserve">One </w:delText>
        </w:r>
        <w:r w:rsidR="000D0A97" w:rsidRPr="00262C6C" w:rsidDel="00BD0E4D">
          <w:delText>proposed solution</w:delText>
        </w:r>
        <w:r w:rsidRPr="00262C6C" w:rsidDel="00BD0E4D">
          <w:delText xml:space="preserve"> </w:delText>
        </w:r>
        <w:r w:rsidR="000D0A97" w:rsidRPr="00262C6C" w:rsidDel="00BD0E4D">
          <w:delText xml:space="preserve">is to </w:delText>
        </w:r>
        <w:r w:rsidR="00890300" w:rsidRPr="00262C6C" w:rsidDel="00BD0E4D">
          <w:delText>have</w:delText>
        </w:r>
        <w:r w:rsidRPr="00262C6C" w:rsidDel="00BD0E4D">
          <w:delText xml:space="preserve"> participants passively</w:delText>
        </w:r>
        <w:r w:rsidR="000D0A97" w:rsidRPr="00262C6C" w:rsidDel="00BD0E4D">
          <w:delText xml:space="preserve"> view</w:delText>
        </w:r>
        <w:r w:rsidRPr="00262C6C" w:rsidDel="00BD0E4D">
          <w:delText xml:space="preserve"> a dynamic stimulus </w:delText>
        </w:r>
      </w:del>
      <w:del w:id="174" w:author="Chelsea Helion" w:date="2024-10-21T11:17:00Z">
        <w:r w:rsidRPr="00262C6C" w:rsidDel="002E5ACF">
          <w:delText>while undergoing neuroimaging</w:delText>
        </w:r>
        <w:r w:rsidR="00890300" w:rsidRPr="00262C6C" w:rsidDel="002E5ACF">
          <w:delText xml:space="preserve">, </w:delText>
        </w:r>
      </w:del>
      <w:del w:id="175" w:author="Chelsea Helion" w:date="2024-10-22T15:57:00Z">
        <w:r w:rsidR="00890300" w:rsidRPr="00262C6C" w:rsidDel="00BD0E4D">
          <w:delText xml:space="preserve">with (i.e., </w:delText>
        </w:r>
        <w:r w:rsidR="00D7249E" w:rsidRPr="006E54B4" w:rsidDel="00BD0E4D">
          <w:rPr>
            <w:rPrChange w:id="176" w:author="Chelsea Helion" w:date="2024-10-23T10:53:00Z">
              <w:rPr>
                <w:rFonts w:ascii="Aptos" w:hAnsi="Aptos"/>
              </w:rPr>
            </w:rPrChange>
          </w:rPr>
          <w:fldChar w:fldCharType="begin"/>
        </w:r>
        <w:r w:rsidR="004F2335" w:rsidRPr="00262C6C" w:rsidDel="00BD0E4D">
          <w:del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D7249E" w:rsidRPr="006E54B4" w:rsidDel="00BD0E4D">
          <w:rPr>
            <w:rPrChange w:id="177" w:author="Chelsea Helion" w:date="2024-10-23T10:53:00Z">
              <w:rPr>
                <w:rFonts w:ascii="Aptos" w:hAnsi="Aptos"/>
              </w:rPr>
            </w:rPrChange>
          </w:rPr>
          <w:fldChar w:fldCharType="separate"/>
        </w:r>
        <w:r w:rsidR="00D7249E" w:rsidRPr="00262C6C" w:rsidDel="00BD0E4D">
          <w:delText>Lahnakoski et al., 2014; Song et al., 2021)</w:delText>
        </w:r>
        <w:r w:rsidR="00D7249E" w:rsidRPr="006E54B4" w:rsidDel="00BD0E4D">
          <w:rPr>
            <w:rPrChange w:id="178" w:author="Chelsea Helion" w:date="2024-10-23T10:53:00Z">
              <w:rPr>
                <w:rFonts w:ascii="Aptos" w:hAnsi="Aptos"/>
              </w:rPr>
            </w:rPrChange>
          </w:rPr>
          <w:fldChar w:fldCharType="end"/>
        </w:r>
        <w:r w:rsidR="00890300" w:rsidRPr="00262C6C" w:rsidDel="00BD0E4D">
          <w:delText xml:space="preserve"> or without (i.e., </w:delText>
        </w:r>
        <w:r w:rsidR="00D7249E" w:rsidRPr="006E54B4" w:rsidDel="00BD0E4D">
          <w:rPr>
            <w:rPrChange w:id="179" w:author="Chelsea Helion" w:date="2024-10-23T10:53:00Z">
              <w:rPr>
                <w:rFonts w:ascii="Aptos" w:hAnsi="Aptos"/>
              </w:rPr>
            </w:rPrChange>
          </w:rPr>
          <w:fldChar w:fldCharType="begin"/>
        </w:r>
        <w:r w:rsidR="004F2335" w:rsidRPr="00262C6C" w:rsidDel="00BD0E4D">
          <w:delInstrText xml:space="preserve"> ADDIN ZOTERO_ITEM CSL_CITATION {"citationID":"MNg1NHmF","properties":{"formattedCitation":"(Hutcherson et al., 2005; Nummenmaa et al., 2012)","plainCitation":"(Hutcherson et al., 2005; Nummenmaa et al., 2012)","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D7249E" w:rsidRPr="006E54B4" w:rsidDel="00BD0E4D">
          <w:rPr>
            <w:rPrChange w:id="180" w:author="Chelsea Helion" w:date="2024-10-23T10:53:00Z">
              <w:rPr>
                <w:rFonts w:ascii="Aptos" w:hAnsi="Aptos"/>
              </w:rPr>
            </w:rPrChange>
          </w:rPr>
          <w:fldChar w:fldCharType="separate"/>
        </w:r>
        <w:r w:rsidR="00D7249E" w:rsidRPr="00262C6C" w:rsidDel="00BD0E4D">
          <w:delText>Hutcherson et al., 2005; Nummenmaa et al., 2012)</w:delText>
        </w:r>
        <w:r w:rsidR="00D7249E" w:rsidRPr="006E54B4" w:rsidDel="00BD0E4D">
          <w:rPr>
            <w:rPrChange w:id="181" w:author="Chelsea Helion" w:date="2024-10-23T10:53:00Z">
              <w:rPr>
                <w:rFonts w:ascii="Aptos" w:hAnsi="Aptos"/>
              </w:rPr>
            </w:rPrChange>
          </w:rPr>
          <w:fldChar w:fldCharType="end"/>
        </w:r>
        <w:r w:rsidR="00D7249E" w:rsidRPr="00262C6C" w:rsidDel="00BD0E4D">
          <w:delText xml:space="preserve"> </w:delText>
        </w:r>
        <w:r w:rsidR="00890300" w:rsidRPr="00262C6C" w:rsidDel="00BD0E4D">
          <w:delText>specific instructions to narrow focus,</w:delText>
        </w:r>
        <w:r w:rsidRPr="00262C6C" w:rsidDel="00BD0E4D">
          <w:delText xml:space="preserve"> and then to actively engage with (i.e., continuously self-report ratings) the same stimulus outside of the scanner (e.g., </w:delText>
        </w:r>
        <w:r w:rsidR="00407C34" w:rsidRPr="006E54B4" w:rsidDel="00BD0E4D">
          <w:rPr>
            <w:rPrChange w:id="182" w:author="Chelsea Helion" w:date="2024-10-23T10:53:00Z">
              <w:rPr>
                <w:rFonts w:ascii="Aptos" w:hAnsi="Aptos"/>
              </w:rPr>
            </w:rPrChange>
          </w:rPr>
          <w:fldChar w:fldCharType="begin"/>
        </w:r>
        <w:r w:rsidR="004F2335" w:rsidRPr="00262C6C" w:rsidDel="00BD0E4D">
          <w:del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2685,"uris":["http://zotero.org/users/6239255/items/KQ9HBF4R"],"itemData":{"id":2685,"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407C34" w:rsidRPr="006E54B4" w:rsidDel="00BD0E4D">
          <w:rPr>
            <w:rPrChange w:id="183" w:author="Chelsea Helion" w:date="2024-10-23T10:53:00Z">
              <w:rPr>
                <w:rFonts w:ascii="Aptos" w:hAnsi="Aptos"/>
              </w:rPr>
            </w:rPrChange>
          </w:rPr>
          <w:fldChar w:fldCharType="separate"/>
        </w:r>
        <w:r w:rsidR="00AF4E49" w:rsidRPr="00262C6C" w:rsidDel="00BD0E4D">
          <w:delText>Jääskeläinen et al., 2008; Nummenmaa et al., 2012; Raz et al., 2012)</w:delText>
        </w:r>
        <w:r w:rsidR="00407C34" w:rsidRPr="006E54B4" w:rsidDel="00BD0E4D">
          <w:rPr>
            <w:rPrChange w:id="184" w:author="Chelsea Helion" w:date="2024-10-23T10:53:00Z">
              <w:rPr>
                <w:rFonts w:ascii="Aptos" w:hAnsi="Aptos"/>
              </w:rPr>
            </w:rPrChange>
          </w:rPr>
          <w:fldChar w:fldCharType="end"/>
        </w:r>
        <w:r w:rsidRPr="00262C6C" w:rsidDel="00BD0E4D">
          <w:delText>.</w:delText>
        </w:r>
        <w:r w:rsidR="000D0A97" w:rsidRPr="00262C6C" w:rsidDel="00BD0E4D">
          <w:delText xml:space="preserve"> </w:delText>
        </w:r>
      </w:del>
    </w:p>
    <w:p w14:paraId="4FB41EFB" w14:textId="779D8D72" w:rsidR="00DE0869" w:rsidRPr="00262C6C" w:rsidDel="007A1851" w:rsidRDefault="00462E3A" w:rsidP="00AF6336">
      <w:pPr>
        <w:spacing w:line="240" w:lineRule="auto"/>
        <w:ind w:firstLine="540"/>
        <w:jc w:val="both"/>
        <w:rPr>
          <w:del w:id="185" w:author="Chelsea Helion" w:date="2024-10-21T13:47:00Z"/>
        </w:rPr>
      </w:pPr>
      <w:del w:id="186" w:author="Chelsea Helion" w:date="2024-10-22T15:39:00Z">
        <w:r w:rsidRPr="00262C6C" w:rsidDel="00900DCE">
          <w:delText xml:space="preserve">We term these approaches, in which subjects reflect upon the stimulus without rating initially but later rate their evaluations, </w:delText>
        </w:r>
        <w:r w:rsidRPr="00262C6C" w:rsidDel="00900DCE">
          <w:rPr>
            <w:i/>
            <w:iCs/>
          </w:rPr>
          <w:delText>Reflective Active Engagement p</w:delText>
        </w:r>
        <w:r w:rsidRPr="00262C6C" w:rsidDel="00900DCE">
          <w:delText>aradigms</w:delText>
        </w:r>
        <w:r w:rsidRPr="00262C6C" w:rsidDel="00900DCE">
          <w:rPr>
            <w:i/>
            <w:iCs/>
          </w:rPr>
          <w:delText>.</w:delText>
        </w:r>
        <w:r w:rsidR="000D0A97" w:rsidRPr="00262C6C" w:rsidDel="00900DCE">
          <w:delText xml:space="preserve"> </w:delText>
        </w:r>
      </w:del>
      <w:del w:id="187" w:author="Chelsea Helion" w:date="2024-10-22T15:57:00Z">
        <w:r w:rsidRPr="00262C6C" w:rsidDel="00BD0E4D">
          <w:delText xml:space="preserve">Through these approaches, researchers can </w:delText>
        </w:r>
        <w:r w:rsidR="00890300" w:rsidRPr="00262C6C" w:rsidDel="00BD0E4D">
          <w:delText>avoid the influence of rating behaviors upon</w:delText>
        </w:r>
        <w:r w:rsidRPr="00262C6C" w:rsidDel="00BD0E4D">
          <w:delText xml:space="preserve"> neural data while </w:delText>
        </w:r>
        <w:r w:rsidR="00890300" w:rsidRPr="00262C6C" w:rsidDel="00BD0E4D">
          <w:delText xml:space="preserve">still </w:delText>
        </w:r>
        <w:r w:rsidRPr="00262C6C" w:rsidDel="00BD0E4D">
          <w:delText xml:space="preserve">capturing </w:delText>
        </w:r>
        <w:r w:rsidR="00890300" w:rsidRPr="00262C6C" w:rsidDel="00BD0E4D">
          <w:delText>a</w:delText>
        </w:r>
        <w:r w:rsidRPr="00262C6C" w:rsidDel="00BD0E4D">
          <w:delText xml:space="preserve"> semblance of </w:delText>
        </w:r>
        <w:r w:rsidR="00890300" w:rsidRPr="00262C6C" w:rsidDel="00BD0E4D">
          <w:delText xml:space="preserve">a </w:delText>
        </w:r>
        <w:r w:rsidRPr="00262C6C" w:rsidDel="00BD0E4D">
          <w:delText>subject</w:delText>
        </w:r>
        <w:r w:rsidR="00890300" w:rsidRPr="00262C6C" w:rsidDel="00BD0E4D">
          <w:delText>’s</w:delText>
        </w:r>
        <w:r w:rsidRPr="00262C6C" w:rsidDel="00BD0E4D">
          <w:delText xml:space="preserve"> concurrent </w:delText>
        </w:r>
        <w:r w:rsidR="00862995" w:rsidRPr="00262C6C" w:rsidDel="00BD0E4D">
          <w:delText>meta</w:delText>
        </w:r>
        <w:r w:rsidRPr="00262C6C" w:rsidDel="00BD0E4D">
          <w:delText>cognitive phenomena</w:delText>
        </w:r>
      </w:del>
      <w:del w:id="188" w:author="Chelsea Helion" w:date="2024-10-21T11:18:00Z">
        <w:r w:rsidR="00890300" w:rsidRPr="00262C6C" w:rsidDel="002E5ACF">
          <w:delText xml:space="preserve">, </w:delText>
        </w:r>
      </w:del>
      <w:del w:id="189" w:author="Chelsea Helion" w:date="2024-10-22T16:44:00Z">
        <w:r w:rsidR="00890300" w:rsidRPr="00262C6C" w:rsidDel="0055170A">
          <w:delText>assum</w:delText>
        </w:r>
      </w:del>
      <w:del w:id="190" w:author="Chelsea Helion" w:date="2024-10-21T11:18:00Z">
        <w:r w:rsidR="00890300" w:rsidRPr="00262C6C" w:rsidDel="002E5ACF">
          <w:delText>ing</w:delText>
        </w:r>
      </w:del>
      <w:del w:id="191" w:author="Chelsea Helion" w:date="2024-10-22T16:44:00Z">
        <w:r w:rsidR="00890300" w:rsidRPr="00262C6C" w:rsidDel="0055170A">
          <w:delText xml:space="preserve"> that subjects </w:delText>
        </w:r>
      </w:del>
      <w:del w:id="192" w:author="Chelsea Helion" w:date="2024-10-21T11:18:00Z">
        <w:r w:rsidR="00890300" w:rsidRPr="00262C6C" w:rsidDel="002E5ACF">
          <w:delText>are able to</w:delText>
        </w:r>
      </w:del>
      <w:del w:id="193" w:author="Chelsea Helion" w:date="2024-10-22T16:44:00Z">
        <w:r w:rsidR="00890300" w:rsidRPr="00262C6C" w:rsidDel="0055170A">
          <w:delText xml:space="preserve"> accurate recall and report their experiences.</w:delText>
        </w:r>
        <w:r w:rsidR="003125D9" w:rsidRPr="00262C6C" w:rsidDel="0055170A">
          <w:delText xml:space="preserve"> </w:delText>
        </w:r>
      </w:del>
      <w:del w:id="194" w:author="Chelsea Helion" w:date="2024-10-21T11:39:00Z">
        <w:r w:rsidR="003125D9" w:rsidRPr="00262C6C" w:rsidDel="001A264C">
          <w:delText xml:space="preserve">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delText>
        </w:r>
        <w:r w:rsidRPr="00262C6C" w:rsidDel="001A264C">
          <w:delText xml:space="preserve">While not neuroimaging data, the </w:delText>
        </w:r>
      </w:del>
      <w:del w:id="195" w:author="Chelsea Helion" w:date="2024-10-22T16:44:00Z">
        <w:r w:rsidRPr="00262C6C" w:rsidDel="0055170A">
          <w:delText>validity of this approach is supported by findings that within-participant physiological activity (</w:delText>
        </w:r>
      </w:del>
      <w:del w:id="196" w:author="Chelsea Helion" w:date="2024-10-21T11:39:00Z">
        <w:r w:rsidRPr="00262C6C" w:rsidDel="001A264C">
          <w:delText>i.e.</w:delText>
        </w:r>
      </w:del>
      <w:del w:id="197" w:author="Chelsea Helion" w:date="2024-10-22T16:44:00Z">
        <w:r w:rsidRPr="00262C6C" w:rsidDel="0055170A">
          <w:delText>, skin conductance, heart rate, pulse transmission time, general somatic activity)</w:delText>
        </w:r>
        <w:r w:rsidR="00862995" w:rsidRPr="00262C6C" w:rsidDel="0055170A">
          <w:delText xml:space="preserve"> during initial exposure</w:delText>
        </w:r>
        <w:r w:rsidRPr="00262C6C" w:rsidDel="0055170A">
          <w:delText xml:space="preserve"> is significantly correlated </w:delText>
        </w:r>
        <w:r w:rsidR="00604E25" w:rsidRPr="00262C6C" w:rsidDel="0055170A">
          <w:delText xml:space="preserve">with the same metrics </w:delText>
        </w:r>
        <w:r w:rsidRPr="00262C6C" w:rsidDel="0055170A">
          <w:delText xml:space="preserve">during a rewatch while self-reporting ratings </w:delText>
        </w:r>
        <w:r w:rsidR="00407C34" w:rsidRPr="006E54B4" w:rsidDel="0055170A">
          <w:rPr>
            <w:rPrChange w:id="198" w:author="Chelsea Helion" w:date="2024-10-23T10:53:00Z">
              <w:rPr>
                <w:rFonts w:ascii="Aptos" w:hAnsi="Aptos"/>
              </w:rPr>
            </w:rPrChange>
          </w:rPr>
          <w:fldChar w:fldCharType="begin"/>
        </w:r>
        <w:r w:rsidR="004F2335" w:rsidRPr="00262C6C" w:rsidDel="0055170A">
          <w:delInstrText xml:space="preserve"> ADDIN ZOTERO_ITEM CSL_CITATION {"citationID":"OdsIZu8d","properties":{"formattedCitation":"(Gottman &amp; Levenson, 1985; Levenson &amp; Gottman, 1983)","plainCitation":"(Gottman &amp; Levenson, 1985; Levenson &amp; Gottman, 1983)","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407C34" w:rsidRPr="006E54B4" w:rsidDel="0055170A">
          <w:rPr>
            <w:rPrChange w:id="199" w:author="Chelsea Helion" w:date="2024-10-23T10:53:00Z">
              <w:rPr>
                <w:rFonts w:ascii="Aptos" w:hAnsi="Aptos"/>
              </w:rPr>
            </w:rPrChange>
          </w:rPr>
          <w:fldChar w:fldCharType="separate"/>
        </w:r>
        <w:r w:rsidR="00407C34" w:rsidRPr="00262C6C" w:rsidDel="0055170A">
          <w:delText>(Gottman &amp; Levenson, 1985; Levenson &amp; Gottman, 1983)</w:delText>
        </w:r>
        <w:r w:rsidR="00407C34" w:rsidRPr="006E54B4" w:rsidDel="0055170A">
          <w:rPr>
            <w:rPrChange w:id="200" w:author="Chelsea Helion" w:date="2024-10-23T10:53:00Z">
              <w:rPr>
                <w:rFonts w:ascii="Aptos" w:hAnsi="Aptos"/>
              </w:rPr>
            </w:rPrChange>
          </w:rPr>
          <w:fldChar w:fldCharType="end"/>
        </w:r>
        <w:r w:rsidRPr="00262C6C" w:rsidDel="0055170A">
          <w:delText xml:space="preserve">. Additionally, comparisons of during- and post-exposure ratings to video stimuli have </w:delText>
        </w:r>
        <w:r w:rsidR="00604E25" w:rsidRPr="00262C6C" w:rsidDel="0055170A">
          <w:delText>indicated</w:delText>
        </w:r>
        <w:r w:rsidRPr="00262C6C" w:rsidDel="0055170A">
          <w:delText xml:space="preserve"> strong positive correlations for self-reported experiences of humor and sadness </w:delText>
        </w:r>
        <w:r w:rsidR="00364897" w:rsidRPr="006E54B4" w:rsidDel="0055170A">
          <w:rPr>
            <w:rPrChange w:id="201" w:author="Chelsea Helion" w:date="2024-10-23T10:53:00Z">
              <w:rPr>
                <w:rFonts w:ascii="Aptos" w:hAnsi="Aptos"/>
              </w:rPr>
            </w:rPrChange>
          </w:rPr>
          <w:fldChar w:fldCharType="begin"/>
        </w:r>
        <w:r w:rsidR="004F2335" w:rsidRPr="00262C6C" w:rsidDel="0055170A">
          <w:del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55170A">
          <w:rPr>
            <w:rPrChange w:id="202" w:author="Chelsea Helion" w:date="2024-10-23T10:53:00Z">
              <w:rPr>
                <w:rFonts w:ascii="Aptos" w:hAnsi="Aptos"/>
              </w:rPr>
            </w:rPrChange>
          </w:rPr>
          <w:fldChar w:fldCharType="separate"/>
        </w:r>
        <w:r w:rsidR="00986859" w:rsidRPr="00262C6C" w:rsidDel="0055170A">
          <w:delText>(Hutcherson et al., 2005)</w:delText>
        </w:r>
        <w:r w:rsidR="00364897" w:rsidRPr="006E54B4" w:rsidDel="0055170A">
          <w:rPr>
            <w:rPrChange w:id="203" w:author="Chelsea Helion" w:date="2024-10-23T10:53:00Z">
              <w:rPr>
                <w:rFonts w:ascii="Aptos" w:hAnsi="Aptos"/>
              </w:rPr>
            </w:rPrChange>
          </w:rPr>
          <w:fldChar w:fldCharType="end"/>
        </w:r>
        <w:r w:rsidRPr="00262C6C" w:rsidDel="0055170A">
          <w:delText xml:space="preserve">. </w:delText>
        </w:r>
      </w:del>
      <w:del w:id="204" w:author="Chelsea Helion" w:date="2024-10-22T16:49:00Z">
        <w:r w:rsidR="007A1851" w:rsidRPr="00262C6C" w:rsidDel="0055170A">
          <w:delText xml:space="preserve">However, the support for the reliability of emotional arousal and valence using this approach is mixed </w:delText>
        </w:r>
        <w:r w:rsidR="00407C34" w:rsidRPr="006E54B4" w:rsidDel="0055170A">
          <w:rPr>
            <w:rPrChange w:id="205" w:author="Chelsea Helion" w:date="2024-10-23T10:53:00Z">
              <w:rPr>
                <w:rFonts w:ascii="Aptos" w:hAnsi="Aptos"/>
              </w:rPr>
            </w:rPrChange>
          </w:rPr>
          <w:fldChar w:fldCharType="begin"/>
        </w:r>
        <w:r w:rsidR="004F2335" w:rsidRPr="00262C6C" w:rsidDel="0055170A">
          <w:delInstrText xml:space="preserve"> ADDIN ZOTERO_ITEM CSL_CITATION {"citationID":"vjZbanHQ","properties":{"formattedCitation":"(Chapin et al., 2010; J\\uc0\\u228{}\\uc0\\u228{}skel\\uc0\\u228{}inen et al., 2016)","plainCitation":"(Chapin et al., 2010; Jääskeläinen et al., 2016)","noteIndex":0},"citationItems":[{"id":16315,"uris":["http://zotero.org/users/6239255/items/68E63E4Y"],"itemData":{"id":16315,"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delInstrText>
        </w:r>
        <w:r w:rsidR="00407C34" w:rsidRPr="006E54B4" w:rsidDel="0055170A">
          <w:rPr>
            <w:rPrChange w:id="206" w:author="Chelsea Helion" w:date="2024-10-23T10:53:00Z">
              <w:rPr>
                <w:rFonts w:ascii="Aptos" w:hAnsi="Aptos"/>
              </w:rPr>
            </w:rPrChange>
          </w:rPr>
          <w:fldChar w:fldCharType="separate"/>
        </w:r>
        <w:r w:rsidR="00407C34" w:rsidRPr="00262C6C" w:rsidDel="0055170A">
          <w:delText>(Chapin et al., 2010; Jääskeläinen et al., 2016)</w:delText>
        </w:r>
        <w:r w:rsidR="00407C34" w:rsidRPr="006E54B4" w:rsidDel="0055170A">
          <w:rPr>
            <w:rPrChange w:id="207" w:author="Chelsea Helion" w:date="2024-10-23T10:53:00Z">
              <w:rPr>
                <w:rFonts w:ascii="Aptos" w:hAnsi="Aptos"/>
              </w:rPr>
            </w:rPrChange>
          </w:rPr>
          <w:fldChar w:fldCharType="end"/>
        </w:r>
      </w:del>
      <w:del w:id="208" w:author="Chelsea Helion" w:date="2024-10-21T11:41:00Z">
        <w:r w:rsidR="007A1851" w:rsidRPr="00262C6C" w:rsidDel="001A264C">
          <w:delText xml:space="preserve">. </w:delText>
        </w:r>
        <w:r w:rsidR="00890300" w:rsidRPr="00262C6C" w:rsidDel="001A264C">
          <w:delText>Reflective engagement has become the most popular</w:delText>
        </w:r>
        <w:r w:rsidR="00862995" w:rsidRPr="00262C6C" w:rsidDel="001A264C">
          <w:delText xml:space="preserve"> approach</w:delText>
        </w:r>
        <w:r w:rsidR="00890300" w:rsidRPr="00262C6C" w:rsidDel="001A264C">
          <w:delText xml:space="preserve"> in the literature and r</w:delText>
        </w:r>
        <w:r w:rsidR="007A1851" w:rsidRPr="00262C6C" w:rsidDel="001A264C">
          <w:delText>esearch using this technique has been fruitful, identifying</w:delText>
        </w:r>
        <w:r w:rsidR="00604E25" w:rsidRPr="00262C6C" w:rsidDel="001A264C">
          <w:delText xml:space="preserve"> </w:delText>
        </w:r>
        <w:r w:rsidR="007A1851" w:rsidRPr="00262C6C" w:rsidDel="001A264C">
          <w:delText xml:space="preserve">mechanisms through which emotions promote prosociality </w:delText>
        </w:r>
        <w:r w:rsidR="00986859" w:rsidRPr="006E54B4" w:rsidDel="001A264C">
          <w:rPr>
            <w:rPrChange w:id="209" w:author="Chelsea Helion" w:date="2024-10-23T10:53:00Z">
              <w:rPr>
                <w:rFonts w:ascii="Aptos" w:hAnsi="Aptos"/>
              </w:rPr>
            </w:rPrChange>
          </w:rPr>
          <w:fldChar w:fldCharType="begin"/>
        </w:r>
        <w:r w:rsidR="004F2335" w:rsidRPr="00262C6C" w:rsidDel="001A264C">
          <w:delInstrText xml:space="preserve"> ADDIN ZOTERO_ITEM CSL_CITATION {"citationID":"K9k3dINn","properties":{"formattedCitation":"(Nummenmaa et al., 2012)","plainCitation":"(Nummenmaa et al., 2012)","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986859" w:rsidRPr="006E54B4" w:rsidDel="001A264C">
          <w:rPr>
            <w:rPrChange w:id="210" w:author="Chelsea Helion" w:date="2024-10-23T10:53:00Z">
              <w:rPr>
                <w:rFonts w:ascii="Aptos" w:hAnsi="Aptos"/>
              </w:rPr>
            </w:rPrChange>
          </w:rPr>
          <w:fldChar w:fldCharType="separate"/>
        </w:r>
        <w:r w:rsidR="00986859" w:rsidRPr="00262C6C" w:rsidDel="001A264C">
          <w:delText>(Nummenmaa et al., 2012)</w:delText>
        </w:r>
        <w:r w:rsidR="00986859" w:rsidRPr="006E54B4" w:rsidDel="001A264C">
          <w:rPr>
            <w:rPrChange w:id="211" w:author="Chelsea Helion" w:date="2024-10-23T10:53:00Z">
              <w:rPr>
                <w:rFonts w:ascii="Aptos" w:hAnsi="Aptos"/>
              </w:rPr>
            </w:rPrChange>
          </w:rPr>
          <w:fldChar w:fldCharType="end"/>
        </w:r>
        <w:r w:rsidR="007A1851" w:rsidRPr="00262C6C" w:rsidDel="001A264C">
          <w:delText xml:space="preserve"> and neural correlates of both attentional engagement </w:delText>
        </w:r>
        <w:r w:rsidR="0093459D" w:rsidRPr="006E54B4" w:rsidDel="001A264C">
          <w:rPr>
            <w:rPrChange w:id="212" w:author="Chelsea Helion" w:date="2024-10-23T10:53:00Z">
              <w:rPr>
                <w:rFonts w:ascii="Aptos" w:hAnsi="Aptos"/>
              </w:rPr>
            </w:rPrChange>
          </w:rPr>
          <w:fldChar w:fldCharType="begin"/>
        </w:r>
        <w:r w:rsidR="004F2335" w:rsidRPr="00262C6C" w:rsidDel="001A264C">
          <w:delInstrText xml:space="preserve"> ADDIN ZOTERO_ITEM CSL_CITATION {"citationID":"fEJAbZml","properties":{"formattedCitation":"(Song et al., 2021)","plainCitation":"(Song et al., 202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93459D" w:rsidRPr="006E54B4" w:rsidDel="001A264C">
          <w:rPr>
            <w:rPrChange w:id="213" w:author="Chelsea Helion" w:date="2024-10-23T10:53:00Z">
              <w:rPr>
                <w:rFonts w:ascii="Aptos" w:hAnsi="Aptos"/>
              </w:rPr>
            </w:rPrChange>
          </w:rPr>
          <w:fldChar w:fldCharType="separate"/>
        </w:r>
        <w:r w:rsidR="0093459D" w:rsidRPr="00262C6C" w:rsidDel="001A264C">
          <w:delText>(Song et al., 2021)</w:delText>
        </w:r>
        <w:r w:rsidR="0093459D" w:rsidRPr="006E54B4" w:rsidDel="001A264C">
          <w:rPr>
            <w:rPrChange w:id="214" w:author="Chelsea Helion" w:date="2024-10-23T10:53:00Z">
              <w:rPr>
                <w:rFonts w:ascii="Aptos" w:hAnsi="Aptos"/>
              </w:rPr>
            </w:rPrChange>
          </w:rPr>
          <w:fldChar w:fldCharType="end"/>
        </w:r>
        <w:r w:rsidR="007A1851" w:rsidRPr="00262C6C" w:rsidDel="001A264C">
          <w:delText xml:space="preserve"> and of humor </w:delText>
        </w:r>
        <w:r w:rsidR="0093459D" w:rsidRPr="006E54B4" w:rsidDel="001A264C">
          <w:rPr>
            <w:rPrChange w:id="215" w:author="Chelsea Helion" w:date="2024-10-23T10:53:00Z">
              <w:rPr>
                <w:rFonts w:ascii="Aptos" w:hAnsi="Aptos"/>
              </w:rPr>
            </w:rPrChange>
          </w:rPr>
          <w:fldChar w:fldCharType="begin"/>
        </w:r>
        <w:r w:rsidR="004F2335" w:rsidRPr="00262C6C" w:rsidDel="001A264C">
          <w:delInstrText xml:space="preserve"> ADDIN ZOTERO_ITEM CSL_CITATION {"citationID":"xxDe6EdH","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delInstrText>
        </w:r>
        <w:r w:rsidR="0093459D" w:rsidRPr="006E54B4" w:rsidDel="001A264C">
          <w:rPr>
            <w:rPrChange w:id="216" w:author="Chelsea Helion" w:date="2024-10-23T10:53:00Z">
              <w:rPr>
                <w:rFonts w:ascii="Aptos" w:hAnsi="Aptos"/>
              </w:rPr>
            </w:rPrChange>
          </w:rPr>
          <w:fldChar w:fldCharType="separate"/>
        </w:r>
        <w:r w:rsidR="00407C34" w:rsidRPr="00262C6C" w:rsidDel="001A264C">
          <w:delText>(Axelrod et al., 2023)</w:delText>
        </w:r>
        <w:r w:rsidR="0093459D" w:rsidRPr="006E54B4" w:rsidDel="001A264C">
          <w:rPr>
            <w:rPrChange w:id="217" w:author="Chelsea Helion" w:date="2024-10-23T10:53:00Z">
              <w:rPr>
                <w:rFonts w:ascii="Aptos" w:hAnsi="Aptos"/>
              </w:rPr>
            </w:rPrChange>
          </w:rPr>
          <w:fldChar w:fldCharType="end"/>
        </w:r>
        <w:r w:rsidR="007A1851" w:rsidRPr="00262C6C" w:rsidDel="001A264C">
          <w:delText>.</w:delText>
        </w:r>
      </w:del>
    </w:p>
    <w:p w14:paraId="4C156B2F" w14:textId="7C21D28E" w:rsidR="00DE0869" w:rsidRPr="006E54B4" w:rsidDel="0055170A" w:rsidRDefault="00000000" w:rsidP="002802BD">
      <w:pPr>
        <w:spacing w:line="240" w:lineRule="auto"/>
        <w:ind w:firstLine="540"/>
        <w:jc w:val="both"/>
        <w:rPr>
          <w:del w:id="218" w:author="Chelsea Helion" w:date="2024-10-22T16:49:00Z"/>
          <w:rPrChange w:id="219" w:author="Chelsea Helion" w:date="2024-10-23T10:53:00Z">
            <w:rPr>
              <w:del w:id="220" w:author="Chelsea Helion" w:date="2024-10-22T16:49:00Z"/>
              <w:rFonts w:ascii="Aptos" w:hAnsi="Aptos"/>
            </w:rPr>
          </w:rPrChange>
        </w:rPr>
      </w:pPr>
      <w:del w:id="221" w:author="Chelsea Helion" w:date="2024-10-21T13:47:00Z">
        <w:r w:rsidRPr="00262C6C" w:rsidDel="007A1851">
          <w:rPr>
            <w:b/>
            <w:bCs/>
          </w:rPr>
          <w:delText xml:space="preserve">Drawbacks of Reflective Active Engagement. </w:delText>
        </w:r>
      </w:del>
      <w:del w:id="222" w:author="Chelsea Helion" w:date="2024-10-21T11:41:00Z">
        <w:r w:rsidRPr="00262C6C" w:rsidDel="001A264C">
          <w:delText>However, p</w:delText>
        </w:r>
      </w:del>
      <w:del w:id="223" w:author="Chelsea Helion" w:date="2024-10-22T16:49:00Z">
        <w:r w:rsidRPr="00262C6C" w:rsidDel="0055170A">
          <w:delText xml:space="preserve">ost-exposure ratings may not be appropriate for all situations and stimuli. To mirror real world phenomena, stimuli must be sufficiently narratively-complex, but post-exposure ratings may be less reliable when these features are present </w:delText>
        </w:r>
        <w:r w:rsidR="0093459D" w:rsidRPr="006E54B4" w:rsidDel="0055170A">
          <w:rPr>
            <w:rPrChange w:id="224" w:author="Chelsea Helion" w:date="2024-10-23T10:53:00Z">
              <w:rPr>
                <w:rFonts w:ascii="Aptos" w:hAnsi="Aptos"/>
              </w:rPr>
            </w:rPrChange>
          </w:rPr>
          <w:fldChar w:fldCharType="begin"/>
        </w:r>
        <w:r w:rsidR="004F2335" w:rsidRPr="00262C6C" w:rsidDel="0055170A">
          <w:delInstrText xml:space="preserve"> ADDIN ZOTERO_ITEM CSL_CITATION {"citationID":"X9acflAq","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delInstrText>
        </w:r>
        <w:r w:rsidR="0093459D" w:rsidRPr="006E54B4" w:rsidDel="0055170A">
          <w:rPr>
            <w:rPrChange w:id="225" w:author="Chelsea Helion" w:date="2024-10-23T10:53:00Z">
              <w:rPr>
                <w:rFonts w:ascii="Aptos" w:hAnsi="Aptos"/>
              </w:rPr>
            </w:rPrChange>
          </w:rPr>
          <w:fldChar w:fldCharType="separate"/>
        </w:r>
        <w:r w:rsidR="0093459D" w:rsidRPr="00262C6C" w:rsidDel="0055170A">
          <w:delText>(Fayn et al., 2021)</w:delText>
        </w:r>
        <w:r w:rsidR="0093459D" w:rsidRPr="006E54B4" w:rsidDel="0055170A">
          <w:rPr>
            <w:rPrChange w:id="226" w:author="Chelsea Helion" w:date="2024-10-23T10:53:00Z">
              <w:rPr>
                <w:rFonts w:ascii="Aptos" w:hAnsi="Aptos"/>
              </w:rPr>
            </w:rPrChange>
          </w:rPr>
          <w:fldChar w:fldCharType="end"/>
        </w:r>
        <w:r w:rsidRPr="00262C6C" w:rsidDel="0055170A">
          <w:delText>. Rewatching and rating long duration stimuli can fatigue subjects</w:delText>
        </w:r>
        <w:r w:rsidR="00AF6336" w:rsidRPr="00262C6C" w:rsidDel="0055170A">
          <w:delText xml:space="preserve"> </w:delText>
        </w:r>
        <w:r w:rsidR="0093459D" w:rsidRPr="006E54B4" w:rsidDel="0055170A">
          <w:rPr>
            <w:rPrChange w:id="227" w:author="Chelsea Helion" w:date="2024-10-23T10:53:00Z">
              <w:rPr>
                <w:rFonts w:ascii="Aptos" w:hAnsi="Aptos"/>
              </w:rPr>
            </w:rPrChange>
          </w:rPr>
          <w:fldChar w:fldCharType="begin"/>
        </w:r>
        <w:r w:rsidR="004F2335" w:rsidRPr="00262C6C" w:rsidDel="0055170A">
          <w:delInstrText xml:space="preserve"> ADDIN ZOTERO_ITEM CSL_CITATION {"citationID":"hogNsfek","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93459D" w:rsidRPr="006E54B4" w:rsidDel="0055170A">
          <w:rPr>
            <w:rPrChange w:id="228" w:author="Chelsea Helion" w:date="2024-10-23T10:53:00Z">
              <w:rPr>
                <w:rFonts w:ascii="Aptos" w:hAnsi="Aptos"/>
              </w:rPr>
            </w:rPrChange>
          </w:rPr>
          <w:fldChar w:fldCharType="separate"/>
        </w:r>
        <w:r w:rsidR="0093459D" w:rsidRPr="00262C6C" w:rsidDel="0055170A">
          <w:delText>(Jääskeläinen et al., 2022)</w:delText>
        </w:r>
        <w:r w:rsidR="0093459D" w:rsidRPr="006E54B4" w:rsidDel="0055170A">
          <w:rPr>
            <w:rPrChange w:id="229" w:author="Chelsea Helion" w:date="2024-10-23T10:53:00Z">
              <w:rPr>
                <w:rFonts w:ascii="Aptos" w:hAnsi="Aptos"/>
              </w:rPr>
            </w:rPrChange>
          </w:rPr>
          <w:fldChar w:fldCharType="end"/>
        </w:r>
        <w:r w:rsidRPr="00262C6C" w:rsidDel="0055170A">
          <w:delText xml:space="preserve"> which </w:delText>
        </w:r>
        <w:r w:rsidR="00604E25" w:rsidRPr="00262C6C" w:rsidDel="0055170A">
          <w:delText>may</w:delText>
        </w:r>
        <w:r w:rsidRPr="00262C6C" w:rsidDel="0055170A">
          <w:delText xml:space="preserve"> negatively impact their attention</w:delText>
        </w:r>
        <w:r w:rsidR="00604E25" w:rsidRPr="00262C6C" w:rsidDel="0055170A">
          <w:delText xml:space="preserve"> during the r</w:delText>
        </w:r>
      </w:del>
      <w:del w:id="230" w:author="Chelsea Helion" w:date="2024-10-21T11:44:00Z">
        <w:r w:rsidR="00604E25" w:rsidRPr="00262C6C" w:rsidDel="001A264C">
          <w:delText>a</w:delText>
        </w:r>
      </w:del>
      <w:del w:id="231" w:author="Chelsea Helion" w:date="2024-10-22T16:49:00Z">
        <w:r w:rsidR="00604E25" w:rsidRPr="00262C6C" w:rsidDel="0055170A">
          <w:delText>ting process. In addition, t</w:delText>
        </w:r>
        <w:r w:rsidRPr="00262C6C" w:rsidDel="0055170A">
          <w:delText xml:space="preserve">racking social information, forming inferences, and sequencing events may require more cognitive resources than </w:delText>
        </w:r>
        <w:r w:rsidR="00604E25" w:rsidRPr="00262C6C" w:rsidDel="0055170A">
          <w:delText xml:space="preserve">those utilized when engaging with </w:delText>
        </w:r>
        <w:r w:rsidRPr="00262C6C" w:rsidDel="0055170A">
          <w:delText>relatively less complex stimuli</w:delText>
        </w:r>
        <w:r w:rsidR="00604E25" w:rsidRPr="00262C6C" w:rsidDel="0055170A">
          <w:delText>. This</w:delText>
        </w:r>
        <w:r w:rsidRPr="00262C6C" w:rsidDel="0055170A">
          <w:delText xml:space="preserve"> </w:delText>
        </w:r>
        <w:r w:rsidR="00604E25" w:rsidRPr="00262C6C" w:rsidDel="0055170A">
          <w:delText xml:space="preserve">may </w:delText>
        </w:r>
        <w:r w:rsidRPr="00262C6C" w:rsidDel="0055170A">
          <w:delText>mak</w:delText>
        </w:r>
        <w:r w:rsidR="00604E25" w:rsidRPr="00262C6C" w:rsidDel="0055170A">
          <w:delText>e</w:delText>
        </w:r>
        <w:r w:rsidRPr="00262C6C" w:rsidDel="0055170A">
          <w:delText xml:space="preserve"> accurate recall of the</w:delText>
        </w:r>
        <w:r w:rsidR="00604E25" w:rsidRPr="00262C6C" w:rsidDel="0055170A">
          <w:delText>ir</w:delText>
        </w:r>
        <w:r w:rsidRPr="00262C6C" w:rsidDel="0055170A">
          <w:delText xml:space="preserve"> initial </w:delText>
        </w:r>
        <w:r w:rsidR="00604E25" w:rsidRPr="00262C6C" w:rsidDel="0055170A">
          <w:delText xml:space="preserve">subjective </w:delText>
        </w:r>
        <w:r w:rsidRPr="00262C6C" w:rsidDel="0055170A">
          <w:delText xml:space="preserve">experience difficult </w:delText>
        </w:r>
        <w:r w:rsidR="00604E25" w:rsidRPr="00262C6C" w:rsidDel="0055170A">
          <w:delText>for participants</w:delText>
        </w:r>
      </w:del>
      <w:del w:id="232" w:author="Chelsea Helion" w:date="2024-10-21T15:41:00Z">
        <w:r w:rsidR="00604E25" w:rsidRPr="00262C6C" w:rsidDel="00AA4CAB">
          <w:delText xml:space="preserve"> </w:delText>
        </w:r>
        <w:r w:rsidRPr="00262C6C" w:rsidDel="00AA4CAB">
          <w:delText>to accomplish</w:delText>
        </w:r>
      </w:del>
      <w:del w:id="233" w:author="Chelsea Helion" w:date="2024-10-22T16:49:00Z">
        <w:r w:rsidRPr="00262C6C" w:rsidDel="0055170A">
          <w:delText xml:space="preserve">. Post-exposure ratings may be appropriate for gist-level representations of complex experiences </w:delText>
        </w:r>
        <w:r w:rsidR="0093459D" w:rsidRPr="006E54B4" w:rsidDel="0055170A">
          <w:rPr>
            <w:rPrChange w:id="234" w:author="Chelsea Helion" w:date="2024-10-23T10:53:00Z">
              <w:rPr>
                <w:rFonts w:ascii="Aptos" w:hAnsi="Aptos"/>
              </w:rPr>
            </w:rPrChange>
          </w:rPr>
          <w:fldChar w:fldCharType="begin"/>
        </w:r>
        <w:r w:rsidR="004F2335" w:rsidRPr="00262C6C" w:rsidDel="0055170A">
          <w:delInstrText xml:space="preserve"> ADDIN ZOTERO_ITEM CSL_CITATION {"citationID":"sZj64OI6","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delInstrText>
        </w:r>
        <w:r w:rsidR="0093459D" w:rsidRPr="006E54B4" w:rsidDel="0055170A">
          <w:rPr>
            <w:rPrChange w:id="235" w:author="Chelsea Helion" w:date="2024-10-23T10:53:00Z">
              <w:rPr>
                <w:rFonts w:ascii="Aptos" w:hAnsi="Aptos"/>
              </w:rPr>
            </w:rPrChange>
          </w:rPr>
          <w:fldChar w:fldCharType="separate"/>
        </w:r>
        <w:r w:rsidR="0093459D" w:rsidRPr="00262C6C" w:rsidDel="0055170A">
          <w:delText>(Fayn et al., 2021)</w:delText>
        </w:r>
        <w:r w:rsidR="0093459D" w:rsidRPr="006E54B4" w:rsidDel="0055170A">
          <w:rPr>
            <w:rPrChange w:id="236" w:author="Chelsea Helion" w:date="2024-10-23T10:53:00Z">
              <w:rPr>
                <w:rFonts w:ascii="Aptos" w:hAnsi="Aptos"/>
              </w:rPr>
            </w:rPrChange>
          </w:rPr>
          <w:fldChar w:fldCharType="end"/>
        </w:r>
        <w:r w:rsidR="00890300" w:rsidRPr="00262C6C" w:rsidDel="0055170A">
          <w:delText xml:space="preserve"> but</w:delText>
        </w:r>
        <w:r w:rsidRPr="00262C6C" w:rsidDel="0055170A">
          <w:delText xml:space="preserve"> </w:delText>
        </w:r>
        <w:r w:rsidR="00604E25" w:rsidRPr="00262C6C" w:rsidDel="0055170A">
          <w:delText xml:space="preserve">may </w:delText>
        </w:r>
        <w:r w:rsidRPr="00262C6C" w:rsidDel="0055170A">
          <w:delText xml:space="preserve">fail to </w:delText>
        </w:r>
      </w:del>
      <w:del w:id="237" w:author="Chelsea Helion" w:date="2024-10-21T15:45:00Z">
        <w:r w:rsidRPr="00262C6C" w:rsidDel="00AA4CAB">
          <w:delText>reflect the</w:delText>
        </w:r>
      </w:del>
      <w:del w:id="238" w:author="Chelsea Helion" w:date="2024-10-22T16:49:00Z">
        <w:r w:rsidRPr="00262C6C" w:rsidDel="0055170A">
          <w:delText xml:space="preserve"> nuances of dynamic </w:delText>
        </w:r>
        <w:r w:rsidR="00604E25" w:rsidRPr="00262C6C" w:rsidDel="0055170A">
          <w:delText xml:space="preserve">or ongoing </w:delText>
        </w:r>
        <w:r w:rsidRPr="00262C6C" w:rsidDel="0055170A">
          <w:delText>evaluations</w:delText>
        </w:r>
      </w:del>
      <w:del w:id="239" w:author="Chelsea Helion" w:date="2024-10-21T15:42:00Z">
        <w:r w:rsidRPr="00262C6C" w:rsidDel="00AA4CAB">
          <w:delText xml:space="preserve"> made in response to rapidly evolving information of varying importance and subtlety. </w:delText>
        </w:r>
      </w:del>
      <w:del w:id="240" w:author="Chelsea Helion" w:date="2024-10-22T11:05:00Z">
        <w:r w:rsidRPr="00262C6C" w:rsidDel="002802BD">
          <w:delText xml:space="preserve">For example, </w:delText>
        </w:r>
        <w:r w:rsidR="00604E25" w:rsidRPr="00262C6C" w:rsidDel="002802BD">
          <w:delText xml:space="preserve">the features of </w:delText>
        </w:r>
        <w:r w:rsidRPr="00262C6C" w:rsidDel="002802BD">
          <w:delText>a</w:delText>
        </w:r>
        <w:r w:rsidR="00604E25" w:rsidRPr="00262C6C" w:rsidDel="002802BD">
          <w:delText>n actor (e.g., a</w:delText>
        </w:r>
        <w:r w:rsidRPr="00262C6C" w:rsidDel="002802BD">
          <w:delText xml:space="preserve"> person’s words, posture, eye contact, facial expressions, gestures</w:delText>
        </w:r>
        <w:r w:rsidR="00604E25" w:rsidRPr="00262C6C" w:rsidDel="002802BD">
          <w:delText xml:space="preserve">, etc.) </w:delText>
        </w:r>
        <w:r w:rsidRPr="00262C6C" w:rsidDel="002802BD">
          <w:delText xml:space="preserve">may </w:delText>
        </w:r>
        <w:r w:rsidR="00604E25" w:rsidRPr="00262C6C" w:rsidDel="002802BD">
          <w:delText xml:space="preserve">not </w:delText>
        </w:r>
        <w:r w:rsidRPr="00262C6C" w:rsidDel="002802BD">
          <w:delText xml:space="preserve">communicate useful information during a </w:delText>
        </w:r>
        <w:r w:rsidR="00604E25" w:rsidRPr="00262C6C" w:rsidDel="002802BD">
          <w:delText xml:space="preserve">real-time </w:delText>
        </w:r>
        <w:r w:rsidRPr="00262C6C" w:rsidDel="002802BD">
          <w:delText xml:space="preserve">first </w:delText>
        </w:r>
      </w:del>
      <w:del w:id="241" w:author="Chelsea Helion" w:date="2024-10-21T15:44:00Z">
        <w:r w:rsidRPr="00262C6C" w:rsidDel="00AA4CAB">
          <w:delText>impression</w:delText>
        </w:r>
      </w:del>
      <w:del w:id="242" w:author="Chelsea Helion" w:date="2024-10-22T11:05:00Z">
        <w:r w:rsidRPr="00262C6C" w:rsidDel="002802BD">
          <w:delText xml:space="preserve">. </w:delText>
        </w:r>
      </w:del>
      <w:del w:id="243" w:author="Chelsea Helion" w:date="2024-10-21T15:43:00Z">
        <w:r w:rsidRPr="00262C6C" w:rsidDel="00AA4CAB">
          <w:delText xml:space="preserve">Because attention is limited and the value of these signals are ambiguous, the real-time perceptions that shape social judgments may be idiosyncratic and transient. </w:delText>
        </w:r>
      </w:del>
      <w:del w:id="244" w:author="Chelsea Helion" w:date="2024-10-22T16:49:00Z">
        <w:r w:rsidRPr="00262C6C" w:rsidDel="0055170A">
          <w:delText>Retrospective ratings</w:delText>
        </w:r>
      </w:del>
      <w:del w:id="245" w:author="Chelsea Helion" w:date="2024-10-22T11:06:00Z">
        <w:r w:rsidRPr="00262C6C" w:rsidDel="002802BD">
          <w:delText xml:space="preserve"> may not only </w:delText>
        </w:r>
      </w:del>
      <w:del w:id="246" w:author="Chelsea Helion" w:date="2024-10-22T16:49:00Z">
        <w:r w:rsidRPr="00262C6C" w:rsidDel="0055170A">
          <w:delText>miss critical moment-to-moment variations</w:delText>
        </w:r>
      </w:del>
      <w:del w:id="247" w:author="Chelsea Helion" w:date="2024-10-22T11:06:00Z">
        <w:r w:rsidRPr="00262C6C" w:rsidDel="002802BD">
          <w:delText xml:space="preserve"> but also</w:delText>
        </w:r>
      </w:del>
      <w:del w:id="248" w:author="Chelsea Helion" w:date="2024-10-22T16:49:00Z">
        <w:r w:rsidRPr="00262C6C" w:rsidDel="0055170A">
          <w:delText xml:space="preserve"> be influenced by subsequent events and hindsight bias</w:delText>
        </w:r>
        <w:r w:rsidR="00890300" w:rsidRPr="00262C6C" w:rsidDel="0055170A">
          <w:delText xml:space="preserve"> </w:delText>
        </w:r>
        <w:r w:rsidR="00C64255" w:rsidRPr="006E54B4" w:rsidDel="0055170A">
          <w:rPr>
            <w:rPrChange w:id="249" w:author="Chelsea Helion" w:date="2024-10-23T10:53:00Z">
              <w:rPr>
                <w:rFonts w:ascii="Aptos" w:hAnsi="Aptos"/>
              </w:rPr>
            </w:rPrChange>
          </w:rPr>
          <w:fldChar w:fldCharType="begin"/>
        </w:r>
        <w:r w:rsidR="004F2335" w:rsidRPr="00262C6C" w:rsidDel="0055170A">
          <w:del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1386,"uris":["http://zotero.org/users/6239255/items/3GKCJ58H"],"itemData":{"id":1386,"type":"article-journal","container-title":"Journal of Nervous and Mental Disease","issue":"9","language":"en","page":"529-536","source":"DOI.org (Crossref)","title":"Validity and reliability of the experience-sampling method","volume":"175","author":[{"family":"Csikszentmihalyi","given":"Mihaly"},{"family":"Larson","given":"Reed"}],"issued":{"date-parts":[["1987"]]}}},{"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361,"uris":["http://zotero.org/users/6239255/items/SUSSC5A7"],"itemData":{"id":16361,"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6359,"uris":["http://zotero.org/users/6239255/items/MI3TSPH8"],"itemData":{"id":1635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6357,"uris":["http://zotero.org/users/6239255/items/MI6NH5BV"],"itemData":{"id":16357,"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delInstrText>
        </w:r>
        <w:r w:rsidR="00C64255" w:rsidRPr="006E54B4" w:rsidDel="0055170A">
          <w:rPr>
            <w:rPrChange w:id="250" w:author="Chelsea Helion" w:date="2024-10-23T10:53:00Z">
              <w:rPr>
                <w:rFonts w:ascii="Aptos" w:hAnsi="Aptos"/>
              </w:rPr>
            </w:rPrChange>
          </w:rPr>
          <w:fldChar w:fldCharType="separate"/>
        </w:r>
        <w:r w:rsidR="00D76A10" w:rsidRPr="00262C6C" w:rsidDel="0055170A">
          <w:delText>(Csikszentmihalyi &amp; Larson, 1987; Fredrickson &amp; Kahneman, 1993; Kahneman et al., 1993; Roese &amp; Vohs, 2012; Schwarz, 2012)</w:delText>
        </w:r>
        <w:r w:rsidR="00C64255" w:rsidRPr="006E54B4" w:rsidDel="0055170A">
          <w:rPr>
            <w:rPrChange w:id="251" w:author="Chelsea Helion" w:date="2024-10-23T10:53:00Z">
              <w:rPr>
                <w:rFonts w:ascii="Aptos" w:hAnsi="Aptos"/>
              </w:rPr>
            </w:rPrChange>
          </w:rPr>
          <w:fldChar w:fldCharType="end"/>
        </w:r>
        <w:r w:rsidRPr="00262C6C" w:rsidDel="0055170A">
          <w:delText>, thus failing to accurately represent the fluid and context-dependent nature of the original experience.</w:delText>
        </w:r>
        <w:r w:rsidR="003E04D5" w:rsidRPr="00262C6C" w:rsidDel="0055170A">
          <w:delText xml:space="preserve"> </w:delText>
        </w:r>
      </w:del>
      <w:commentRangeStart w:id="252"/>
      <w:del w:id="253" w:author="Chelsea Helion" w:date="2024-10-22T11:06:00Z">
        <w:r w:rsidR="00604E25" w:rsidRPr="00262C6C" w:rsidDel="002802BD">
          <w:delText xml:space="preserve">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w:delText>
        </w:r>
      </w:del>
      <w:del w:id="254" w:author="Chelsea Helion" w:date="2024-10-22T16:49:00Z">
        <w:r w:rsidR="003E04D5" w:rsidRPr="00262C6C" w:rsidDel="0055170A">
          <w:delText xml:space="preserve">Andric and colleagues </w:delText>
        </w:r>
        <w:commentRangeEnd w:id="252"/>
        <w:r w:rsidR="00225F43" w:rsidRPr="006E54B4" w:rsidDel="0055170A">
          <w:rPr>
            <w:rStyle w:val="CommentReference"/>
          </w:rPr>
          <w:commentReference w:id="252"/>
        </w:r>
        <w:r w:rsidR="003E04D5" w:rsidRPr="006E54B4" w:rsidDel="0055170A">
          <w:rPr>
            <w:rPrChange w:id="255" w:author="Chelsea Helion" w:date="2024-10-23T10:53:00Z">
              <w:rPr>
                <w:rFonts w:ascii="Aptos" w:hAnsi="Aptos"/>
              </w:rPr>
            </w:rPrChange>
          </w:rPr>
          <w:fldChar w:fldCharType="begin"/>
        </w:r>
        <w:r w:rsidR="004F2335" w:rsidRPr="006E54B4" w:rsidDel="0055170A">
          <w:rPr>
            <w:rPrChange w:id="256" w:author="Chelsea Helion" w:date="2024-10-23T10:53:00Z">
              <w:rPr>
                <w:rFonts w:ascii="Aptos" w:hAnsi="Aptos"/>
              </w:rPr>
            </w:rPrChange>
          </w:rPr>
          <w:delInstrText xml:space="preserve"> ADDIN ZOTERO_ITEM CSL_CITATION {"citationID":"5MFpxAep","properties":{"formattedCitation":"(Andric et al., 2016)","plainCitation":"(Andric et al., 2016)","dontUpdate":true,"noteIndex":0},"citationItems":[{"id":16317,"uris":["http://zotero.org/users/6239255/items/ZPW27NFI"],"itemData":{"id":16317,"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delInstrText>
        </w:r>
        <w:r w:rsidR="003E04D5" w:rsidRPr="006E54B4" w:rsidDel="0055170A">
          <w:rPr>
            <w:rPrChange w:id="257" w:author="Chelsea Helion" w:date="2024-10-23T10:53:00Z">
              <w:rPr>
                <w:rFonts w:ascii="Aptos" w:hAnsi="Aptos"/>
              </w:rPr>
            </w:rPrChange>
          </w:rPr>
          <w:fldChar w:fldCharType="separate"/>
        </w:r>
        <w:r w:rsidR="003E04D5" w:rsidRPr="006E54B4" w:rsidDel="0055170A">
          <w:rPr>
            <w:rPrChange w:id="258" w:author="Chelsea Helion" w:date="2024-10-23T10:53:00Z">
              <w:rPr>
                <w:rFonts w:ascii="Aptos" w:hAnsi="Aptos"/>
              </w:rPr>
            </w:rPrChange>
          </w:rPr>
          <w:delText>(2016)</w:delText>
        </w:r>
        <w:r w:rsidR="003E04D5" w:rsidRPr="006E54B4" w:rsidDel="0055170A">
          <w:rPr>
            <w:rPrChange w:id="259" w:author="Chelsea Helion" w:date="2024-10-23T10:53:00Z">
              <w:rPr>
                <w:rFonts w:ascii="Aptos" w:hAnsi="Aptos"/>
              </w:rPr>
            </w:rPrChange>
          </w:rPr>
          <w:fldChar w:fldCharType="end"/>
        </w:r>
        <w:r w:rsidR="003E04D5" w:rsidRPr="006E54B4" w:rsidDel="0055170A">
          <w:rPr>
            <w:rPrChange w:id="260" w:author="Chelsea Helion" w:date="2024-10-23T10:53:00Z">
              <w:rPr>
                <w:rFonts w:ascii="Aptos" w:hAnsi="Aptos"/>
              </w:rPr>
            </w:rPrChange>
          </w:rPr>
          <w:delText xml:space="preserve"> observed differences in network configurations of neural activity between repeated showings of the same stimulus, suggesting that higher-level neural processing differs considerably even when explicit ratings of subjective experiences look similar.</w:delText>
        </w:r>
      </w:del>
    </w:p>
    <w:p w14:paraId="685D29D7" w14:textId="4F0FD49F" w:rsidR="003F613E" w:rsidRPr="006E54B4" w:rsidRDefault="00000000" w:rsidP="004C4E17">
      <w:pPr>
        <w:spacing w:line="240" w:lineRule="auto"/>
        <w:ind w:firstLine="540"/>
        <w:jc w:val="both"/>
        <w:rPr>
          <w:rPrChange w:id="261" w:author="Chelsea Helion" w:date="2024-10-23T10:53:00Z">
            <w:rPr>
              <w:rFonts w:ascii="Aptos" w:hAnsi="Aptos"/>
            </w:rPr>
          </w:rPrChange>
        </w:rPr>
      </w:pPr>
      <w:del w:id="262" w:author="Chelsea Helion" w:date="2024-10-22T16:49:00Z">
        <w:r w:rsidRPr="006E54B4" w:rsidDel="0055170A">
          <w:rPr>
            <w:rPrChange w:id="263" w:author="Chelsea Helion" w:date="2024-10-23T10:53:00Z">
              <w:rPr>
                <w:rFonts w:ascii="Aptos" w:hAnsi="Aptos"/>
              </w:rPr>
            </w:rPrChange>
          </w:rPr>
          <w:delText xml:space="preserve">The limitations of post-exposure ratings extend beyond </w:delText>
        </w:r>
        <w:r w:rsidR="00890300" w:rsidRPr="006E54B4" w:rsidDel="0055170A">
          <w:rPr>
            <w:rPrChange w:id="264" w:author="Chelsea Helion" w:date="2024-10-23T10:53:00Z">
              <w:rPr>
                <w:rFonts w:ascii="Aptos" w:hAnsi="Aptos"/>
              </w:rPr>
            </w:rPrChange>
          </w:rPr>
          <w:delText>extrinsic</w:delText>
        </w:r>
        <w:r w:rsidRPr="006E54B4" w:rsidDel="0055170A">
          <w:rPr>
            <w:rPrChange w:id="265" w:author="Chelsea Helion" w:date="2024-10-23T10:53:00Z">
              <w:rPr>
                <w:rFonts w:ascii="Aptos" w:hAnsi="Aptos"/>
              </w:rPr>
            </w:rPrChange>
          </w:rPr>
          <w:delText xml:space="preserve"> features</w:delText>
        </w:r>
        <w:r w:rsidR="00890300" w:rsidRPr="006E54B4" w:rsidDel="0055170A">
          <w:rPr>
            <w:rPrChange w:id="266" w:author="Chelsea Helion" w:date="2024-10-23T10:53:00Z">
              <w:rPr>
                <w:rFonts w:ascii="Aptos" w:hAnsi="Aptos"/>
              </w:rPr>
            </w:rPrChange>
          </w:rPr>
          <w:delText xml:space="preserve"> </w:delText>
        </w:r>
        <w:r w:rsidRPr="006E54B4" w:rsidDel="0055170A">
          <w:rPr>
            <w:rPrChange w:id="267" w:author="Chelsea Helion" w:date="2024-10-23T10:53:00Z">
              <w:rPr>
                <w:rFonts w:ascii="Aptos" w:hAnsi="Aptos"/>
              </w:rPr>
            </w:rPrChange>
          </w:rPr>
          <w:delText xml:space="preserve">of stimuli </w:delText>
        </w:r>
      </w:del>
      <w:del w:id="268" w:author="Chelsea Helion" w:date="2024-10-22T12:01:00Z">
        <w:r w:rsidRPr="006E54B4" w:rsidDel="00225F43">
          <w:rPr>
            <w:rPrChange w:id="269" w:author="Chelsea Helion" w:date="2024-10-23T10:53:00Z">
              <w:rPr>
                <w:rFonts w:ascii="Aptos" w:hAnsi="Aptos"/>
              </w:rPr>
            </w:rPrChange>
          </w:rPr>
          <w:delText>and may include</w:delText>
        </w:r>
      </w:del>
      <w:del w:id="270" w:author="Chelsea Helion" w:date="2024-10-22T16:49:00Z">
        <w:r w:rsidRPr="006E54B4" w:rsidDel="0055170A">
          <w:rPr>
            <w:rPrChange w:id="271" w:author="Chelsea Helion" w:date="2024-10-23T10:53:00Z">
              <w:rPr>
                <w:rFonts w:ascii="Aptos" w:hAnsi="Aptos"/>
              </w:rPr>
            </w:rPrChange>
          </w:rPr>
          <w:delText xml:space="preserve"> the </w:delText>
        </w:r>
      </w:del>
      <w:del w:id="272" w:author="Chelsea Helion" w:date="2024-10-22T12:00:00Z">
        <w:r w:rsidRPr="006E54B4" w:rsidDel="00225F43">
          <w:rPr>
            <w:rPrChange w:id="273" w:author="Chelsea Helion" w:date="2024-10-23T10:53:00Z">
              <w:rPr>
                <w:rFonts w:ascii="Aptos" w:hAnsi="Aptos"/>
              </w:rPr>
            </w:rPrChange>
          </w:rPr>
          <w:delText xml:space="preserve">content </w:delText>
        </w:r>
      </w:del>
      <w:del w:id="274" w:author="Chelsea Helion" w:date="2024-10-22T12:02:00Z">
        <w:r w:rsidR="003125D9" w:rsidRPr="006E54B4" w:rsidDel="00225F43">
          <w:rPr>
            <w:rPrChange w:id="275" w:author="Chelsea Helion" w:date="2024-10-23T10:53:00Z">
              <w:rPr>
                <w:rFonts w:ascii="Aptos" w:hAnsi="Aptos"/>
              </w:rPr>
            </w:rPrChange>
          </w:rPr>
          <w:delText>within</w:delText>
        </w:r>
        <w:r w:rsidRPr="006E54B4" w:rsidDel="00225F43">
          <w:rPr>
            <w:rPrChange w:id="276" w:author="Chelsea Helion" w:date="2024-10-23T10:53:00Z">
              <w:rPr>
                <w:rFonts w:ascii="Aptos" w:hAnsi="Aptos"/>
              </w:rPr>
            </w:rPrChange>
          </w:rPr>
          <w:delText xml:space="preserve"> stimuli as well</w:delText>
        </w:r>
      </w:del>
      <w:del w:id="277" w:author="Chelsea Helion" w:date="2024-10-22T16:49:00Z">
        <w:r w:rsidRPr="006E54B4" w:rsidDel="0055170A">
          <w:rPr>
            <w:rPrChange w:id="278" w:author="Chelsea Helion" w:date="2024-10-23T10:53:00Z">
              <w:rPr>
                <w:rFonts w:ascii="Aptos" w:hAnsi="Aptos"/>
              </w:rPr>
            </w:rPrChange>
          </w:rPr>
          <w:delText xml:space="preserve">. </w:delText>
        </w:r>
      </w:del>
      <w:del w:id="279" w:author="Chelsea Helion" w:date="2024-10-22T12:03:00Z">
        <w:r w:rsidRPr="006E54B4" w:rsidDel="00225F43">
          <w:rPr>
            <w:rPrChange w:id="280" w:author="Chelsea Helion" w:date="2024-10-23T10:53:00Z">
              <w:rPr>
                <w:rFonts w:ascii="Aptos" w:hAnsi="Aptos"/>
              </w:rPr>
            </w:rPrChange>
          </w:rPr>
          <w:delText xml:space="preserve">While the </w:delText>
        </w:r>
      </w:del>
      <w:del w:id="281" w:author="Chelsea Helion" w:date="2024-10-22T16:49:00Z">
        <w:r w:rsidRPr="006E54B4" w:rsidDel="0055170A">
          <w:rPr>
            <w:rPrChange w:id="282" w:author="Chelsea Helion" w:date="2024-10-23T10:53:00Z">
              <w:rPr>
                <w:rFonts w:ascii="Aptos" w:hAnsi="Aptos"/>
              </w:rPr>
            </w:rPrChange>
          </w:rPr>
          <w:delText>reliability of cued-recall for basic valence</w:delText>
        </w:r>
        <w:r w:rsidR="002B4D1F" w:rsidRPr="006E54B4" w:rsidDel="0055170A">
          <w:rPr>
            <w:rPrChange w:id="283" w:author="Chelsea Helion" w:date="2024-10-23T10:53:00Z">
              <w:rPr>
                <w:rFonts w:ascii="Aptos" w:hAnsi="Aptos"/>
              </w:rPr>
            </w:rPrChange>
          </w:rPr>
          <w:delText xml:space="preserve"> </w:delText>
        </w:r>
        <w:r w:rsidR="002B4D1F" w:rsidRPr="006E54B4" w:rsidDel="0055170A">
          <w:rPr>
            <w:rPrChange w:id="284" w:author="Chelsea Helion" w:date="2024-10-23T10:53:00Z">
              <w:rPr>
                <w:rFonts w:ascii="Aptos" w:hAnsi="Aptos"/>
              </w:rPr>
            </w:rPrChange>
          </w:rPr>
          <w:fldChar w:fldCharType="begin"/>
        </w:r>
        <w:r w:rsidR="004F2335" w:rsidRPr="006E54B4" w:rsidDel="0055170A">
          <w:rPr>
            <w:rPrChange w:id="285" w:author="Chelsea Helion" w:date="2024-10-23T10:53:00Z">
              <w:rPr>
                <w:rFonts w:ascii="Aptos" w:hAnsi="Aptos"/>
              </w:rPr>
            </w:rPrChange>
          </w:rPr>
          <w:delInstrText xml:space="preserve"> ADDIN ZOTERO_ITEM CSL_CITATION {"citationID":"4QOcrVQw","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2B4D1F" w:rsidRPr="006E54B4" w:rsidDel="0055170A">
          <w:rPr>
            <w:rPrChange w:id="286" w:author="Chelsea Helion" w:date="2024-10-23T10:53:00Z">
              <w:rPr>
                <w:rFonts w:ascii="Aptos" w:hAnsi="Aptos"/>
              </w:rPr>
            </w:rPrChange>
          </w:rPr>
          <w:fldChar w:fldCharType="separate"/>
        </w:r>
        <w:r w:rsidR="002B4D1F" w:rsidRPr="006E54B4" w:rsidDel="0055170A">
          <w:rPr>
            <w:rPrChange w:id="287" w:author="Chelsea Helion" w:date="2024-10-23T10:53:00Z">
              <w:rPr>
                <w:rFonts w:ascii="Aptos" w:hAnsi="Aptos"/>
              </w:rPr>
            </w:rPrChange>
          </w:rPr>
          <w:delText>(Hutcherson et al., 2005)</w:delText>
        </w:r>
        <w:r w:rsidR="002B4D1F" w:rsidRPr="006E54B4" w:rsidDel="0055170A">
          <w:rPr>
            <w:rPrChange w:id="288" w:author="Chelsea Helion" w:date="2024-10-23T10:53:00Z">
              <w:rPr>
                <w:rFonts w:ascii="Aptos" w:hAnsi="Aptos"/>
              </w:rPr>
            </w:rPrChange>
          </w:rPr>
          <w:fldChar w:fldCharType="end"/>
        </w:r>
        <w:r w:rsidR="006B3C12" w:rsidRPr="006E54B4" w:rsidDel="0055170A">
          <w:rPr>
            <w:rPrChange w:id="289" w:author="Chelsea Helion" w:date="2024-10-23T10:53:00Z">
              <w:rPr>
                <w:rFonts w:ascii="Aptos" w:hAnsi="Aptos"/>
              </w:rPr>
            </w:rPrChange>
          </w:rPr>
          <w:delText xml:space="preserve"> or emotions such as</w:delText>
        </w:r>
        <w:r w:rsidRPr="006E54B4" w:rsidDel="0055170A">
          <w:rPr>
            <w:rPrChange w:id="290" w:author="Chelsea Helion" w:date="2024-10-23T10:53:00Z">
              <w:rPr>
                <w:rFonts w:ascii="Aptos" w:hAnsi="Aptos"/>
              </w:rPr>
            </w:rPrChange>
          </w:rPr>
          <w:delText xml:space="preserve"> humor</w:delText>
        </w:r>
        <w:r w:rsidR="002B4D1F" w:rsidRPr="006E54B4" w:rsidDel="0055170A">
          <w:rPr>
            <w:rPrChange w:id="291" w:author="Chelsea Helion" w:date="2024-10-23T10:53:00Z">
              <w:rPr>
                <w:rFonts w:ascii="Aptos" w:hAnsi="Aptos"/>
              </w:rPr>
            </w:rPrChange>
          </w:rPr>
          <w:delText xml:space="preserve"> </w:delText>
        </w:r>
        <w:r w:rsidR="002B4D1F" w:rsidRPr="006E54B4" w:rsidDel="0055170A">
          <w:rPr>
            <w:rPrChange w:id="292" w:author="Chelsea Helion" w:date="2024-10-23T10:53:00Z">
              <w:rPr>
                <w:rFonts w:ascii="Aptos" w:hAnsi="Aptos"/>
              </w:rPr>
            </w:rPrChange>
          </w:rPr>
          <w:fldChar w:fldCharType="begin"/>
        </w:r>
        <w:r w:rsidR="004F2335" w:rsidRPr="006E54B4" w:rsidDel="0055170A">
          <w:rPr>
            <w:rPrChange w:id="293" w:author="Chelsea Helion" w:date="2024-10-23T10:53:00Z">
              <w:rPr>
                <w:rFonts w:ascii="Aptos" w:hAnsi="Aptos"/>
              </w:rPr>
            </w:rPrChange>
          </w:rPr>
          <w:delInstrText xml:space="preserve"> ADDIN ZOTERO_ITEM CSL_CITATION {"citationID":"cjxeCgoP","properties":{"formattedCitation":"(J\\uc0\\u228{}\\uc0\\u228{}skel\\uc0\\u228{}inen et al., 2016)","plainCitation":"(Jääskeläinen et al., 2016)","noteIndex":0},"citationItems":[{"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delInstrText>
        </w:r>
        <w:r w:rsidR="002B4D1F" w:rsidRPr="006E54B4" w:rsidDel="0055170A">
          <w:rPr>
            <w:rPrChange w:id="294" w:author="Chelsea Helion" w:date="2024-10-23T10:53:00Z">
              <w:rPr>
                <w:rFonts w:ascii="Aptos" w:hAnsi="Aptos"/>
              </w:rPr>
            </w:rPrChange>
          </w:rPr>
          <w:fldChar w:fldCharType="separate"/>
        </w:r>
        <w:r w:rsidR="002B4D1F" w:rsidRPr="006E54B4" w:rsidDel="0055170A">
          <w:rPr>
            <w:rPrChange w:id="295" w:author="Chelsea Helion" w:date="2024-10-23T10:53:00Z">
              <w:rPr>
                <w:rFonts w:ascii="Aptos" w:hAnsi="Aptos" w:cs="Times New Roman"/>
              </w:rPr>
            </w:rPrChange>
          </w:rPr>
          <w:delText>(Jääskeläinen et al., 2016)</w:delText>
        </w:r>
        <w:r w:rsidR="002B4D1F" w:rsidRPr="006E54B4" w:rsidDel="0055170A">
          <w:rPr>
            <w:rPrChange w:id="296" w:author="Chelsea Helion" w:date="2024-10-23T10:53:00Z">
              <w:rPr>
                <w:rFonts w:ascii="Aptos" w:hAnsi="Aptos"/>
              </w:rPr>
            </w:rPrChange>
          </w:rPr>
          <w:fldChar w:fldCharType="end"/>
        </w:r>
        <w:r w:rsidRPr="006E54B4" w:rsidDel="0055170A">
          <w:rPr>
            <w:rPrChange w:id="297" w:author="Chelsea Helion" w:date="2024-10-23T10:53:00Z">
              <w:rPr>
                <w:rFonts w:ascii="Aptos" w:hAnsi="Aptos"/>
              </w:rPr>
            </w:rPrChange>
          </w:rPr>
          <w:delText>, and sadness</w:delText>
        </w:r>
        <w:r w:rsidR="002B4D1F" w:rsidRPr="006E54B4" w:rsidDel="0055170A">
          <w:rPr>
            <w:rPrChange w:id="298" w:author="Chelsea Helion" w:date="2024-10-23T10:53:00Z">
              <w:rPr>
                <w:rFonts w:ascii="Aptos" w:hAnsi="Aptos"/>
              </w:rPr>
            </w:rPrChange>
          </w:rPr>
          <w:delText xml:space="preserve"> </w:delText>
        </w:r>
        <w:r w:rsidR="002B4D1F" w:rsidRPr="006E54B4" w:rsidDel="0055170A">
          <w:rPr>
            <w:rPrChange w:id="299" w:author="Chelsea Helion" w:date="2024-10-23T10:53:00Z">
              <w:rPr>
                <w:rFonts w:ascii="Aptos" w:hAnsi="Aptos"/>
              </w:rPr>
            </w:rPrChange>
          </w:rPr>
          <w:fldChar w:fldCharType="begin"/>
        </w:r>
        <w:r w:rsidR="004F2335" w:rsidRPr="006E54B4" w:rsidDel="0055170A">
          <w:rPr>
            <w:rPrChange w:id="300" w:author="Chelsea Helion" w:date="2024-10-23T10:53:00Z">
              <w:rPr>
                <w:rFonts w:ascii="Aptos" w:hAnsi="Aptos"/>
              </w:rPr>
            </w:rPrChange>
          </w:rPr>
          <w:delInstrText xml:space="preserve"> ADDIN ZOTERO_ITEM CSL_CITATION {"citationID":"vc5m7fFS","properties":{"formattedCitation":"(Raz et al., 2012)","plainCitation":"(Raz et al., 2012)","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delInstrText>
        </w:r>
        <w:r w:rsidR="002B4D1F" w:rsidRPr="006E54B4" w:rsidDel="0055170A">
          <w:rPr>
            <w:rPrChange w:id="301" w:author="Chelsea Helion" w:date="2024-10-23T10:53:00Z">
              <w:rPr>
                <w:rFonts w:ascii="Aptos" w:hAnsi="Aptos"/>
              </w:rPr>
            </w:rPrChange>
          </w:rPr>
          <w:fldChar w:fldCharType="separate"/>
        </w:r>
        <w:r w:rsidR="002B4D1F" w:rsidRPr="006E54B4" w:rsidDel="0055170A">
          <w:rPr>
            <w:rPrChange w:id="302" w:author="Chelsea Helion" w:date="2024-10-23T10:53:00Z">
              <w:rPr>
                <w:rFonts w:ascii="Aptos" w:hAnsi="Aptos"/>
              </w:rPr>
            </w:rPrChange>
          </w:rPr>
          <w:delText>(Raz et al., 2012)</w:delText>
        </w:r>
        <w:r w:rsidR="002B4D1F" w:rsidRPr="006E54B4" w:rsidDel="0055170A">
          <w:rPr>
            <w:rPrChange w:id="303" w:author="Chelsea Helion" w:date="2024-10-23T10:53:00Z">
              <w:rPr>
                <w:rFonts w:ascii="Aptos" w:hAnsi="Aptos"/>
              </w:rPr>
            </w:rPrChange>
          </w:rPr>
          <w:fldChar w:fldCharType="end"/>
        </w:r>
        <w:r w:rsidR="002B4D1F" w:rsidRPr="006E54B4" w:rsidDel="0055170A">
          <w:rPr>
            <w:rPrChange w:id="304" w:author="Chelsea Helion" w:date="2024-10-23T10:53:00Z">
              <w:rPr>
                <w:rFonts w:ascii="Aptos" w:hAnsi="Aptos"/>
              </w:rPr>
            </w:rPrChange>
          </w:rPr>
          <w:delText xml:space="preserve"> </w:delText>
        </w:r>
        <w:r w:rsidRPr="006E54B4" w:rsidDel="0055170A">
          <w:rPr>
            <w:rPrChange w:id="305" w:author="Chelsea Helion" w:date="2024-10-23T10:53:00Z">
              <w:rPr>
                <w:rFonts w:ascii="Aptos" w:hAnsi="Aptos"/>
              </w:rPr>
            </w:rPrChange>
          </w:rPr>
          <w:delText>ha</w:delText>
        </w:r>
        <w:r w:rsidR="006B3C12" w:rsidRPr="006E54B4" w:rsidDel="0055170A">
          <w:rPr>
            <w:rPrChange w:id="306" w:author="Chelsea Helion" w:date="2024-10-23T10:53:00Z">
              <w:rPr>
                <w:rFonts w:ascii="Aptos" w:hAnsi="Aptos"/>
              </w:rPr>
            </w:rPrChange>
          </w:rPr>
          <w:delText>ve</w:delText>
        </w:r>
        <w:r w:rsidRPr="006E54B4" w:rsidDel="0055170A">
          <w:rPr>
            <w:rPrChange w:id="307" w:author="Chelsea Helion" w:date="2024-10-23T10:53:00Z">
              <w:rPr>
                <w:rFonts w:ascii="Aptos" w:hAnsi="Aptos"/>
              </w:rPr>
            </w:rPrChange>
          </w:rPr>
          <w:delText xml:space="preserve"> been tested and supported</w:delText>
        </w:r>
        <w:r w:rsidR="006B3C12" w:rsidRPr="006E54B4" w:rsidDel="0055170A">
          <w:rPr>
            <w:rPrChange w:id="308" w:author="Chelsea Helion" w:date="2024-10-23T10:53:00Z">
              <w:rPr>
                <w:rFonts w:ascii="Aptos" w:hAnsi="Aptos"/>
              </w:rPr>
            </w:rPrChange>
          </w:rPr>
          <w:delText xml:space="preserve"> (</w:delText>
        </w:r>
        <w:r w:rsidR="006B3C12" w:rsidRPr="006E54B4" w:rsidDel="0055170A">
          <w:rPr>
            <w:i/>
            <w:iCs/>
            <w:rPrChange w:id="309" w:author="Chelsea Helion" w:date="2024-10-23T10:53:00Z">
              <w:rPr>
                <w:rFonts w:ascii="Aptos" w:hAnsi="Aptos"/>
              </w:rPr>
            </w:rPrChange>
          </w:rPr>
          <w:delText>r</w:delText>
        </w:r>
        <w:r w:rsidR="006B3C12" w:rsidRPr="006E54B4" w:rsidDel="0055170A">
          <w:rPr>
            <w:rPrChange w:id="310" w:author="Chelsea Helion" w:date="2024-10-23T10:53:00Z">
              <w:rPr>
                <w:rFonts w:ascii="Aptos" w:hAnsi="Aptos"/>
              </w:rPr>
            </w:rPrChange>
          </w:rPr>
          <w:delText xml:space="preserve"> = 0.86 – 0.89)</w:delText>
        </w:r>
      </w:del>
      <w:del w:id="311" w:author="Chelsea Helion" w:date="2024-10-22T12:06:00Z">
        <w:r w:rsidRPr="006E54B4" w:rsidDel="00225F43">
          <w:rPr>
            <w:rPrChange w:id="312" w:author="Chelsea Helion" w:date="2024-10-23T10:53:00Z">
              <w:rPr>
                <w:rFonts w:ascii="Aptos" w:hAnsi="Aptos"/>
              </w:rPr>
            </w:rPrChange>
          </w:rPr>
          <w:delText>,</w:delText>
        </w:r>
      </w:del>
      <w:del w:id="313" w:author="Chelsea Helion" w:date="2024-10-22T16:49:00Z">
        <w:r w:rsidRPr="006E54B4" w:rsidDel="0055170A">
          <w:rPr>
            <w:rPrChange w:id="314" w:author="Chelsea Helion" w:date="2024-10-23T10:53:00Z">
              <w:rPr>
                <w:rFonts w:ascii="Aptos" w:hAnsi="Aptos"/>
              </w:rPr>
            </w:rPrChange>
          </w:rPr>
          <w:delText xml:space="preserve"> other emotions</w:delText>
        </w:r>
        <w:r w:rsidR="006B3C12" w:rsidRPr="006E54B4" w:rsidDel="0055170A">
          <w:rPr>
            <w:rPrChange w:id="315" w:author="Chelsea Helion" w:date="2024-10-23T10:53:00Z">
              <w:rPr>
                <w:rFonts w:ascii="Aptos" w:hAnsi="Aptos"/>
              </w:rPr>
            </w:rPrChange>
          </w:rPr>
          <w:delText xml:space="preserve"> </w:delText>
        </w:r>
        <w:r w:rsidR="002B4D1F" w:rsidRPr="006E54B4" w:rsidDel="0055170A">
          <w:rPr>
            <w:rPrChange w:id="316" w:author="Chelsea Helion" w:date="2024-10-23T10:53:00Z">
              <w:rPr>
                <w:rFonts w:ascii="Aptos" w:hAnsi="Aptos"/>
              </w:rPr>
            </w:rPrChange>
          </w:rPr>
          <w:delText>or other</w:delText>
        </w:r>
        <w:r w:rsidRPr="006E54B4" w:rsidDel="0055170A">
          <w:rPr>
            <w:rPrChange w:id="317" w:author="Chelsea Helion" w:date="2024-10-23T10:53:00Z">
              <w:rPr>
                <w:rFonts w:ascii="Aptos" w:hAnsi="Aptos"/>
              </w:rPr>
            </w:rPrChange>
          </w:rPr>
          <w:delText xml:space="preserve"> inner experiences</w:delText>
        </w:r>
        <w:r w:rsidR="003125D9" w:rsidRPr="006E54B4" w:rsidDel="0055170A">
          <w:rPr>
            <w:rPrChange w:id="318" w:author="Chelsea Helion" w:date="2024-10-23T10:53:00Z">
              <w:rPr>
                <w:rFonts w:ascii="Aptos" w:hAnsi="Aptos"/>
              </w:rPr>
            </w:rPrChange>
          </w:rPr>
          <w:delText xml:space="preserve"> </w:delText>
        </w:r>
        <w:r w:rsidRPr="006E54B4" w:rsidDel="0055170A">
          <w:rPr>
            <w:rPrChange w:id="319" w:author="Chelsea Helion" w:date="2024-10-23T10:53:00Z">
              <w:rPr>
                <w:rFonts w:ascii="Aptos" w:hAnsi="Aptos"/>
              </w:rPr>
            </w:rPrChange>
          </w:rPr>
          <w:delText xml:space="preserve">have </w:delText>
        </w:r>
        <w:r w:rsidR="002B4D1F" w:rsidRPr="006E54B4" w:rsidDel="0055170A">
          <w:rPr>
            <w:rPrChange w:id="320" w:author="Chelsea Helion" w:date="2024-10-23T10:53:00Z">
              <w:rPr>
                <w:rFonts w:ascii="Aptos" w:hAnsi="Aptos"/>
              </w:rPr>
            </w:rPrChange>
          </w:rPr>
          <w:delText xml:space="preserve">either </w:delText>
        </w:r>
        <w:r w:rsidRPr="006E54B4" w:rsidDel="0055170A">
          <w:rPr>
            <w:rPrChange w:id="321" w:author="Chelsea Helion" w:date="2024-10-23T10:53:00Z">
              <w:rPr>
                <w:rFonts w:ascii="Aptos" w:hAnsi="Aptos"/>
              </w:rPr>
            </w:rPrChange>
          </w:rPr>
          <w:delText>not</w:delText>
        </w:r>
        <w:r w:rsidR="002B4D1F" w:rsidRPr="006E54B4" w:rsidDel="0055170A">
          <w:rPr>
            <w:rPrChange w:id="322" w:author="Chelsea Helion" w:date="2024-10-23T10:53:00Z">
              <w:rPr>
                <w:rFonts w:ascii="Aptos" w:hAnsi="Aptos"/>
              </w:rPr>
            </w:rPrChange>
          </w:rPr>
          <w:delText xml:space="preserve"> been tested</w:delText>
        </w:r>
        <w:r w:rsidRPr="006E54B4" w:rsidDel="0055170A">
          <w:rPr>
            <w:rPrChange w:id="323" w:author="Chelsea Helion" w:date="2024-10-23T10:53:00Z">
              <w:rPr>
                <w:rFonts w:ascii="Aptos" w:hAnsi="Aptos"/>
              </w:rPr>
            </w:rPrChange>
          </w:rPr>
          <w:delText xml:space="preserve"> and thus remain unknown</w:delText>
        </w:r>
        <w:r w:rsidR="002B4D1F" w:rsidRPr="006E54B4" w:rsidDel="0055170A">
          <w:rPr>
            <w:rPrChange w:id="324" w:author="Chelsea Helion" w:date="2024-10-23T10:53:00Z">
              <w:rPr>
                <w:rFonts w:ascii="Aptos" w:hAnsi="Aptos"/>
              </w:rPr>
            </w:rPrChange>
          </w:rPr>
          <w:delText xml:space="preserve"> or failed to demonstrate reliability upon recall</w:delText>
        </w:r>
        <w:r w:rsidRPr="006E54B4" w:rsidDel="0055170A">
          <w:rPr>
            <w:rPrChange w:id="325" w:author="Chelsea Helion" w:date="2024-10-23T10:53:00Z">
              <w:rPr>
                <w:rFonts w:ascii="Aptos" w:hAnsi="Aptos"/>
              </w:rPr>
            </w:rPrChange>
          </w:rPr>
          <w:delText xml:space="preserve">. </w:delText>
        </w:r>
      </w:del>
      <w:del w:id="326" w:author="Chelsea Helion" w:date="2024-10-22T12:06:00Z">
        <w:r w:rsidRPr="006E54B4" w:rsidDel="00225F43">
          <w:rPr>
            <w:rPrChange w:id="327" w:author="Chelsea Helion" w:date="2024-10-23T10:53:00Z">
              <w:rPr>
                <w:rFonts w:ascii="Aptos" w:hAnsi="Aptos"/>
              </w:rPr>
            </w:rPrChange>
          </w:rPr>
          <w:delText>S</w:delText>
        </w:r>
      </w:del>
      <w:del w:id="328" w:author="Chelsea Helion" w:date="2024-10-22T16:49:00Z">
        <w:r w:rsidRPr="006E54B4" w:rsidDel="0055170A">
          <w:rPr>
            <w:rPrChange w:id="329" w:author="Chelsea Helion" w:date="2024-10-23T10:53:00Z">
              <w:rPr>
                <w:rFonts w:ascii="Aptos" w:hAnsi="Aptos"/>
              </w:rPr>
            </w:rPrChange>
          </w:rPr>
          <w:delText xml:space="preserve">ome </w:delText>
        </w:r>
      </w:del>
      <w:del w:id="330" w:author="Chelsea Helion" w:date="2024-10-22T12:06:00Z">
        <w:r w:rsidRPr="006E54B4" w:rsidDel="00225F43">
          <w:rPr>
            <w:rPrChange w:id="331" w:author="Chelsea Helion" w:date="2024-10-23T10:53:00Z">
              <w:rPr>
                <w:rFonts w:ascii="Aptos" w:hAnsi="Aptos"/>
              </w:rPr>
            </w:rPrChange>
          </w:rPr>
          <w:delText xml:space="preserve">of the </w:delText>
        </w:r>
      </w:del>
      <w:del w:id="332" w:author="Chelsea Helion" w:date="2024-10-22T16:49:00Z">
        <w:r w:rsidRPr="006E54B4" w:rsidDel="0055170A">
          <w:rPr>
            <w:rPrChange w:id="333" w:author="Chelsea Helion" w:date="2024-10-23T10:53:00Z">
              <w:rPr>
                <w:rFonts w:ascii="Aptos" w:hAnsi="Aptos"/>
              </w:rPr>
            </w:rPrChange>
          </w:rPr>
          <w:delText>emotions and experiences</w:delText>
        </w:r>
      </w:del>
      <w:del w:id="334" w:author="Chelsea Helion" w:date="2024-10-22T12:06:00Z">
        <w:r w:rsidRPr="006E54B4" w:rsidDel="00225F43">
          <w:rPr>
            <w:rPrChange w:id="335" w:author="Chelsea Helion" w:date="2024-10-23T10:53:00Z">
              <w:rPr>
                <w:rFonts w:ascii="Aptos" w:hAnsi="Aptos"/>
              </w:rPr>
            </w:rPrChange>
          </w:rPr>
          <w:delText xml:space="preserve"> that are less commonly studied with these techniques</w:delText>
        </w:r>
      </w:del>
      <w:del w:id="336" w:author="Chelsea Helion" w:date="2024-10-22T12:07:00Z">
        <w:r w:rsidRPr="006E54B4" w:rsidDel="00225F43">
          <w:rPr>
            <w:rPrChange w:id="337" w:author="Chelsea Helion" w:date="2024-10-23T10:53:00Z">
              <w:rPr>
                <w:rFonts w:ascii="Aptos" w:hAnsi="Aptos"/>
              </w:rPr>
            </w:rPrChange>
          </w:rPr>
          <w:delText xml:space="preserve">, such as surprise or fear, </w:delText>
        </w:r>
      </w:del>
      <w:del w:id="338" w:author="Chelsea Helion" w:date="2024-10-22T16:49:00Z">
        <w:r w:rsidRPr="006E54B4" w:rsidDel="0055170A">
          <w:rPr>
            <w:rPrChange w:id="339" w:author="Chelsea Helion" w:date="2024-10-23T10:53:00Z">
              <w:rPr>
                <w:rFonts w:ascii="Aptos" w:hAnsi="Aptos"/>
              </w:rPr>
            </w:rPrChange>
          </w:rPr>
          <w:delText>may be difficult to replicate after the original event due to the inherent information asymmetry that forms between initial exposure and review (</w:delText>
        </w:r>
        <w:r w:rsidR="00604E25" w:rsidRPr="006E54B4" w:rsidDel="0055170A">
          <w:rPr>
            <w:rPrChange w:id="340" w:author="Chelsea Helion" w:date="2024-10-23T10:53:00Z">
              <w:rPr>
                <w:rFonts w:ascii="Aptos" w:hAnsi="Aptos"/>
              </w:rPr>
            </w:rPrChange>
          </w:rPr>
          <w:delText>e.g.</w:delText>
        </w:r>
        <w:r w:rsidRPr="006E54B4" w:rsidDel="0055170A">
          <w:rPr>
            <w:rPrChange w:id="341" w:author="Chelsea Helion" w:date="2024-10-23T10:53:00Z">
              <w:rPr>
                <w:rFonts w:ascii="Aptos" w:hAnsi="Aptos"/>
              </w:rPr>
            </w:rPrChange>
          </w:rPr>
          <w:delText>, the surprise has been revealed</w:delText>
        </w:r>
        <w:r w:rsidR="00604E25" w:rsidRPr="006E54B4" w:rsidDel="0055170A">
          <w:rPr>
            <w:rPrChange w:id="342" w:author="Chelsea Helion" w:date="2024-10-23T10:53:00Z">
              <w:rPr>
                <w:rFonts w:ascii="Aptos" w:hAnsi="Aptos"/>
              </w:rPr>
            </w:rPrChange>
          </w:rPr>
          <w:delText>, the final rose has been given out, the call was coming from inside the house</w:delText>
        </w:r>
        <w:r w:rsidRPr="006E54B4" w:rsidDel="0055170A">
          <w:rPr>
            <w:rPrChange w:id="343" w:author="Chelsea Helion" w:date="2024-10-23T10:53:00Z">
              <w:rPr>
                <w:rFonts w:ascii="Aptos" w:hAnsi="Aptos"/>
              </w:rPr>
            </w:rPrChange>
          </w:rPr>
          <w:delText xml:space="preserve">). </w:delText>
        </w:r>
        <w:r w:rsidR="003125D9" w:rsidRPr="006E54B4" w:rsidDel="0055170A">
          <w:rPr>
            <w:rPrChange w:id="344" w:author="Chelsea Helion" w:date="2024-10-23T10:53:00Z">
              <w:rPr>
                <w:rFonts w:ascii="Aptos" w:hAnsi="Aptos"/>
              </w:rPr>
            </w:rPrChange>
          </w:rPr>
          <w:delText>Thus,</w:delText>
        </w:r>
        <w:r w:rsidRPr="006E54B4" w:rsidDel="0055170A">
          <w:rPr>
            <w:rPrChange w:id="345" w:author="Chelsea Helion" w:date="2024-10-23T10:53:00Z">
              <w:rPr>
                <w:rFonts w:ascii="Aptos" w:hAnsi="Aptos"/>
              </w:rPr>
            </w:rPrChange>
          </w:rPr>
          <w:delText xml:space="preserve"> post-exposure ratings</w:delText>
        </w:r>
        <w:r w:rsidR="004F2335" w:rsidRPr="006E54B4" w:rsidDel="0055170A">
          <w:rPr>
            <w:rPrChange w:id="346" w:author="Chelsea Helion" w:date="2024-10-23T10:53:00Z">
              <w:rPr>
                <w:rFonts w:ascii="Aptos" w:hAnsi="Aptos"/>
              </w:rPr>
            </w:rPrChange>
          </w:rPr>
          <w:delText xml:space="preserve"> of </w:delText>
        </w:r>
        <w:r w:rsidRPr="006E54B4" w:rsidDel="0055170A">
          <w:rPr>
            <w:rPrChange w:id="347" w:author="Chelsea Helion" w:date="2024-10-23T10:53:00Z">
              <w:rPr>
                <w:rFonts w:ascii="Aptos" w:hAnsi="Aptos"/>
              </w:rPr>
            </w:rPrChange>
          </w:rPr>
          <w:delText xml:space="preserve">these </w:delText>
        </w:r>
        <w:r w:rsidR="004F2335" w:rsidRPr="006E54B4" w:rsidDel="0055170A">
          <w:rPr>
            <w:rPrChange w:id="348" w:author="Chelsea Helion" w:date="2024-10-23T10:53:00Z">
              <w:rPr>
                <w:rFonts w:ascii="Aptos" w:hAnsi="Aptos"/>
              </w:rPr>
            </w:rPrChange>
          </w:rPr>
          <w:delText xml:space="preserve">events </w:delText>
        </w:r>
        <w:r w:rsidRPr="006E54B4" w:rsidDel="0055170A">
          <w:rPr>
            <w:rPrChange w:id="349" w:author="Chelsea Helion" w:date="2024-10-23T10:53:00Z">
              <w:rPr>
                <w:rFonts w:ascii="Aptos" w:hAnsi="Aptos"/>
              </w:rPr>
            </w:rPrChange>
          </w:rPr>
          <w:delText>may</w:delText>
        </w:r>
        <w:r w:rsidR="004F2335" w:rsidRPr="006E54B4" w:rsidDel="0055170A">
          <w:rPr>
            <w:rPrChange w:id="350" w:author="Chelsea Helion" w:date="2024-10-23T10:53:00Z">
              <w:rPr>
                <w:rFonts w:ascii="Aptos" w:hAnsi="Aptos"/>
              </w:rPr>
            </w:rPrChange>
          </w:rPr>
          <w:delText xml:space="preserve"> fail to fully capture initial emotional experience</w:delText>
        </w:r>
        <w:r w:rsidRPr="006E54B4" w:rsidDel="0055170A">
          <w:rPr>
            <w:rPrChange w:id="351" w:author="Chelsea Helion" w:date="2024-10-23T10:53:00Z">
              <w:rPr>
                <w:rFonts w:ascii="Aptos" w:hAnsi="Aptos"/>
              </w:rPr>
            </w:rPrChange>
          </w:rPr>
          <w:delText xml:space="preserve">. For example, a recent naturalistic study </w:delText>
        </w:r>
        <w:r w:rsidR="004F2335" w:rsidRPr="006E54B4" w:rsidDel="0055170A">
          <w:rPr>
            <w:rPrChange w:id="352" w:author="Chelsea Helion" w:date="2024-10-23T10:53:00Z">
              <w:rPr>
                <w:rFonts w:ascii="Aptos" w:hAnsi="Aptos"/>
              </w:rPr>
            </w:rPrChange>
          </w:rPr>
          <w:delText xml:space="preserve">assessed the intensity of fear-related experience in a haunted house both in the moment a week later </w:delText>
        </w:r>
        <w:r w:rsidR="004F2335" w:rsidRPr="006E54B4" w:rsidDel="0055170A">
          <w:rPr>
            <w:rPrChange w:id="353" w:author="Chelsea Helion" w:date="2024-10-23T10:53:00Z">
              <w:rPr>
                <w:rFonts w:ascii="Aptos" w:hAnsi="Aptos"/>
              </w:rPr>
            </w:rPrChange>
          </w:rPr>
          <w:fldChar w:fldCharType="begin"/>
        </w:r>
        <w:r w:rsidR="004F2335" w:rsidRPr="006E54B4" w:rsidDel="0055170A">
          <w:rPr>
            <w:rPrChange w:id="354" w:author="Chelsea Helion" w:date="2024-10-23T10:53:00Z">
              <w:rPr>
                <w:rFonts w:ascii="Aptos" w:hAnsi="Aptos"/>
              </w:rPr>
            </w:rPrChange>
          </w:rPr>
          <w:delInstrText xml:space="preserve"> ADDIN ZOTERO_ITEM CSL_CITATION {"citationID":"PnDQNKI1","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4F2335" w:rsidRPr="006E54B4" w:rsidDel="0055170A">
          <w:rPr>
            <w:rPrChange w:id="355" w:author="Chelsea Helion" w:date="2024-10-23T10:53:00Z">
              <w:rPr>
                <w:rFonts w:ascii="Aptos" w:hAnsi="Aptos"/>
              </w:rPr>
            </w:rPrChange>
          </w:rPr>
          <w:fldChar w:fldCharType="separate"/>
        </w:r>
        <w:r w:rsidR="004F2335" w:rsidRPr="006E54B4" w:rsidDel="0055170A">
          <w:rPr>
            <w:rPrChange w:id="356" w:author="Chelsea Helion" w:date="2024-10-23T10:53:00Z">
              <w:rPr>
                <w:rFonts w:ascii="Aptos" w:hAnsi="Aptos"/>
              </w:rPr>
            </w:rPrChange>
          </w:rPr>
          <w:delText>(Stasiak et al., 2023)</w:delText>
        </w:r>
        <w:r w:rsidR="004F2335" w:rsidRPr="006E54B4" w:rsidDel="0055170A">
          <w:rPr>
            <w:rPrChange w:id="357" w:author="Chelsea Helion" w:date="2024-10-23T10:53:00Z">
              <w:rPr>
                <w:rFonts w:ascii="Aptos" w:hAnsi="Aptos"/>
              </w:rPr>
            </w:rPrChange>
          </w:rPr>
          <w:fldChar w:fldCharType="end"/>
        </w:r>
        <w:r w:rsidR="004F2335" w:rsidRPr="006E54B4" w:rsidDel="0055170A">
          <w:rPr>
            <w:rPrChange w:id="358" w:author="Chelsea Helion" w:date="2024-10-23T10:53:00Z">
              <w:rPr>
                <w:rFonts w:ascii="Aptos" w:hAnsi="Aptos"/>
              </w:rPr>
            </w:rPrChange>
          </w:rPr>
          <w:delText xml:space="preserve">. They </w:delText>
        </w:r>
        <w:r w:rsidRPr="006E54B4" w:rsidDel="0055170A">
          <w:rPr>
            <w:rPrChange w:id="359" w:author="Chelsea Helion" w:date="2024-10-23T10:53:00Z">
              <w:rPr>
                <w:rFonts w:ascii="Aptos" w:hAnsi="Aptos"/>
              </w:rPr>
            </w:rPrChange>
          </w:rPr>
          <w:delText xml:space="preserve">found that </w:delText>
        </w:r>
        <w:r w:rsidR="004F2335" w:rsidRPr="006E54B4" w:rsidDel="0055170A">
          <w:rPr>
            <w:rPrChange w:id="360" w:author="Chelsea Helion" w:date="2024-10-23T10:53:00Z">
              <w:rPr>
                <w:rFonts w:ascii="Aptos" w:hAnsi="Aptos"/>
              </w:rPr>
            </w:rPrChange>
          </w:rPr>
          <w:delText xml:space="preserve">memory of </w:delText>
        </w:r>
        <w:r w:rsidRPr="006E54B4" w:rsidDel="0055170A">
          <w:rPr>
            <w:rPrChange w:id="361" w:author="Chelsea Helion" w:date="2024-10-23T10:53:00Z">
              <w:rPr>
                <w:rFonts w:ascii="Aptos" w:hAnsi="Aptos"/>
              </w:rPr>
            </w:rPrChange>
          </w:rPr>
          <w:delText xml:space="preserve">how intensely fear was experienced had either amplified or </w:delText>
        </w:r>
        <w:r w:rsidR="004F2335" w:rsidRPr="006E54B4" w:rsidDel="0055170A">
          <w:rPr>
            <w:rPrChange w:id="362" w:author="Chelsea Helion" w:date="2024-10-23T10:53:00Z">
              <w:rPr>
                <w:rFonts w:ascii="Aptos" w:hAnsi="Aptos"/>
              </w:rPr>
            </w:rPrChange>
          </w:rPr>
          <w:delText xml:space="preserve">attenuated </w:delText>
        </w:r>
        <w:r w:rsidRPr="006E54B4" w:rsidDel="0055170A">
          <w:rPr>
            <w:rPrChange w:id="363" w:author="Chelsea Helion" w:date="2024-10-23T10:53:00Z">
              <w:rPr>
                <w:rFonts w:ascii="Aptos" w:hAnsi="Aptos"/>
              </w:rPr>
            </w:rPrChange>
          </w:rPr>
          <w:delText xml:space="preserve">depending upon which </w:delText>
        </w:r>
        <w:r w:rsidR="004F2335" w:rsidRPr="006E54B4" w:rsidDel="0055170A">
          <w:rPr>
            <w:rPrChange w:id="364" w:author="Chelsea Helion" w:date="2024-10-23T10:53:00Z">
              <w:rPr>
                <w:rFonts w:ascii="Aptos" w:hAnsi="Aptos"/>
              </w:rPr>
            </w:rPrChange>
          </w:rPr>
          <w:delText xml:space="preserve">emotion labels </w:delText>
        </w:r>
        <w:r w:rsidRPr="006E54B4" w:rsidDel="0055170A">
          <w:rPr>
            <w:rPrChange w:id="365" w:author="Chelsea Helion" w:date="2024-10-23T10:53:00Z">
              <w:rPr>
                <w:rFonts w:ascii="Aptos" w:hAnsi="Aptos"/>
              </w:rPr>
            </w:rPrChange>
          </w:rPr>
          <w:delText xml:space="preserve">subjects used to categorize </w:delText>
        </w:r>
        <w:r w:rsidR="004F2335" w:rsidRPr="006E54B4" w:rsidDel="0055170A">
          <w:rPr>
            <w:rPrChange w:id="366" w:author="Chelsea Helion" w:date="2024-10-23T10:53:00Z">
              <w:rPr>
                <w:rFonts w:ascii="Aptos" w:hAnsi="Aptos"/>
              </w:rPr>
            </w:rPrChange>
          </w:rPr>
          <w:delText>the events during recall</w:delText>
        </w:r>
      </w:del>
      <w:del w:id="367" w:author="Chelsea Helion" w:date="2024-10-22T12:08:00Z">
        <w:r w:rsidR="004F2335" w:rsidRPr="006E54B4" w:rsidDel="00566D6E">
          <w:rPr>
            <w:rPrChange w:id="368" w:author="Chelsea Helion" w:date="2024-10-23T10:53:00Z">
              <w:rPr>
                <w:rFonts w:ascii="Aptos" w:hAnsi="Aptos"/>
              </w:rPr>
            </w:rPrChange>
          </w:rPr>
          <w:delText xml:space="preserve"> </w:delText>
        </w:r>
        <w:r w:rsidR="0093459D" w:rsidRPr="006E54B4" w:rsidDel="00566D6E">
          <w:rPr>
            <w:rPrChange w:id="369" w:author="Chelsea Helion" w:date="2024-10-23T10:53:00Z">
              <w:rPr>
                <w:rFonts w:ascii="Aptos" w:hAnsi="Aptos"/>
              </w:rPr>
            </w:rPrChange>
          </w:rPr>
          <w:fldChar w:fldCharType="begin"/>
        </w:r>
        <w:r w:rsidR="004F2335" w:rsidRPr="006E54B4" w:rsidDel="00566D6E">
          <w:rPr>
            <w:rPrChange w:id="370" w:author="Chelsea Helion" w:date="2024-10-23T10:53:00Z">
              <w:rPr>
                <w:rFonts w:ascii="Aptos" w:hAnsi="Aptos"/>
              </w:rPr>
            </w:rPrChange>
          </w:rPr>
          <w:delInstrText xml:space="preserve"> ADDIN ZOTERO_ITEM CSL_CITATION {"citationID":"HZnqtDGw","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93459D" w:rsidRPr="006E54B4" w:rsidDel="00566D6E">
          <w:rPr>
            <w:rPrChange w:id="371" w:author="Chelsea Helion" w:date="2024-10-23T10:53:00Z">
              <w:rPr>
                <w:rFonts w:ascii="Aptos" w:hAnsi="Aptos"/>
              </w:rPr>
            </w:rPrChange>
          </w:rPr>
          <w:fldChar w:fldCharType="separate"/>
        </w:r>
        <w:r w:rsidR="0093459D" w:rsidRPr="006E54B4" w:rsidDel="00566D6E">
          <w:rPr>
            <w:rPrChange w:id="372" w:author="Chelsea Helion" w:date="2024-10-23T10:53:00Z">
              <w:rPr>
                <w:rFonts w:ascii="Aptos" w:hAnsi="Aptos"/>
              </w:rPr>
            </w:rPrChange>
          </w:rPr>
          <w:delText>(Stasiak et al., 2023)</w:delText>
        </w:r>
        <w:r w:rsidR="0093459D" w:rsidRPr="006E54B4" w:rsidDel="00566D6E">
          <w:rPr>
            <w:rPrChange w:id="373" w:author="Chelsea Helion" w:date="2024-10-23T10:53:00Z">
              <w:rPr>
                <w:rFonts w:ascii="Aptos" w:hAnsi="Aptos"/>
              </w:rPr>
            </w:rPrChange>
          </w:rPr>
          <w:fldChar w:fldCharType="end"/>
        </w:r>
      </w:del>
      <w:del w:id="374" w:author="Chelsea Helion" w:date="2024-10-22T16:49:00Z">
        <w:r w:rsidRPr="006E54B4" w:rsidDel="0055170A">
          <w:rPr>
            <w:rPrChange w:id="375" w:author="Chelsea Helion" w:date="2024-10-23T10:53:00Z">
              <w:rPr>
                <w:rFonts w:ascii="Aptos" w:hAnsi="Aptos"/>
              </w:rPr>
            </w:rPrChange>
          </w:rPr>
          <w:delText xml:space="preserve">. Other discussions of continuous self-report ratings have </w:delText>
        </w:r>
        <w:r w:rsidR="004F2335" w:rsidRPr="006E54B4" w:rsidDel="0055170A">
          <w:rPr>
            <w:rPrChange w:id="376" w:author="Chelsea Helion" w:date="2024-10-23T10:53:00Z">
              <w:rPr>
                <w:rFonts w:ascii="Aptos" w:hAnsi="Aptos"/>
              </w:rPr>
            </w:rPrChange>
          </w:rPr>
          <w:delText xml:space="preserve">proposed </w:delText>
        </w:r>
        <w:r w:rsidRPr="006E54B4" w:rsidDel="0055170A">
          <w:rPr>
            <w:rPrChange w:id="377" w:author="Chelsea Helion" w:date="2024-10-23T10:53:00Z">
              <w:rPr>
                <w:rFonts w:ascii="Aptos" w:hAnsi="Aptos"/>
              </w:rPr>
            </w:rPrChange>
          </w:rPr>
          <w:delText xml:space="preserve">that subtle, complex, or ambiguous emotion experiences may be less reliably recalled </w:delText>
        </w:r>
        <w:r w:rsidR="0093459D" w:rsidRPr="006E54B4" w:rsidDel="0055170A">
          <w:rPr>
            <w:rPrChange w:id="378" w:author="Chelsea Helion" w:date="2024-10-23T10:53:00Z">
              <w:rPr>
                <w:rFonts w:ascii="Aptos" w:hAnsi="Aptos"/>
              </w:rPr>
            </w:rPrChange>
          </w:rPr>
          <w:fldChar w:fldCharType="begin"/>
        </w:r>
        <w:r w:rsidR="004F2335" w:rsidRPr="006E54B4" w:rsidDel="0055170A">
          <w:rPr>
            <w:rPrChange w:id="379" w:author="Chelsea Helion" w:date="2024-10-23T10:53:00Z">
              <w:rPr>
                <w:rFonts w:ascii="Aptos" w:hAnsi="Aptos"/>
              </w:rPr>
            </w:rPrChange>
          </w:rPr>
          <w:delInstrText xml:space="preserve"> ADDIN ZOTERO_ITEM CSL_CITATION {"citationID":"99AlXFjq","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delInstrText>
        </w:r>
        <w:r w:rsidR="0093459D" w:rsidRPr="006E54B4" w:rsidDel="0055170A">
          <w:rPr>
            <w:rPrChange w:id="380" w:author="Chelsea Helion" w:date="2024-10-23T10:53:00Z">
              <w:rPr>
                <w:rFonts w:ascii="Aptos" w:hAnsi="Aptos"/>
              </w:rPr>
            </w:rPrChange>
          </w:rPr>
          <w:fldChar w:fldCharType="separate"/>
        </w:r>
        <w:r w:rsidR="0093459D" w:rsidRPr="006E54B4" w:rsidDel="0055170A">
          <w:rPr>
            <w:rPrChange w:id="381" w:author="Chelsea Helion" w:date="2024-10-23T10:53:00Z">
              <w:rPr>
                <w:rFonts w:ascii="Aptos" w:hAnsi="Aptos" w:cs="Times New Roman"/>
              </w:rPr>
            </w:rPrChange>
          </w:rPr>
          <w:delText>(Jääskeläinen et al., 2022)</w:delText>
        </w:r>
        <w:r w:rsidR="0093459D" w:rsidRPr="006E54B4" w:rsidDel="0055170A">
          <w:rPr>
            <w:rPrChange w:id="382" w:author="Chelsea Helion" w:date="2024-10-23T10:53:00Z">
              <w:rPr>
                <w:rFonts w:ascii="Aptos" w:hAnsi="Aptos"/>
              </w:rPr>
            </w:rPrChange>
          </w:rPr>
          <w:fldChar w:fldCharType="end"/>
        </w:r>
        <w:r w:rsidRPr="006E54B4" w:rsidDel="0055170A">
          <w:rPr>
            <w:rPrChange w:id="383" w:author="Chelsea Helion" w:date="2024-10-23T10:53:00Z">
              <w:rPr>
                <w:rFonts w:ascii="Aptos" w:hAnsi="Aptos"/>
              </w:rPr>
            </w:rPrChange>
          </w:rPr>
          <w:delText xml:space="preserve">, though we are not aware of any direct empirical evidence supporting this claim to date. </w:delText>
        </w:r>
      </w:del>
      <w:del w:id="384" w:author="Chelsea Helion" w:date="2024-10-22T12:13:00Z">
        <w:r w:rsidRPr="006E54B4" w:rsidDel="00566D6E">
          <w:rPr>
            <w:rPrChange w:id="385" w:author="Chelsea Helion" w:date="2024-10-23T10:53:00Z">
              <w:rPr>
                <w:rFonts w:ascii="Aptos" w:hAnsi="Aptos"/>
              </w:rPr>
            </w:rPrChange>
          </w:rPr>
          <w:delText xml:space="preserve">Waiting to collect ratings may also introduce biases which distort the initial experience. </w:delText>
        </w:r>
        <w:r w:rsidR="004F2335" w:rsidRPr="006E54B4" w:rsidDel="00566D6E">
          <w:rPr>
            <w:rPrChange w:id="386" w:author="Chelsea Helion" w:date="2024-10-23T10:53:00Z">
              <w:rPr>
                <w:rFonts w:ascii="Aptos" w:hAnsi="Aptos"/>
              </w:rPr>
            </w:rPrChange>
          </w:rPr>
          <w:delText xml:space="preserve">What we term </w:delText>
        </w:r>
        <w:r w:rsidR="004F2335" w:rsidRPr="006E54B4" w:rsidDel="00566D6E">
          <w:rPr>
            <w:i/>
            <w:iCs/>
            <w:rPrChange w:id="387" w:author="Chelsea Helion" w:date="2024-10-23T10:53:00Z">
              <w:rPr>
                <w:rFonts w:ascii="Aptos" w:hAnsi="Aptos"/>
                <w:i/>
                <w:iCs/>
              </w:rPr>
            </w:rPrChange>
          </w:rPr>
          <w:delText>e</w:delText>
        </w:r>
        <w:r w:rsidRPr="006E54B4" w:rsidDel="00566D6E">
          <w:rPr>
            <w:i/>
            <w:iCs/>
            <w:rPrChange w:id="388" w:author="Chelsea Helion" w:date="2024-10-23T10:53:00Z">
              <w:rPr>
                <w:rFonts w:ascii="Aptos" w:hAnsi="Aptos"/>
                <w:i/>
                <w:iCs/>
              </w:rPr>
            </w:rPrChange>
          </w:rPr>
          <w:delText xml:space="preserve">xpressive active engagement </w:delText>
        </w:r>
        <w:r w:rsidRPr="006E54B4" w:rsidDel="00566D6E">
          <w:rPr>
            <w:rPrChange w:id="389" w:author="Chelsea Helion" w:date="2024-10-23T10:53:00Z">
              <w:rPr>
                <w:rFonts w:ascii="Aptos" w:hAnsi="Aptos"/>
              </w:rPr>
            </w:rPrChange>
          </w:rPr>
          <w:delText xml:space="preserve">- or collecting in-the-moment continuous self-report ratings of one or more specific questions while subjects watch a stimulus for the first time - may be a preferable alternative to reflective active engagement when retroactive ratings are not appropriate. </w:delText>
        </w:r>
      </w:del>
    </w:p>
    <w:p w14:paraId="3B5FE623" w14:textId="628432B9" w:rsidR="00A967C5" w:rsidRDefault="00000000" w:rsidP="00383C25">
      <w:pPr>
        <w:spacing w:line="240" w:lineRule="auto"/>
        <w:ind w:firstLine="540"/>
        <w:jc w:val="both"/>
      </w:pPr>
      <w:del w:id="390" w:author="Chelsea Helion" w:date="2024-10-25T11:09:00Z">
        <w:r w:rsidRPr="00ED22D8" w:rsidDel="00F663DD">
          <w:rPr>
            <w:b/>
            <w:bCs/>
            <w:rPrChange w:id="391" w:author="Chelsea Helion" w:date="2024-10-25T10:02:00Z">
              <w:rPr>
                <w:rFonts w:ascii="Aptos" w:hAnsi="Aptos"/>
                <w:b/>
                <w:bCs/>
              </w:rPr>
            </w:rPrChange>
          </w:rPr>
          <w:delText>Benefits of</w:delText>
        </w:r>
      </w:del>
      <w:ins w:id="392" w:author="Chelsea Helion" w:date="2024-10-25T11:09:00Z">
        <w:r w:rsidR="00F663DD">
          <w:rPr>
            <w:b/>
            <w:bCs/>
          </w:rPr>
          <w:t>Contrasting</w:t>
        </w:r>
      </w:ins>
      <w:r w:rsidRPr="00ED22D8">
        <w:rPr>
          <w:b/>
          <w:bCs/>
          <w:rPrChange w:id="393" w:author="Chelsea Helion" w:date="2024-10-25T10:02:00Z">
            <w:rPr>
              <w:rFonts w:ascii="Aptos" w:hAnsi="Aptos"/>
              <w:b/>
              <w:bCs/>
            </w:rPr>
          </w:rPrChange>
        </w:rPr>
        <w:t xml:space="preserve"> Expressive</w:t>
      </w:r>
      <w:ins w:id="394" w:author="Chelsea Helion" w:date="2024-10-25T10:00:00Z">
        <w:r w:rsidR="00ED22D8">
          <w:rPr>
            <w:b/>
            <w:bCs/>
          </w:rPr>
          <w:t xml:space="preserve"> Active</w:t>
        </w:r>
      </w:ins>
      <w:ins w:id="395" w:author="Chelsea Helion" w:date="2024-10-23T16:53:00Z">
        <w:r w:rsidR="00262C6C">
          <w:rPr>
            <w:b/>
            <w:bCs/>
          </w:rPr>
          <w:t xml:space="preserve"> </w:t>
        </w:r>
      </w:ins>
      <w:del w:id="396" w:author="Chelsea Helion" w:date="2024-10-23T16:53:00Z">
        <w:r w:rsidRPr="006E54B4" w:rsidDel="00262C6C">
          <w:rPr>
            <w:b/>
            <w:bCs/>
            <w:rPrChange w:id="397" w:author="Chelsea Helion" w:date="2024-10-23T10:53:00Z">
              <w:rPr>
                <w:rFonts w:ascii="Aptos" w:hAnsi="Aptos"/>
                <w:b/>
                <w:bCs/>
              </w:rPr>
            </w:rPrChange>
          </w:rPr>
          <w:delText xml:space="preserve"> </w:delText>
        </w:r>
      </w:del>
      <w:del w:id="398" w:author="Chelsea Helion" w:date="2024-10-23T16:44:00Z">
        <w:r w:rsidRPr="006E54B4" w:rsidDel="007476A8">
          <w:rPr>
            <w:b/>
            <w:bCs/>
            <w:rPrChange w:id="399" w:author="Chelsea Helion" w:date="2024-10-23T10:53:00Z">
              <w:rPr>
                <w:rFonts w:ascii="Aptos" w:hAnsi="Aptos"/>
                <w:b/>
                <w:bCs/>
              </w:rPr>
            </w:rPrChange>
          </w:rPr>
          <w:delText xml:space="preserve">Active </w:delText>
        </w:r>
      </w:del>
      <w:ins w:id="400" w:author="Chelsea Helion" w:date="2024-10-25T11:09:00Z">
        <w:r w:rsidR="00F663DD">
          <w:rPr>
            <w:b/>
            <w:bCs/>
          </w:rPr>
          <w:t>and</w:t>
        </w:r>
      </w:ins>
      <w:ins w:id="401" w:author="Chelsea Helion" w:date="2024-10-23T16:44:00Z">
        <w:r w:rsidR="007476A8">
          <w:rPr>
            <w:b/>
            <w:bCs/>
          </w:rPr>
          <w:t xml:space="preserve"> Reflective</w:t>
        </w:r>
      </w:ins>
      <w:ins w:id="402" w:author="Chelsea Helion" w:date="2024-10-25T10:00:00Z">
        <w:r w:rsidR="00ED22D8">
          <w:rPr>
            <w:b/>
            <w:bCs/>
          </w:rPr>
          <w:t xml:space="preserve"> Active</w:t>
        </w:r>
      </w:ins>
      <w:ins w:id="403" w:author="Chelsea Helion" w:date="2024-10-23T16:44:00Z">
        <w:r w:rsidR="007476A8" w:rsidRPr="00262C6C">
          <w:rPr>
            <w:b/>
            <w:bCs/>
          </w:rPr>
          <w:t xml:space="preserve"> </w:t>
        </w:r>
      </w:ins>
      <w:del w:id="404" w:author="Chelsea Helion" w:date="2024-10-23T16:44:00Z">
        <w:r w:rsidRPr="00262C6C" w:rsidDel="007476A8">
          <w:rPr>
            <w:b/>
            <w:bCs/>
          </w:rPr>
          <w:delText>Engagement</w:delText>
        </w:r>
      </w:del>
      <w:ins w:id="405" w:author="Chelsea Helion" w:date="2024-10-23T16:44:00Z">
        <w:r w:rsidR="007476A8">
          <w:rPr>
            <w:b/>
            <w:bCs/>
          </w:rPr>
          <w:t>Viewing</w:t>
        </w:r>
      </w:ins>
      <w:r w:rsidRPr="00262C6C">
        <w:rPr>
          <w:b/>
          <w:bCs/>
        </w:rPr>
        <w:t xml:space="preserve">. </w:t>
      </w:r>
      <w:ins w:id="406" w:author="Chelsea Helion" w:date="2024-10-23T16:53:00Z">
        <w:r w:rsidR="00262C6C">
          <w:t>In the present research, we</w:t>
        </w:r>
      </w:ins>
      <w:ins w:id="407" w:author="Chelsea Helion" w:date="2024-10-23T16:44:00Z">
        <w:r w:rsidR="007476A8">
          <w:t xml:space="preserve"> test</w:t>
        </w:r>
      </w:ins>
      <w:ins w:id="408" w:author="Chelsea Helion" w:date="2024-10-22T12:13:00Z">
        <w:r w:rsidR="00566D6E" w:rsidRPr="00262C6C">
          <w:t xml:space="preserve"> term </w:t>
        </w:r>
        <w:r w:rsidR="00566D6E" w:rsidRPr="00262C6C">
          <w:rPr>
            <w:i/>
            <w:iCs/>
          </w:rPr>
          <w:t xml:space="preserve">expressive active engagement </w:t>
        </w:r>
        <w:r w:rsidR="00566D6E" w:rsidRPr="00262C6C">
          <w:t>-</w:t>
        </w:r>
      </w:ins>
      <w:ins w:id="409" w:author="Chelsea Helion" w:date="2024-10-22T12:14:00Z">
        <w:r w:rsidR="00566D6E" w:rsidRPr="00262C6C">
          <w:t>-</w:t>
        </w:r>
      </w:ins>
      <w:ins w:id="410" w:author="Chelsea Helion" w:date="2024-10-22T12:13:00Z">
        <w:r w:rsidR="00566D6E" w:rsidRPr="00262C6C">
          <w:t xml:space="preserve"> or collecting in-the-moment continuous self-report ratings of one or more specific questions</w:t>
        </w:r>
      </w:ins>
      <w:ins w:id="411" w:author="Chelsea Helion" w:date="2024-10-22T12:23:00Z">
        <w:r w:rsidR="000B1B95" w:rsidRPr="00262C6C">
          <w:t xml:space="preserve"> </w:t>
        </w:r>
      </w:ins>
      <w:ins w:id="412" w:author="Chelsea Helion" w:date="2024-10-22T12:14:00Z">
        <w:r w:rsidR="00566D6E" w:rsidRPr="00262C6C">
          <w:t xml:space="preserve">during initial viewing </w:t>
        </w:r>
      </w:ins>
      <w:ins w:id="413" w:author="Chelsea Helion" w:date="2024-10-22T12:13:00Z">
        <w:r w:rsidR="00566D6E" w:rsidRPr="00262C6C">
          <w:t>-</w:t>
        </w:r>
      </w:ins>
      <w:ins w:id="414" w:author="Chelsea Helion" w:date="2024-10-22T12:14:00Z">
        <w:r w:rsidR="00566D6E" w:rsidRPr="00262C6C">
          <w:t>-</w:t>
        </w:r>
      </w:ins>
      <w:ins w:id="415" w:author="Chelsea Helion" w:date="2024-10-22T12:13:00Z">
        <w:r w:rsidR="00566D6E" w:rsidRPr="00262C6C">
          <w:t xml:space="preserve"> may be a preferable alternative to reflective active engagement</w:t>
        </w:r>
      </w:ins>
      <w:ins w:id="416" w:author="Chelsea Helion" w:date="2024-10-22T12:14:00Z">
        <w:r w:rsidR="00566D6E" w:rsidRPr="00262C6C">
          <w:t xml:space="preserve">. </w:t>
        </w:r>
      </w:ins>
      <w:r w:rsidRPr="00262C6C">
        <w:t>Expressive engagement may be a useful alternative precisely when reflective engagement techniques are limited: 1) when stimuli are long and/or complex</w:t>
      </w:r>
      <w:ins w:id="417" w:author="Chelsea Helion" w:date="2024-10-25T10:42:00Z">
        <w:r w:rsidR="007C2B01">
          <w:t xml:space="preserve"> </w:t>
        </w:r>
        <w:r w:rsidR="007C2B01" w:rsidRPr="007C2B01">
          <w:rPr>
            <w:highlight w:val="yellow"/>
            <w:rPrChange w:id="418" w:author="Chelsea Helion" w:date="2024-10-25T10:42:00Z">
              <w:rPr/>
            </w:rPrChange>
          </w:rPr>
          <w:t>(cite)</w:t>
        </w:r>
      </w:ins>
      <w:r w:rsidRPr="007C2B01">
        <w:rPr>
          <w:highlight w:val="yellow"/>
          <w:rPrChange w:id="419" w:author="Chelsea Helion" w:date="2024-10-25T10:42:00Z">
            <w:rPr/>
          </w:rPrChange>
        </w:rPr>
        <w:t>,</w:t>
      </w:r>
      <w:r w:rsidRPr="00262C6C">
        <w:t xml:space="preserve"> 2) when the subjective experiences we want to study are subtle, intense, or ambiguous</w:t>
      </w:r>
      <w:ins w:id="420" w:author="Chelsea Helion" w:date="2024-10-25T10:42:00Z">
        <w:r w:rsidR="007C2B01">
          <w:t xml:space="preserve"> </w:t>
        </w:r>
        <w:r w:rsidR="007C2B01" w:rsidRPr="007C2B01">
          <w:rPr>
            <w:highlight w:val="yellow"/>
            <w:rPrChange w:id="421" w:author="Chelsea Helion" w:date="2024-10-25T10:42:00Z">
              <w:rPr/>
            </w:rPrChange>
          </w:rPr>
          <w:t>(cite)</w:t>
        </w:r>
      </w:ins>
      <w:r w:rsidRPr="007C2B01">
        <w:rPr>
          <w:highlight w:val="yellow"/>
          <w:rPrChange w:id="422" w:author="Chelsea Helion" w:date="2024-10-25T10:42:00Z">
            <w:rPr/>
          </w:rPrChange>
        </w:rPr>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commentRangeStart w:id="423"/>
      <w:r w:rsidR="00A967C5" w:rsidRPr="00262C6C">
        <w:t>altering</w:t>
      </w:r>
      <w:commentRangeEnd w:id="423"/>
      <w:r w:rsidR="00566D6E" w:rsidRPr="006E54B4">
        <w:rPr>
          <w:rStyle w:val="CommentReference"/>
        </w:rPr>
        <w:commentReference w:id="423"/>
      </w:r>
      <w:r w:rsidR="00A967C5" w:rsidRPr="00262C6C">
        <w:t xml:space="preserve"> one’s attention to it</w:t>
      </w:r>
      <w:ins w:id="424" w:author="Chelsea Helion" w:date="2024-10-25T10:42:00Z">
        <w:r w:rsidR="007C2B01">
          <w:t xml:space="preserve"> </w:t>
        </w:r>
        <w:r w:rsidR="007C2B01" w:rsidRPr="007C2B01">
          <w:rPr>
            <w:highlight w:val="yellow"/>
            <w:rPrChange w:id="425" w:author="Chelsea Helion" w:date="2024-10-25T10:42:00Z">
              <w:rPr/>
            </w:rPrChange>
          </w:rPr>
          <w:t>(cite)</w:t>
        </w:r>
      </w:ins>
      <w:r w:rsidRPr="007C2B01">
        <w:rPr>
          <w:highlight w:val="yellow"/>
          <w:rPrChange w:id="426" w:author="Chelsea Helion" w:date="2024-10-25T10:42:00Z">
            <w:rPr/>
          </w:rPrChange>
        </w:rPr>
        <w:t>.</w:t>
      </w:r>
      <w:r w:rsidRPr="00262C6C">
        <w:t xml:space="preserve"> </w:t>
      </w:r>
      <w:ins w:id="427" w:author="Chelsea Helion" w:date="2024-10-25T10:44:00Z">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ins>
      <w:r w:rsidR="008B21B9">
        <w:instrText xml:space="preserve"> ADDIN ZOTERO_ITEM CSL_CITATION {"citationID":"ve0fguaH","properties":{"formattedCitation":"(Sawahata et al., 2013)","plainCitation":"(Sawahata et al., 2013)","dontUpdate":true,"noteIndex":0},"citationItems":[{"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ins w:id="428" w:author="Chelsea Helion" w:date="2024-10-25T10:44:00Z">
        <w:r w:rsidR="007C2B01" w:rsidRPr="00262C6C">
          <w:fldChar w:fldCharType="separate"/>
        </w:r>
        <w:r w:rsidR="007C2B01" w:rsidRPr="00262C6C">
          <w:t>Sawahata et al., 2013)</w:t>
        </w:r>
        <w:r w:rsidR="007C2B01" w:rsidRPr="00262C6C">
          <w:fldChar w:fldCharType="end"/>
        </w:r>
        <w:r w:rsidR="007C2B01" w:rsidRPr="00262C6C">
          <w:t xml:space="preserve"> or associations between subject-specific neural activity and concurrent behavioral outcomes (e.g., </w:t>
        </w:r>
        <w:r w:rsidR="007C2B01" w:rsidRPr="002947A3">
          <w:fldChar w:fldCharType="begin"/>
        </w:r>
      </w:ins>
      <w:r w:rsidR="008B21B9">
        <w:instrText xml:space="preserve"> ADDIN ZOTERO_ITEM CSL_CITATION {"citationID":"Vc0XvkHT","properties":{"formattedCitation":"(Borja Jimenez et al., 2020)","plainCitation":"(Borja Jimenez et al., 2020)","dontUpdate":true,"noteIndex":0},"citationItems":[{"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ins w:id="429" w:author="Chelsea Helion" w:date="2024-10-25T10:44:00Z">
        <w:r w:rsidR="007C2B01" w:rsidRPr="002947A3">
          <w:fldChar w:fldCharType="separate"/>
        </w:r>
        <w:r w:rsidR="007C2B01" w:rsidRPr="00262C6C">
          <w:t>Borja Jimenez et al., 2020)</w:t>
        </w:r>
        <w:r w:rsidR="007C2B01" w:rsidRPr="002947A3">
          <w:fldChar w:fldCharType="end"/>
        </w:r>
        <w:r w:rsidR="007C2B01" w:rsidRPr="00262C6C">
          <w:t xml:space="preserve">. </w:t>
        </w:r>
        <w:commentRangeStart w:id="430"/>
        <w:commentRangeEnd w:id="430"/>
        <w:r w:rsidR="007C2B01" w:rsidRPr="006E54B4">
          <w:rPr>
            <w:rStyle w:val="CommentReference"/>
          </w:rPr>
          <w:commentReference w:id="430"/>
        </w:r>
      </w:ins>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8B21B9">
        <w:instrText xml:space="preserve"> ADDIN ZOTERO_ITEM CSL_CITATION {"citationID":"uCe2LQMQ","properties":{"formattedCitation":"(Mauss et al., 2005)","plainCitation":"(Mauss et al., 2005)","noteIndex":0},"citationItems":[{"id":20893,"uris":["http://zotero.org/users/6239255/items/T5AZ76GI"],"itemData":{"id":20893,"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93459D" w:rsidRPr="00262C6C">
        <w:t>(Mauss et al., 2005)</w:t>
      </w:r>
      <w:r w:rsidR="00364897" w:rsidRPr="00262C6C">
        <w:fldChar w:fldCharType="end"/>
      </w:r>
      <w:r w:rsidRPr="00262C6C">
        <w:t xml:space="preserve"> and experiential </w:t>
      </w:r>
      <w:r w:rsidR="00364897" w:rsidRPr="00262C6C">
        <w:fldChar w:fldCharType="begin"/>
      </w:r>
      <w:r w:rsidR="008B21B9">
        <w:instrText xml:space="preserve"> ADDIN ZOTERO_ITEM CSL_CITATION {"citationID":"Ahb6aYCz","properties":{"formattedCitation":"(Hutcherson et al., 2005; Valentin Wagner et al., 2020)","plainCitation":"(Hutcherson et al., 2005; Valentin Wagner et al., 202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20901,"uris":["http://zotero.org/users/6239255/items/68YBCX72","http://zotero.org/users/6239255/items/8IAQCBQ9"],"itemData":{"id":20901,"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B11CB8" w:rsidRPr="00262C6C">
        <w:t>(Hutcherson et al., 2005; Valentin Wagner et al., 2020)</w:t>
      </w:r>
      <w:r w:rsidR="00364897" w:rsidRPr="00262C6C">
        <w:fldChar w:fldCharType="end"/>
      </w:r>
      <w:r w:rsidR="00364897" w:rsidRPr="00262C6C">
        <w:t xml:space="preserve"> </w:t>
      </w:r>
      <w:r w:rsidRPr="00262C6C">
        <w:t>representations of events</w:t>
      </w:r>
      <w:ins w:id="431" w:author="Chelsea Helion" w:date="2024-10-22T12:18:00Z">
        <w:r w:rsidR="000B1B95" w:rsidRPr="00262C6C">
          <w:t xml:space="preserve">. This </w:t>
        </w:r>
      </w:ins>
      <w:del w:id="432" w:author="Chelsea Helion" w:date="2024-10-22T12:18:00Z">
        <w:r w:rsidR="00A967C5" w:rsidRPr="00262C6C" w:rsidDel="000B1B95">
          <w:delText xml:space="preserve">, which </w:delText>
        </w:r>
      </w:del>
      <w:r w:rsidR="00A967C5" w:rsidRPr="00262C6C">
        <w:t xml:space="preserve">suggests that </w:t>
      </w:r>
      <w:ins w:id="433" w:author="Chelsea Helion" w:date="2024-10-22T12:18:00Z">
        <w:r w:rsidR="000B1B95" w:rsidRPr="00262C6C">
          <w:t xml:space="preserve">active </w:t>
        </w:r>
      </w:ins>
      <w:r w:rsidR="00A967C5" w:rsidRPr="00262C6C">
        <w:t xml:space="preserve">introspection imposes minimal penalties upon the fidelity of </w:t>
      </w:r>
      <w:r w:rsidRPr="00262C6C">
        <w:t xml:space="preserve">recorded </w:t>
      </w:r>
      <w:del w:id="434" w:author="Chelsea Helion" w:date="2024-10-22T12:19:00Z">
        <w:r w:rsidRPr="00262C6C" w:rsidDel="000B1B95">
          <w:delText>phenomena</w:delText>
        </w:r>
      </w:del>
      <w:ins w:id="435" w:author="Chelsea Helion" w:date="2024-10-22T12:19:00Z">
        <w:r w:rsidR="000B1B95" w:rsidRPr="00262C6C">
          <w:t>phenomena, but this has yet to be tested directly</w:t>
        </w:r>
      </w:ins>
      <w:ins w:id="436" w:author="Chelsea Helion" w:date="2024-10-25T10:42:00Z">
        <w:r w:rsidR="007C2B01">
          <w:t xml:space="preserve"> in the context of </w:t>
        </w:r>
      </w:ins>
      <w:ins w:id="437" w:author="Chelsea Helion" w:date="2024-10-25T10:43:00Z">
        <w:r w:rsidR="007C2B01">
          <w:t>naturalistic neuroimaging</w:t>
        </w:r>
      </w:ins>
      <w:r w:rsidRPr="00262C6C">
        <w:t xml:space="preserve">. </w:t>
      </w:r>
      <w:commentRangeStart w:id="438"/>
      <w:del w:id="439" w:author="Chelsea Helion" w:date="2024-10-22T12:19:00Z">
        <w:r w:rsidRPr="00262C6C" w:rsidDel="000B1B95">
          <w:delText>This level of</w:delText>
        </w:r>
      </w:del>
      <w:del w:id="440" w:author="Chelsea Helion" w:date="2024-10-25T10:44:00Z">
        <w:r w:rsidRPr="00262C6C" w:rsidDel="007C2B01">
          <w:delText xml:space="preserve"> </w:delText>
        </w:r>
      </w:del>
      <w:del w:id="441" w:author="Chelsea Helion" w:date="2024-10-22T12:19:00Z">
        <w:r w:rsidRPr="00262C6C" w:rsidDel="000B1B95">
          <w:delText>phenomenal</w:delText>
        </w:r>
      </w:del>
      <w:del w:id="442" w:author="Chelsea Helion" w:date="2024-10-25T10:44:00Z">
        <w:r w:rsidRPr="00262C6C" w:rsidDel="007C2B01">
          <w:delText xml:space="preserve"> fidelity is </w:delText>
        </w:r>
      </w:del>
      <w:del w:id="443" w:author="Chelsea Helion" w:date="2024-10-25T10:43:00Z">
        <w:r w:rsidR="00A967C5" w:rsidRPr="00262C6C" w:rsidDel="007C2B01">
          <w:delText>needed</w:delText>
        </w:r>
        <w:r w:rsidRPr="00262C6C" w:rsidDel="007C2B01">
          <w:delText xml:space="preserve"> </w:delText>
        </w:r>
      </w:del>
      <w:del w:id="444" w:author="Chelsea Helion" w:date="2024-10-25T10:44:00Z">
        <w:r w:rsidRPr="00262C6C" w:rsidDel="007C2B01">
          <w:delText xml:space="preserve">when researching </w:delText>
        </w:r>
        <w:r w:rsidR="00A967C5" w:rsidRPr="00262C6C" w:rsidDel="007C2B01">
          <w:delText xml:space="preserve">idiosyncratic </w:delText>
        </w:r>
        <w:r w:rsidRPr="00262C6C" w:rsidDel="007C2B01">
          <w:delText xml:space="preserve">subject-specific neural signatures (e.g., </w:delText>
        </w:r>
        <w:r w:rsidR="006B3C12" w:rsidRPr="00262C6C" w:rsidDel="007C2B01">
          <w:fldChar w:fldCharType="begin"/>
        </w:r>
        <w:r w:rsidR="004F2335" w:rsidRPr="00262C6C" w:rsidDel="007C2B01">
          <w:delInstrText xml:space="preserve"> ADDIN ZOTERO_ITEM CSL_CITATION {"citationID":"ve0fguaH","properties":{"formattedCitation":"(Sawahata et al., 2013)","plainCitation":"(Sawahata et al., 2013)","dontUpdate":true,"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delInstrText>
        </w:r>
        <w:r w:rsidR="006B3C12" w:rsidRPr="00262C6C" w:rsidDel="007C2B01">
          <w:fldChar w:fldCharType="separate"/>
        </w:r>
        <w:r w:rsidR="00780A6F" w:rsidRPr="00262C6C" w:rsidDel="007C2B01">
          <w:delText>Sawahata et al., 2013)</w:delText>
        </w:r>
        <w:r w:rsidR="006B3C12" w:rsidRPr="00262C6C" w:rsidDel="007C2B01">
          <w:fldChar w:fldCharType="end"/>
        </w:r>
        <w:r w:rsidR="006B3C12" w:rsidRPr="00262C6C" w:rsidDel="007C2B01">
          <w:delText xml:space="preserve"> </w:delText>
        </w:r>
        <w:r w:rsidRPr="00262C6C" w:rsidDel="007C2B01">
          <w:delText>or associations between subject-specific neural activity and concurrent behavioral outcomes (e.g.,</w:delText>
        </w:r>
        <w:r w:rsidR="006B3C12" w:rsidRPr="00262C6C" w:rsidDel="007C2B01">
          <w:delText xml:space="preserve"> </w:delText>
        </w:r>
        <w:r w:rsidR="006B3C12" w:rsidRPr="006E54B4" w:rsidDel="007C2B01">
          <w:rPr>
            <w:rPrChange w:id="445" w:author="Chelsea Helion" w:date="2024-10-23T10:53:00Z">
              <w:rPr>
                <w:rFonts w:ascii="Aptos" w:hAnsi="Aptos"/>
              </w:rPr>
            </w:rPrChange>
          </w:rPr>
          <w:fldChar w:fldCharType="begin"/>
        </w:r>
        <w:r w:rsidR="004F2335" w:rsidRPr="00262C6C" w:rsidDel="007C2B01">
          <w:delInstrText xml:space="preserve"> ADDIN ZOTERO_ITEM CSL_CITATION {"citationID":"Vc0XvkHT","properties":{"formattedCitation":"(Borja Jimenez et al., 2020)","plainCitation":"(Borja Jimenez et al., 2020)","dontUpdate":true,"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006B3C12" w:rsidRPr="006E54B4" w:rsidDel="007C2B01">
          <w:rPr>
            <w:rPrChange w:id="446" w:author="Chelsea Helion" w:date="2024-10-23T10:53:00Z">
              <w:rPr>
                <w:rFonts w:ascii="Aptos" w:hAnsi="Aptos"/>
              </w:rPr>
            </w:rPrChange>
          </w:rPr>
          <w:fldChar w:fldCharType="separate"/>
        </w:r>
        <w:r w:rsidR="006B3C12" w:rsidRPr="00262C6C" w:rsidDel="007C2B01">
          <w:delText>Borja Jimenez et al., 2020)</w:delText>
        </w:r>
        <w:r w:rsidR="006B3C12" w:rsidRPr="006E54B4" w:rsidDel="007C2B01">
          <w:rPr>
            <w:rPrChange w:id="447" w:author="Chelsea Helion" w:date="2024-10-23T10:53:00Z">
              <w:rPr>
                <w:rFonts w:ascii="Aptos" w:hAnsi="Aptos"/>
              </w:rPr>
            </w:rPrChange>
          </w:rPr>
          <w:fldChar w:fldCharType="end"/>
        </w:r>
        <w:r w:rsidRPr="00262C6C" w:rsidDel="007C2B01">
          <w:delText xml:space="preserve">. </w:delText>
        </w:r>
        <w:commentRangeEnd w:id="438"/>
        <w:r w:rsidR="000B1B95" w:rsidRPr="006E54B4" w:rsidDel="007C2B01">
          <w:rPr>
            <w:rStyle w:val="CommentReference"/>
          </w:rPr>
          <w:commentReference w:id="438"/>
        </w:r>
      </w:del>
      <w:del w:id="448" w:author="Chelsea Helion" w:date="2024-10-22T12:20:00Z">
        <w:r w:rsidRPr="006E54B4" w:rsidDel="000B1B95">
          <w:rPr>
            <w:rPrChange w:id="449" w:author="Chelsea Helion" w:date="2024-10-23T10:53:00Z">
              <w:rPr>
                <w:rFonts w:ascii="Aptos" w:hAnsi="Aptos"/>
              </w:rPr>
            </w:rPrChange>
          </w:rPr>
          <w:delText xml:space="preserve">Online </w:delText>
        </w:r>
      </w:del>
      <w:del w:id="450" w:author="Chelsea Helion" w:date="2024-10-25T10:44:00Z">
        <w:r w:rsidRPr="006E54B4" w:rsidDel="007C2B01">
          <w:rPr>
            <w:rPrChange w:id="451" w:author="Chelsea Helion" w:date="2024-10-23T10:53:00Z">
              <w:rPr>
                <w:rFonts w:ascii="Aptos" w:hAnsi="Aptos"/>
              </w:rPr>
            </w:rPrChange>
          </w:rPr>
          <w:delText xml:space="preserve">ratings, unlike retroactive ratings, avoid concerns of recall errors, biases, and/or that the ratings represent a different experience than the </w:delText>
        </w:r>
      </w:del>
      <w:del w:id="452" w:author="Chelsea Helion" w:date="2024-10-22T12:21:00Z">
        <w:r w:rsidRPr="006E54B4" w:rsidDel="000B1B95">
          <w:rPr>
            <w:rPrChange w:id="453" w:author="Chelsea Helion" w:date="2024-10-23T10:53:00Z">
              <w:rPr>
                <w:rFonts w:ascii="Aptos" w:hAnsi="Aptos"/>
              </w:rPr>
            </w:rPrChange>
          </w:rPr>
          <w:delText>passive or reflective engagement experience that was</w:delText>
        </w:r>
      </w:del>
      <w:del w:id="454" w:author="Chelsea Helion" w:date="2024-10-25T10:44:00Z">
        <w:r w:rsidRPr="006E54B4" w:rsidDel="007C2B01">
          <w:rPr>
            <w:rPrChange w:id="455" w:author="Chelsea Helion" w:date="2024-10-23T10:53:00Z">
              <w:rPr>
                <w:rFonts w:ascii="Aptos" w:hAnsi="Aptos"/>
              </w:rPr>
            </w:rPrChange>
          </w:rPr>
          <w:delText xml:space="preserve"> </w:delText>
        </w:r>
      </w:del>
      <w:del w:id="456" w:author="Chelsea Helion" w:date="2024-10-22T12:20:00Z">
        <w:r w:rsidRPr="006E54B4" w:rsidDel="000B1B95">
          <w:rPr>
            <w:rPrChange w:id="457" w:author="Chelsea Helion" w:date="2024-10-23T10:53:00Z">
              <w:rPr>
                <w:rFonts w:ascii="Aptos" w:hAnsi="Aptos"/>
              </w:rPr>
            </w:rPrChange>
          </w:rPr>
          <w:delText xml:space="preserve">previously </w:delText>
        </w:r>
      </w:del>
      <w:del w:id="458" w:author="Chelsea Helion" w:date="2024-10-22T12:21:00Z">
        <w:r w:rsidRPr="006E54B4" w:rsidDel="000B1B95">
          <w:rPr>
            <w:rPrChange w:id="459" w:author="Chelsea Helion" w:date="2024-10-23T10:53:00Z">
              <w:rPr>
                <w:rFonts w:ascii="Aptos" w:hAnsi="Aptos"/>
              </w:rPr>
            </w:rPrChange>
          </w:rPr>
          <w:delText>captured</w:delText>
        </w:r>
      </w:del>
      <w:del w:id="460" w:author="Chelsea Helion" w:date="2024-10-25T10:44:00Z">
        <w:r w:rsidRPr="006E54B4" w:rsidDel="007C2B01">
          <w:rPr>
            <w:rPrChange w:id="461" w:author="Chelsea Helion" w:date="2024-10-23T10:53:00Z">
              <w:rPr>
                <w:rFonts w:ascii="Aptos" w:hAnsi="Aptos"/>
              </w:rPr>
            </w:rPrChange>
          </w:rPr>
          <w:delText xml:space="preserve">. </w:delText>
        </w:r>
      </w:del>
      <w:del w:id="462" w:author="Chelsea Helion" w:date="2024-10-22T12:21:00Z">
        <w:r w:rsidRPr="006E54B4" w:rsidDel="000B1B95">
          <w:rPr>
            <w:rPrChange w:id="463" w:author="Chelsea Helion" w:date="2024-10-23T10:53:00Z">
              <w:rPr>
                <w:rFonts w:ascii="Aptos" w:hAnsi="Aptos"/>
              </w:rPr>
            </w:rPrChange>
          </w:rPr>
          <w:delText>Additionally</w:delText>
        </w:r>
      </w:del>
      <w:del w:id="464" w:author="Chelsea Helion" w:date="2024-10-22T12:25:00Z">
        <w:r w:rsidRPr="006E54B4" w:rsidDel="000B1B95">
          <w:rPr>
            <w:rPrChange w:id="465" w:author="Chelsea Helion" w:date="2024-10-23T10:53:00Z">
              <w:rPr>
                <w:rFonts w:ascii="Aptos" w:hAnsi="Aptos"/>
              </w:rPr>
            </w:rPrChange>
          </w:rPr>
          <w:delText>, some</w:delText>
        </w:r>
        <w:r w:rsidR="00AF6336" w:rsidRPr="006E54B4" w:rsidDel="000B1B95">
          <w:rPr>
            <w:rPrChange w:id="466" w:author="Chelsea Helion" w:date="2024-10-23T10:53:00Z">
              <w:rPr>
                <w:rFonts w:ascii="Aptos" w:hAnsi="Aptos"/>
              </w:rPr>
            </w:rPrChange>
          </w:rPr>
          <w:delText xml:space="preserve"> </w:delText>
        </w:r>
        <w:r w:rsidRPr="006E54B4" w:rsidDel="000B1B95">
          <w:rPr>
            <w:rPrChange w:id="467" w:author="Chelsea Helion" w:date="2024-10-23T10:53:00Z">
              <w:rPr>
                <w:rFonts w:ascii="Aptos" w:hAnsi="Aptos"/>
              </w:rPr>
            </w:rPrChange>
          </w:rPr>
          <w:delText>stimuli may naturally encourage processes that are more akin to what we consider active viewing. For example,</w:delText>
        </w:r>
        <w:r w:rsidR="00AF6336" w:rsidRPr="006E54B4" w:rsidDel="000B1B95">
          <w:rPr>
            <w:rPrChange w:id="468" w:author="Chelsea Helion" w:date="2024-10-23T10:53:00Z">
              <w:rPr>
                <w:rFonts w:ascii="Aptos" w:hAnsi="Aptos"/>
              </w:rPr>
            </w:rPrChange>
          </w:rPr>
          <w:delText xml:space="preserve"> for </w:delText>
        </w:r>
        <w:r w:rsidRPr="006E54B4" w:rsidDel="000B1B95">
          <w:rPr>
            <w:rPrChange w:id="469" w:author="Chelsea Helion" w:date="2024-10-23T10:53:00Z">
              <w:rPr>
                <w:rFonts w:ascii="Aptos" w:hAnsi="Aptos"/>
              </w:rPr>
            </w:rPrChange>
          </w:rPr>
          <w:delText>stimuli which centrally feature ambiguity (e.g., which contestant will win a reality competition, which character committed the crime in a murder mystery) the cognitive processes evoked via passive viewing may not differ substantially from</w:delText>
        </w:r>
      </w:del>
      <w:del w:id="470" w:author="Chelsea Helion" w:date="2024-10-22T12:24:00Z">
        <w:r w:rsidRPr="006E54B4" w:rsidDel="000B1B95">
          <w:rPr>
            <w:rPrChange w:id="471" w:author="Chelsea Helion" w:date="2024-10-23T10:53:00Z">
              <w:rPr>
                <w:rFonts w:ascii="Aptos" w:hAnsi="Aptos"/>
              </w:rPr>
            </w:rPrChange>
          </w:rPr>
          <w:delText xml:space="preserve"> the</w:delText>
        </w:r>
      </w:del>
      <w:del w:id="472" w:author="Chelsea Helion" w:date="2024-10-22T12:25:00Z">
        <w:r w:rsidRPr="006E54B4" w:rsidDel="000B1B95">
          <w:rPr>
            <w:rPrChange w:id="473" w:author="Chelsea Helion" w:date="2024-10-23T10:53:00Z">
              <w:rPr>
                <w:rFonts w:ascii="Aptos" w:hAnsi="Aptos"/>
              </w:rPr>
            </w:rPrChange>
          </w:rPr>
          <w:delText xml:space="preserve"> instructions </w:delText>
        </w:r>
      </w:del>
      <w:del w:id="474" w:author="Chelsea Helion" w:date="2024-10-22T12:24:00Z">
        <w:r w:rsidRPr="006E54B4" w:rsidDel="000B1B95">
          <w:rPr>
            <w:rPrChange w:id="475" w:author="Chelsea Helion" w:date="2024-10-23T10:53:00Z">
              <w:rPr>
                <w:rFonts w:ascii="Aptos" w:hAnsi="Aptos"/>
              </w:rPr>
            </w:rPrChange>
          </w:rPr>
          <w:delText xml:space="preserve">that an active engagement study design provides. </w:delText>
        </w:r>
      </w:del>
      <w:del w:id="476" w:author="Chelsea Helion" w:date="2024-10-22T12:25:00Z">
        <w:r w:rsidRPr="006E54B4" w:rsidDel="000B1B95">
          <w:rPr>
            <w:rPrChange w:id="477" w:author="Chelsea Helion" w:date="2024-10-23T10:53:00Z">
              <w:rPr>
                <w:rFonts w:ascii="Aptos" w:hAnsi="Aptos"/>
              </w:rPr>
            </w:rPrChange>
          </w:rPr>
          <w:delText>That is, for this type of stimuli, participants may be naturally engaging in an information-seeking process to determine the winner or assess the guilt of an accused character, regardless of whether they have explicit instructions to do so.</w:delText>
        </w:r>
      </w:del>
      <w:del w:id="478" w:author="Chelsea Helion" w:date="2024-10-22T12:27:00Z">
        <w:r w:rsidRPr="006E54B4" w:rsidDel="002E5786">
          <w:rPr>
            <w:rPrChange w:id="479" w:author="Chelsea Helion" w:date="2024-10-23T10:53:00Z">
              <w:rPr>
                <w:rFonts w:ascii="Aptos" w:hAnsi="Aptos"/>
              </w:rPr>
            </w:rPrChange>
          </w:rPr>
          <w:delText xml:space="preserve"> </w:delText>
        </w:r>
      </w:del>
    </w:p>
    <w:p w14:paraId="65C4E3FC" w14:textId="644AD6BD" w:rsidR="00F663DD" w:rsidRPr="002947A3" w:rsidRDefault="00F663DD">
      <w:pPr>
        <w:spacing w:line="240" w:lineRule="auto"/>
        <w:ind w:firstLine="540"/>
        <w:jc w:val="both"/>
        <w:pPrChange w:id="480" w:author="Chelsea Helion" w:date="2024-10-25T11:08:00Z">
          <w:pPr>
            <w:spacing w:line="240" w:lineRule="auto"/>
            <w:jc w:val="both"/>
          </w:pPr>
        </w:pPrChange>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ratings and an event or information did result in an update to their assessments. Expressive rating likely </w:t>
      </w:r>
      <w:proofErr w:type="gramStart"/>
      <w:r w:rsidRPr="002947A3">
        <w:t>recruits</w:t>
      </w:r>
      <w:proofErr w:type="gramEnd"/>
      <w:r w:rsidRPr="002947A3">
        <w:t xml:space="preserve"> regions associated with interoception, like the anterior cingulate cortex (ACC) and </w:t>
      </w:r>
      <w:r w:rsidRPr="002947A3">
        <w:lastRenderedPageBreak/>
        <w:t>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59E8BC03" w:rsidR="00F663DD" w:rsidDel="00F663DD" w:rsidRDefault="00F663DD" w:rsidP="00F663DD">
      <w:pPr>
        <w:spacing w:line="240" w:lineRule="auto"/>
        <w:ind w:firstLine="540"/>
        <w:jc w:val="both"/>
        <w:rPr>
          <w:del w:id="481"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8B21B9">
        <w:instrText xml:space="preserve"> ADDIN ZOTERO_ITEM CSL_CITATION {"citationID":"v4u7fzeB","properties":{"formattedCitation":"(Hutcherson et al., 2005)","plainCitation":"(Hutcherson et al., 2005)","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Pr="002947A3">
        <w:t>(Hutcherson et al., 2005)</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8B21B9">
        <w:instrText xml:space="preserve"> ADDIN ZOTERO_ITEM CSL_CITATION {"citationID":"HYzfx3F5","properties":{"formattedCitation":"(Yarkoni et al., 2011)","plainCitation":"(Yarkoni et al., 2011)","noteIndex":0},"citationItems":[{"id":11890,"uris":["http://zotero.org/users/6239255/items/AYYWX7P9"],"itemData":{"id":11890,"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Pr="002947A3">
        <w:t>(Yarkoni et al., 2011)</w:t>
      </w:r>
      <w:r w:rsidRPr="002947A3">
        <w:fldChar w:fldCharType="end"/>
      </w:r>
      <w:r w:rsidRPr="002947A3">
        <w:t xml:space="preserve"> database found clusters in the left and right medial prefrontal cortex (mPFC),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rPr>
          <w:ins w:id="482" w:author="Chelsea Helion" w:date="2024-10-25T11:25:00Z"/>
        </w:rPr>
      </w:pPr>
    </w:p>
    <w:p w14:paraId="37916987" w14:textId="52A71A83" w:rsidR="00F663DD" w:rsidRPr="007C2B01" w:rsidDel="00F663DD" w:rsidRDefault="00F663DD">
      <w:pPr>
        <w:spacing w:line="240" w:lineRule="auto"/>
        <w:ind w:firstLine="540"/>
        <w:jc w:val="both"/>
        <w:rPr>
          <w:del w:id="483" w:author="Chelsea Helion" w:date="2024-10-25T11:09:00Z"/>
        </w:rPr>
      </w:pPr>
      <w:ins w:id="484" w:author="Chelsea Helion" w:date="2024-10-25T11:25:00Z">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mPFC). </w:t>
        </w:r>
      </w:ins>
    </w:p>
    <w:p w14:paraId="2BB28EFE" w14:textId="77777777" w:rsidR="00F663DD" w:rsidRDefault="00F663DD" w:rsidP="00F663DD">
      <w:pPr>
        <w:spacing w:line="240" w:lineRule="auto"/>
        <w:ind w:firstLine="540"/>
        <w:jc w:val="both"/>
      </w:pPr>
    </w:p>
    <w:p w14:paraId="237A48C3" w14:textId="759044E5" w:rsidR="00624342" w:rsidRDefault="00ED22D8" w:rsidP="00624342">
      <w:pPr>
        <w:spacing w:line="240" w:lineRule="auto"/>
        <w:ind w:firstLine="540"/>
        <w:jc w:val="both"/>
        <w:rPr>
          <w:ins w:id="485" w:author="Chelsea Helion" w:date="2024-10-25T12:03:00Z"/>
        </w:rPr>
      </w:pPr>
      <w:r>
        <w:rPr>
          <w:b/>
          <w:bCs/>
        </w:rPr>
        <w:t>Examining the downstream impact of expressive</w:t>
      </w:r>
      <w:ins w:id="486" w:author="Chelsea Helion" w:date="2024-10-25T11:25:00Z">
        <w:r w:rsidR="00F663DD">
          <w:rPr>
            <w:b/>
            <w:bCs/>
          </w:rPr>
          <w:t xml:space="preserve"> and reflective</w:t>
        </w:r>
      </w:ins>
      <w:r>
        <w:rPr>
          <w:b/>
          <w:bCs/>
        </w:rPr>
        <w:t xml:space="preserve"> active viewing on higher order cognition</w:t>
      </w:r>
      <w:ins w:id="487" w:author="Chelsea Helion" w:date="2024-10-25T11:54:00Z">
        <w:r w:rsidR="00E135C6">
          <w:t xml:space="preserve"> </w:t>
        </w:r>
      </w:ins>
      <w:proofErr w:type="gramStart"/>
      <w:ins w:id="488" w:author="Chelsea Helion" w:date="2024-10-25T12:03:00Z">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 (cite), the extent to which narrative comprehension is shared across individuals (cite), and the extent to which neural activity during experience is predictive of neural activity during recall (cite).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t>
        </w:r>
        <w:r w:rsidR="00624342">
          <w:lastRenderedPageBreak/>
          <w:t>would not be differences in the proportion of recalled scenes between the two conditions, given the presence of the same active goal — rating certainty in a social outcome — in both viewing conditions.</w:t>
        </w:r>
      </w:ins>
    </w:p>
    <w:p w14:paraId="626E841A" w14:textId="25462E2B" w:rsidR="00ED22D8" w:rsidRPr="00F663DD" w:rsidDel="00624342" w:rsidRDefault="00624342" w:rsidP="00624342">
      <w:pPr>
        <w:spacing w:line="240" w:lineRule="auto"/>
        <w:ind w:firstLine="540"/>
        <w:jc w:val="both"/>
        <w:rPr>
          <w:del w:id="489" w:author="Chelsea Helion" w:date="2024-10-25T12:03:00Z"/>
        </w:rPr>
      </w:pPr>
      <w:commentRangeStart w:id="490"/>
      <w:ins w:id="491" w:author="Chelsea Helion" w:date="2024-10-25T12:03:00Z">
        <w:r>
          <w:t>Turning next to person perception, we focused on this construct as building a representation of another person is a multi-faceted process. Some work in social psychology indicates that individuals can get a “gist” of an individual relatively quickly (Ambady cites),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Mann, Ferguson, Cone cite).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ins>
      <w:del w:id="492" w:author="Chelsea Helion" w:date="2024-10-25T11:54:00Z">
        <w:r w:rsidR="00ED22D8" w:rsidDel="00E135C6">
          <w:rPr>
            <w:b/>
            <w:bCs/>
          </w:rPr>
          <w:delText>.</w:delText>
        </w:r>
        <w:r w:rsidR="007C2B01" w:rsidDel="00E135C6">
          <w:rPr>
            <w:b/>
            <w:bCs/>
          </w:rPr>
          <w:delText xml:space="preserve"> </w:delText>
        </w:r>
      </w:del>
      <w:commentRangeEnd w:id="490"/>
      <w:r>
        <w:rPr>
          <w:rStyle w:val="CommentReference"/>
        </w:rPr>
        <w:commentReference w:id="490"/>
      </w:r>
    </w:p>
    <w:p w14:paraId="4DD12EDD" w14:textId="77777777" w:rsidR="00ED22D8" w:rsidRPr="006E54B4" w:rsidDel="00624342" w:rsidRDefault="00ED22D8" w:rsidP="00383C25">
      <w:pPr>
        <w:spacing w:line="240" w:lineRule="auto"/>
        <w:ind w:firstLine="540"/>
        <w:jc w:val="both"/>
        <w:rPr>
          <w:del w:id="493" w:author="Chelsea Helion" w:date="2024-10-25T12:04:00Z"/>
          <w:rPrChange w:id="494" w:author="Chelsea Helion" w:date="2024-10-23T10:53:00Z">
            <w:rPr>
              <w:del w:id="495" w:author="Chelsea Helion" w:date="2024-10-25T12:04:00Z"/>
              <w:rFonts w:ascii="Aptos" w:hAnsi="Aptos"/>
            </w:rPr>
          </w:rPrChange>
        </w:rPr>
      </w:pPr>
    </w:p>
    <w:p w14:paraId="668DF330" w14:textId="5F9EF574" w:rsidR="00DE0869" w:rsidRPr="006E54B4" w:rsidDel="00262C6C" w:rsidRDefault="00000000">
      <w:pPr>
        <w:spacing w:line="240" w:lineRule="auto"/>
        <w:jc w:val="both"/>
        <w:rPr>
          <w:del w:id="496" w:author="Chelsea Helion" w:date="2024-10-23T16:55:00Z"/>
          <w:rPrChange w:id="497" w:author="Chelsea Helion" w:date="2024-10-23T10:53:00Z">
            <w:rPr>
              <w:del w:id="498" w:author="Chelsea Helion" w:date="2024-10-23T16:55:00Z"/>
              <w:rFonts w:ascii="Aptos" w:hAnsi="Aptos"/>
            </w:rPr>
          </w:rPrChange>
        </w:rPr>
        <w:pPrChange w:id="499" w:author="Chelsea Helion" w:date="2024-10-25T12:04:00Z">
          <w:pPr>
            <w:spacing w:line="240" w:lineRule="auto"/>
            <w:ind w:firstLine="540"/>
            <w:jc w:val="both"/>
          </w:pPr>
        </w:pPrChange>
      </w:pPr>
      <w:commentRangeStart w:id="500"/>
      <w:del w:id="501" w:author="Chelsea Helion" w:date="2024-10-23T16:55:00Z">
        <w:r w:rsidRPr="006E54B4" w:rsidDel="00262C6C">
          <w:rPr>
            <w:rPrChange w:id="502" w:author="Chelsea Helion" w:date="2024-10-23T10:53:00Z">
              <w:rPr>
                <w:rFonts w:ascii="Aptos" w:hAnsi="Aptos"/>
              </w:rPr>
            </w:rPrChange>
          </w:rPr>
          <w:delText xml:space="preserve">Despite the strengths and utility of </w:delText>
        </w:r>
        <w:r w:rsidR="008F5F9D" w:rsidRPr="006E54B4" w:rsidDel="00262C6C">
          <w:rPr>
            <w:rPrChange w:id="503" w:author="Chelsea Helion" w:date="2024-10-23T10:53:00Z">
              <w:rPr>
                <w:rFonts w:ascii="Aptos" w:hAnsi="Aptos"/>
              </w:rPr>
            </w:rPrChange>
          </w:rPr>
          <w:delText>in-the-moment</w:delText>
        </w:r>
        <w:r w:rsidRPr="006E54B4" w:rsidDel="00262C6C">
          <w:rPr>
            <w:rPrChange w:id="504" w:author="Chelsea Helion" w:date="2024-10-23T10:53:00Z">
              <w:rPr>
                <w:rFonts w:ascii="Aptos" w:hAnsi="Aptos"/>
              </w:rPr>
            </w:rPrChange>
          </w:rPr>
          <w:delText xml:space="preserve"> ratings, the use of this technique has largely stagnated in the neuroimaging literature due to popular interpretations of early studies suggesting that online rating alters neural activity in substantial ways </w:delText>
        </w:r>
        <w:r w:rsidR="00364897" w:rsidRPr="006E54B4" w:rsidDel="00262C6C">
          <w:rPr>
            <w:rPrChange w:id="505" w:author="Chelsea Helion" w:date="2024-10-23T10:53:00Z">
              <w:rPr>
                <w:rFonts w:ascii="Aptos" w:hAnsi="Aptos"/>
              </w:rPr>
            </w:rPrChange>
          </w:rPr>
          <w:fldChar w:fldCharType="begin"/>
        </w:r>
        <w:r w:rsidR="004F2335" w:rsidRPr="006E54B4" w:rsidDel="00262C6C">
          <w:rPr>
            <w:rPrChange w:id="506" w:author="Chelsea Helion" w:date="2024-10-23T10:53:00Z">
              <w:rPr>
                <w:rFonts w:ascii="Aptos" w:hAnsi="Aptos"/>
              </w:rPr>
            </w:rPrChange>
          </w:rPr>
          <w:del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364897" w:rsidRPr="006E54B4" w:rsidDel="00262C6C">
          <w:rPr>
            <w:rPrChange w:id="507" w:author="Chelsea Helion" w:date="2024-10-23T10:53:00Z">
              <w:rPr>
                <w:rFonts w:ascii="Aptos" w:hAnsi="Aptos"/>
              </w:rPr>
            </w:rPrChange>
          </w:rPr>
          <w:fldChar w:fldCharType="separate"/>
        </w:r>
        <w:r w:rsidR="00AF4E49" w:rsidRPr="006E54B4" w:rsidDel="00262C6C">
          <w:rPr>
            <w:rPrChange w:id="508" w:author="Chelsea Helion" w:date="2024-10-23T10:53:00Z">
              <w:rPr>
                <w:rFonts w:ascii="Aptos" w:hAnsi="Aptos" w:cs="Times New Roman"/>
              </w:rPr>
            </w:rPrChange>
          </w:rPr>
          <w:delText>(Jääskeläinen et al., 2022; Nummenmaa et al., 2012; Saarimäki, 2021)</w:delText>
        </w:r>
        <w:r w:rsidR="00364897" w:rsidRPr="006E54B4" w:rsidDel="00262C6C">
          <w:rPr>
            <w:rPrChange w:id="509" w:author="Chelsea Helion" w:date="2024-10-23T10:53:00Z">
              <w:rPr>
                <w:rFonts w:ascii="Aptos" w:hAnsi="Aptos"/>
              </w:rPr>
            </w:rPrChange>
          </w:rPr>
          <w:fldChar w:fldCharType="end"/>
        </w:r>
        <w:r w:rsidRPr="006E54B4" w:rsidDel="00262C6C">
          <w:rPr>
            <w:rPrChange w:id="510" w:author="Chelsea Helion" w:date="2024-10-23T10:53:00Z">
              <w:rPr>
                <w:rFonts w:ascii="Aptos" w:hAnsi="Aptos"/>
              </w:rPr>
            </w:rPrChange>
          </w:rPr>
          <w:delText xml:space="preserve">. To date, only a handful of neuroimaging studies that we could find have attempted to capture continuous online self-reported ratings during exposure to a dynamic, feature-rich stimuli </w:delText>
        </w:r>
        <w:r w:rsidR="004A536E" w:rsidRPr="006E54B4" w:rsidDel="00262C6C">
          <w:rPr>
            <w:rPrChange w:id="511" w:author="Chelsea Helion" w:date="2024-10-23T10:53:00Z">
              <w:rPr>
                <w:rFonts w:ascii="Aptos" w:hAnsi="Aptos"/>
              </w:rPr>
            </w:rPrChange>
          </w:rPr>
          <w:fldChar w:fldCharType="begin"/>
        </w:r>
        <w:r w:rsidR="004F2335" w:rsidRPr="006E54B4" w:rsidDel="00262C6C">
          <w:rPr>
            <w:rPrChange w:id="512" w:author="Chelsea Helion" w:date="2024-10-23T10:53:00Z">
              <w:rPr>
                <w:rFonts w:ascii="Aptos" w:hAnsi="Aptos"/>
              </w:rPr>
            </w:rPrChange>
          </w:rPr>
          <w:del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delInstrText>
        </w:r>
        <w:r w:rsidR="004A536E" w:rsidRPr="006E54B4" w:rsidDel="00262C6C">
          <w:rPr>
            <w:rPrChange w:id="513" w:author="Chelsea Helion" w:date="2024-10-23T10:53:00Z">
              <w:rPr>
                <w:rFonts w:ascii="Aptos" w:hAnsi="Aptos"/>
              </w:rPr>
            </w:rPrChange>
          </w:rPr>
          <w:fldChar w:fldCharType="separate"/>
        </w:r>
        <w:r w:rsidR="00B11CB8" w:rsidRPr="006E54B4" w:rsidDel="00262C6C">
          <w:rPr>
            <w:rPrChange w:id="514" w:author="Chelsea Helion" w:date="2024-10-23T10:53:00Z">
              <w:rPr>
                <w:rFonts w:ascii="Aptos" w:hAnsi="Aptos"/>
              </w:rPr>
            </w:rPrChange>
          </w:rPr>
          <w:delText>(Borja Jimenez et al., 2020; Hutcherson et al., 2005; Lehne et al., 2015; Sawahata et al., 2013; Wallentin et al., 2011)</w:delText>
        </w:r>
        <w:r w:rsidR="004A536E" w:rsidRPr="006E54B4" w:rsidDel="00262C6C">
          <w:rPr>
            <w:rPrChange w:id="515" w:author="Chelsea Helion" w:date="2024-10-23T10:53:00Z">
              <w:rPr>
                <w:rFonts w:ascii="Aptos" w:hAnsi="Aptos"/>
              </w:rPr>
            </w:rPrChange>
          </w:rPr>
          <w:fldChar w:fldCharType="end"/>
        </w:r>
        <w:r w:rsidRPr="006E54B4" w:rsidDel="00262C6C">
          <w:rPr>
            <w:rPrChange w:id="516" w:author="Chelsea Helion" w:date="2024-10-23T10:53:00Z">
              <w:rPr>
                <w:rFonts w:ascii="Aptos" w:hAnsi="Aptos"/>
              </w:rPr>
            </w:rPrChange>
          </w:rPr>
          <w:delText xml:space="preserve">. We posit that the broad support for the interpretation that online ratings are inherently problematic in the context of neuroimaging studies may be overstated, as the literature often cited either did not use continuous ratings and dynamic stimuli </w:delText>
        </w:r>
        <w:r w:rsidR="00BC1A43" w:rsidRPr="006E54B4" w:rsidDel="00262C6C">
          <w:rPr>
            <w:rPrChange w:id="517" w:author="Chelsea Helion" w:date="2024-10-23T10:53:00Z">
              <w:rPr>
                <w:rFonts w:ascii="Aptos" w:hAnsi="Aptos"/>
              </w:rPr>
            </w:rPrChange>
          </w:rPr>
          <w:fldChar w:fldCharType="begin"/>
        </w:r>
        <w:r w:rsidR="004F2335" w:rsidRPr="006E54B4" w:rsidDel="00262C6C">
          <w:rPr>
            <w:rPrChange w:id="518" w:author="Chelsea Helion" w:date="2024-10-23T10:53:00Z">
              <w:rPr>
                <w:rFonts w:ascii="Aptos" w:hAnsi="Aptos"/>
              </w:rPr>
            </w:rPrChange>
          </w:rPr>
          <w:del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delInstrText>
        </w:r>
        <w:r w:rsidR="00BC1A43" w:rsidRPr="006E54B4" w:rsidDel="00262C6C">
          <w:rPr>
            <w:rPrChange w:id="519" w:author="Chelsea Helion" w:date="2024-10-23T10:53:00Z">
              <w:rPr>
                <w:rFonts w:ascii="Aptos" w:hAnsi="Aptos"/>
              </w:rPr>
            </w:rPrChange>
          </w:rPr>
          <w:fldChar w:fldCharType="separate"/>
        </w:r>
        <w:r w:rsidR="00BE2F62" w:rsidRPr="006E54B4" w:rsidDel="00262C6C">
          <w:rPr>
            <w:rPrChange w:id="520" w:author="Chelsea Helion" w:date="2024-10-23T10:53:00Z">
              <w:rPr>
                <w:rFonts w:ascii="Aptos" w:hAnsi="Aptos"/>
              </w:rPr>
            </w:rPrChange>
          </w:rPr>
          <w:delText>(Lieberman et al., 2007; Taylor et al., 2003)</w:delText>
        </w:r>
        <w:r w:rsidR="00BC1A43" w:rsidRPr="006E54B4" w:rsidDel="00262C6C">
          <w:rPr>
            <w:rPrChange w:id="521" w:author="Chelsea Helion" w:date="2024-10-23T10:53:00Z">
              <w:rPr>
                <w:rFonts w:ascii="Aptos" w:hAnsi="Aptos"/>
              </w:rPr>
            </w:rPrChange>
          </w:rPr>
          <w:fldChar w:fldCharType="end"/>
        </w:r>
        <w:r w:rsidR="00BE2F62" w:rsidRPr="006E54B4" w:rsidDel="00262C6C">
          <w:rPr>
            <w:rPrChange w:id="522" w:author="Chelsea Helion" w:date="2024-10-23T10:53:00Z">
              <w:rPr>
                <w:rFonts w:ascii="Aptos" w:hAnsi="Aptos"/>
              </w:rPr>
            </w:rPrChange>
          </w:rPr>
          <w:delText xml:space="preserve"> </w:delText>
        </w:r>
        <w:r w:rsidRPr="006E54B4" w:rsidDel="00262C6C">
          <w:rPr>
            <w:rPrChange w:id="523" w:author="Chelsea Helion" w:date="2024-10-23T10:53:00Z">
              <w:rPr>
                <w:rFonts w:ascii="Aptos" w:hAnsi="Aptos"/>
              </w:rPr>
            </w:rPrChange>
          </w:rPr>
          <w:delText xml:space="preserve">or contrasted significantly different (e.g., active and passive) conditions </w:delText>
        </w:r>
        <w:r w:rsidR="004A536E" w:rsidRPr="006E54B4" w:rsidDel="00262C6C">
          <w:rPr>
            <w:rPrChange w:id="524" w:author="Chelsea Helion" w:date="2024-10-23T10:53:00Z">
              <w:rPr>
                <w:rFonts w:ascii="Aptos" w:hAnsi="Aptos"/>
              </w:rPr>
            </w:rPrChange>
          </w:rPr>
          <w:fldChar w:fldCharType="begin"/>
        </w:r>
        <w:r w:rsidR="004F2335" w:rsidRPr="006E54B4" w:rsidDel="00262C6C">
          <w:rPr>
            <w:rPrChange w:id="525" w:author="Chelsea Helion" w:date="2024-10-23T10:53:00Z">
              <w:rPr>
                <w:rFonts w:ascii="Aptos" w:hAnsi="Aptos"/>
              </w:rPr>
            </w:rPrChange>
          </w:rPr>
          <w:del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004A536E" w:rsidRPr="006E54B4" w:rsidDel="00262C6C">
          <w:rPr>
            <w:rPrChange w:id="526" w:author="Chelsea Helion" w:date="2024-10-23T10:53:00Z">
              <w:rPr>
                <w:rFonts w:ascii="Aptos" w:hAnsi="Aptos"/>
              </w:rPr>
            </w:rPrChange>
          </w:rPr>
          <w:fldChar w:fldCharType="separate"/>
        </w:r>
        <w:r w:rsidR="00B11CB8" w:rsidRPr="006E54B4" w:rsidDel="00262C6C">
          <w:rPr>
            <w:rPrChange w:id="527" w:author="Chelsea Helion" w:date="2024-10-23T10:53:00Z">
              <w:rPr>
                <w:rFonts w:ascii="Aptos" w:hAnsi="Aptos"/>
              </w:rPr>
            </w:rPrChange>
          </w:rPr>
          <w:delText>(Borja Jimenez et al., 2020; Hutcherson et al., 2005)</w:delText>
        </w:r>
        <w:r w:rsidR="004A536E" w:rsidRPr="006E54B4" w:rsidDel="00262C6C">
          <w:rPr>
            <w:rPrChange w:id="528" w:author="Chelsea Helion" w:date="2024-10-23T10:53:00Z">
              <w:rPr>
                <w:rFonts w:ascii="Aptos" w:hAnsi="Aptos"/>
              </w:rPr>
            </w:rPrChange>
          </w:rPr>
          <w:fldChar w:fldCharType="end"/>
        </w:r>
        <w:r w:rsidR="004A536E" w:rsidRPr="006E54B4" w:rsidDel="00262C6C">
          <w:rPr>
            <w:rPrChange w:id="529" w:author="Chelsea Helion" w:date="2024-10-23T10:53:00Z">
              <w:rPr>
                <w:rFonts w:ascii="Aptos" w:hAnsi="Aptos"/>
              </w:rPr>
            </w:rPrChange>
          </w:rPr>
          <w:delText xml:space="preserve"> </w:delText>
        </w:r>
        <w:r w:rsidRPr="006E54B4" w:rsidDel="00262C6C">
          <w:rPr>
            <w:rPrChange w:id="530" w:author="Chelsea Helion" w:date="2024-10-23T10:53:00Z">
              <w:rPr>
                <w:rFonts w:ascii="Aptos" w:hAnsi="Aptos"/>
              </w:rPr>
            </w:rPrChange>
          </w:rPr>
          <w:delText>confounding the act of rating with differences in instruction</w:delText>
        </w:r>
        <w:r w:rsidR="00A967C5" w:rsidRPr="006E54B4" w:rsidDel="00262C6C">
          <w:rPr>
            <w:rPrChange w:id="531" w:author="Chelsea Helion" w:date="2024-10-23T10:53:00Z">
              <w:rPr>
                <w:rFonts w:ascii="Aptos" w:hAnsi="Aptos"/>
              </w:rPr>
            </w:rPrChange>
          </w:rPr>
          <w:delText xml:space="preserve"> (i.e., differences may stem from being given a focus rather than rating itself)</w:delText>
        </w:r>
        <w:r w:rsidR="00A967C5" w:rsidRPr="006E54B4" w:rsidDel="00262C6C">
          <w:rPr>
            <w:i/>
            <w:rPrChange w:id="532" w:author="Chelsea Helion" w:date="2024-10-23T10:53:00Z">
              <w:rPr>
                <w:rFonts w:ascii="Aptos" w:hAnsi="Aptos"/>
                <w:i/>
              </w:rPr>
            </w:rPrChange>
          </w:rPr>
          <w:delText xml:space="preserve">. </w:delText>
        </w:r>
        <w:r w:rsidR="00A967C5" w:rsidRPr="006E54B4" w:rsidDel="00262C6C">
          <w:rPr>
            <w:iCs/>
            <w:rPrChange w:id="533" w:author="Chelsea Helion" w:date="2024-10-23T10:53:00Z">
              <w:rPr>
                <w:rFonts w:ascii="Aptos" w:hAnsi="Aptos"/>
                <w:iCs/>
              </w:rPr>
            </w:rPrChange>
          </w:rPr>
          <w:delText>Being given instructions on its own likely has</w:delText>
        </w:r>
        <w:r w:rsidRPr="006E54B4" w:rsidDel="00262C6C">
          <w:rPr>
            <w:rPrChange w:id="534" w:author="Chelsea Helion" w:date="2024-10-23T10:53:00Z">
              <w:rPr>
                <w:rFonts w:ascii="Aptos" w:hAnsi="Aptos"/>
              </w:rPr>
            </w:rPrChange>
          </w:rPr>
          <w:delText xml:space="preserve"> a substantial influence upon </w:delText>
        </w:r>
        <w:r w:rsidR="00A967C5" w:rsidRPr="006E54B4" w:rsidDel="00262C6C">
          <w:rPr>
            <w:rPrChange w:id="535" w:author="Chelsea Helion" w:date="2024-10-23T10:53:00Z">
              <w:rPr>
                <w:rFonts w:ascii="Aptos" w:hAnsi="Aptos"/>
              </w:rPr>
            </w:rPrChange>
          </w:rPr>
          <w:delText xml:space="preserve">salience, attention, and default mode </w:delText>
        </w:r>
        <w:r w:rsidRPr="006E54B4" w:rsidDel="00262C6C">
          <w:rPr>
            <w:rPrChange w:id="536" w:author="Chelsea Helion" w:date="2024-10-23T10:53:00Z">
              <w:rPr>
                <w:rFonts w:ascii="Aptos" w:hAnsi="Aptos"/>
              </w:rPr>
            </w:rPrChange>
          </w:rPr>
          <w:delText>neural network</w:delText>
        </w:r>
        <w:r w:rsidR="00A967C5" w:rsidRPr="006E54B4" w:rsidDel="00262C6C">
          <w:rPr>
            <w:rPrChange w:id="537" w:author="Chelsea Helion" w:date="2024-10-23T10:53:00Z">
              <w:rPr>
                <w:rFonts w:ascii="Aptos" w:hAnsi="Aptos"/>
              </w:rPr>
            </w:rPrChange>
          </w:rPr>
          <w:delText xml:space="preserve"> </w:delText>
        </w:r>
        <w:r w:rsidRPr="006E54B4" w:rsidDel="00262C6C">
          <w:rPr>
            <w:rPrChange w:id="538" w:author="Chelsea Helion" w:date="2024-10-23T10:53:00Z">
              <w:rPr>
                <w:rFonts w:ascii="Aptos" w:hAnsi="Aptos"/>
              </w:rPr>
            </w:rPrChange>
          </w:rPr>
          <w:delText xml:space="preserve">recruitment. While it most certainly is true that neural activity captured while continuously rating a stimulus likely differs significantly from passively watching a stimulus with no particular focus or goal, how the act of rating affects neural activity </w:delText>
        </w:r>
        <w:r w:rsidRPr="006E54B4" w:rsidDel="00262C6C">
          <w:rPr>
            <w:i/>
            <w:iCs/>
            <w:rPrChange w:id="539" w:author="Chelsea Helion" w:date="2024-10-23T10:53:00Z">
              <w:rPr>
                <w:rFonts w:ascii="Aptos" w:hAnsi="Aptos"/>
              </w:rPr>
            </w:rPrChange>
          </w:rPr>
          <w:delText>when the focus or goal is kept consistent</w:delText>
        </w:r>
        <w:r w:rsidRPr="006E54B4" w:rsidDel="00262C6C">
          <w:rPr>
            <w:rPrChange w:id="540" w:author="Chelsea Helion" w:date="2024-10-23T10:53:00Z">
              <w:rPr>
                <w:rFonts w:ascii="Aptos" w:hAnsi="Aptos"/>
              </w:rPr>
            </w:rPrChange>
          </w:rPr>
          <w:delText xml:space="preserve"> </w:delText>
        </w:r>
        <w:r w:rsidRPr="006E54B4" w:rsidDel="00262C6C">
          <w:rPr>
            <w:i/>
            <w:iCs/>
            <w:rPrChange w:id="541" w:author="Chelsea Helion" w:date="2024-10-23T10:53:00Z">
              <w:rPr>
                <w:rFonts w:ascii="Aptos" w:hAnsi="Aptos"/>
              </w:rPr>
            </w:rPrChange>
          </w:rPr>
          <w:delText>across viewing conditions</w:delText>
        </w:r>
        <w:r w:rsidRPr="006E54B4" w:rsidDel="00262C6C">
          <w:rPr>
            <w:rPrChange w:id="542" w:author="Chelsea Helion" w:date="2024-10-23T10:53:00Z">
              <w:rPr>
                <w:rFonts w:ascii="Aptos" w:hAnsi="Aptos"/>
              </w:rPr>
            </w:rPrChange>
          </w:rPr>
          <w:delText xml:space="preserve">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delText>
        </w:r>
        <w:commentRangeEnd w:id="500"/>
        <w:r w:rsidR="00383C25" w:rsidRPr="006E54B4" w:rsidDel="00262C6C">
          <w:rPr>
            <w:rStyle w:val="CommentReference"/>
          </w:rPr>
          <w:commentReference w:id="500"/>
        </w:r>
      </w:del>
    </w:p>
    <w:p w14:paraId="7BCABE38" w14:textId="14781A5D" w:rsidR="00C705EE" w:rsidRPr="006E54B4" w:rsidDel="008C366F" w:rsidRDefault="00000000">
      <w:pPr>
        <w:spacing w:line="240" w:lineRule="auto"/>
        <w:jc w:val="both"/>
        <w:rPr>
          <w:del w:id="543" w:author="Chelsea Helion" w:date="2024-10-22T13:53:00Z"/>
          <w:rPrChange w:id="544" w:author="Chelsea Helion" w:date="2024-10-23T10:53:00Z">
            <w:rPr>
              <w:del w:id="545" w:author="Chelsea Helion" w:date="2024-10-22T13:53:00Z"/>
              <w:rFonts w:ascii="Aptos" w:hAnsi="Aptos"/>
            </w:rPr>
          </w:rPrChange>
        </w:rPr>
        <w:pPrChange w:id="546" w:author="Chelsea Helion" w:date="2024-10-25T12:04:00Z">
          <w:pPr>
            <w:spacing w:line="240" w:lineRule="auto"/>
            <w:ind w:firstLine="540"/>
            <w:jc w:val="both"/>
          </w:pPr>
        </w:pPrChange>
      </w:pPr>
      <w:del w:id="547" w:author="Chelsea Helion" w:date="2024-10-25T11:09:00Z">
        <w:r w:rsidRPr="006E54B4" w:rsidDel="00F663DD">
          <w:rPr>
            <w:b/>
            <w:bCs/>
            <w:rPrChange w:id="548" w:author="Chelsea Helion" w:date="2024-10-23T10:53:00Z">
              <w:rPr>
                <w:rFonts w:ascii="Aptos" w:hAnsi="Aptos"/>
                <w:b/>
                <w:bCs/>
              </w:rPr>
            </w:rPrChange>
          </w:rPr>
          <w:delText xml:space="preserve">Expected Similarities and Differences Between Reflective and Expressive Active Engagement. </w:delText>
        </w:r>
      </w:del>
      <w:del w:id="549" w:author="Chelsea Helion" w:date="2024-10-25T11:05:00Z">
        <w:r w:rsidR="00EB4DCB" w:rsidRPr="006E54B4" w:rsidDel="00F663DD">
          <w:rPr>
            <w:rPrChange w:id="550" w:author="Chelsea Helion" w:date="2024-10-23T10:53:00Z">
              <w:rPr>
                <w:rFonts w:ascii="Aptos" w:hAnsi="Aptos"/>
              </w:rPr>
            </w:rPrChange>
          </w:rPr>
          <w:delText>Each moment of viewing in</w:delText>
        </w:r>
        <w:r w:rsidR="00C705EE" w:rsidRPr="006E54B4" w:rsidDel="00F663DD">
          <w:rPr>
            <w:rPrChange w:id="551" w:author="Chelsea Helion" w:date="2024-10-23T10:53:00Z">
              <w:rPr>
                <w:rFonts w:ascii="Aptos" w:hAnsi="Aptos"/>
              </w:rPr>
            </w:rPrChange>
          </w:rPr>
          <w:delText xml:space="preserve"> a</w:delText>
        </w:r>
        <w:r w:rsidR="00EB4DCB" w:rsidRPr="006E54B4" w:rsidDel="00F663DD">
          <w:rPr>
            <w:rPrChange w:id="552" w:author="Chelsea Helion" w:date="2024-10-23T10:53:00Z">
              <w:rPr>
                <w:rFonts w:ascii="Aptos" w:hAnsi="Aptos"/>
              </w:rPr>
            </w:rPrChange>
          </w:rPr>
          <w:delText xml:space="preserve"> study using both </w:delText>
        </w:r>
      </w:del>
      <w:del w:id="553" w:author="Chelsea Helion" w:date="2024-10-22T13:20:00Z">
        <w:r w:rsidR="00EB4DCB" w:rsidRPr="006E54B4" w:rsidDel="00383C25">
          <w:rPr>
            <w:rPrChange w:id="554" w:author="Chelsea Helion" w:date="2024-10-23T10:53:00Z">
              <w:rPr>
                <w:rFonts w:ascii="Aptos" w:hAnsi="Aptos"/>
              </w:rPr>
            </w:rPrChange>
          </w:rPr>
          <w:delText xml:space="preserve">expressive and </w:delText>
        </w:r>
      </w:del>
      <w:del w:id="555" w:author="Chelsea Helion" w:date="2024-10-25T11:05:00Z">
        <w:r w:rsidR="00EB4DCB" w:rsidRPr="006E54B4" w:rsidDel="00F663DD">
          <w:rPr>
            <w:rPrChange w:id="556" w:author="Chelsea Helion" w:date="2024-10-23T10:53:00Z">
              <w:rPr>
                <w:rFonts w:ascii="Aptos" w:hAnsi="Aptos"/>
              </w:rPr>
            </w:rPrChange>
          </w:rPr>
          <w:delText xml:space="preserve">reflective engagement can likely be </w:delText>
        </w:r>
        <w:r w:rsidR="00C705EE" w:rsidRPr="006E54B4" w:rsidDel="00F663DD">
          <w:rPr>
            <w:rPrChange w:id="557" w:author="Chelsea Helion" w:date="2024-10-23T10:53:00Z">
              <w:rPr>
                <w:rFonts w:ascii="Aptos" w:hAnsi="Aptos"/>
              </w:rPr>
            </w:rPrChange>
          </w:rPr>
          <w:delText xml:space="preserve">differentiated and </w:delText>
        </w:r>
        <w:r w:rsidR="00EB4DCB" w:rsidRPr="006E54B4" w:rsidDel="00F663DD">
          <w:rPr>
            <w:rPrChange w:id="558" w:author="Chelsea Helion" w:date="2024-10-23T10:53:00Z">
              <w:rPr>
                <w:rFonts w:ascii="Aptos" w:hAnsi="Aptos"/>
              </w:rPr>
            </w:rPrChange>
          </w:rPr>
          <w:delText>classified into one of three categories</w:delText>
        </w:r>
      </w:del>
      <w:del w:id="559" w:author="Chelsea Helion" w:date="2024-10-22T13:21:00Z">
        <w:r w:rsidR="00EB4DCB" w:rsidRPr="006E54B4" w:rsidDel="00383C25">
          <w:rPr>
            <w:rPrChange w:id="560" w:author="Chelsea Helion" w:date="2024-10-23T10:53:00Z">
              <w:rPr>
                <w:rFonts w:ascii="Aptos" w:hAnsi="Aptos"/>
              </w:rPr>
            </w:rPrChange>
          </w:rPr>
          <w:delText>:</w:delText>
        </w:r>
      </w:del>
      <w:del w:id="561" w:author="Chelsea Helion" w:date="2024-10-25T11:05:00Z">
        <w:r w:rsidR="00EB4DCB" w:rsidRPr="006E54B4" w:rsidDel="00F663DD">
          <w:rPr>
            <w:rPrChange w:id="562" w:author="Chelsea Helion" w:date="2024-10-23T10:53:00Z">
              <w:rPr>
                <w:rFonts w:ascii="Aptos" w:hAnsi="Aptos"/>
              </w:rPr>
            </w:rPrChange>
          </w:rPr>
          <w:delText xml:space="preserve"> </w:delText>
        </w:r>
      </w:del>
      <w:del w:id="563" w:author="Chelsea Helion" w:date="2024-10-22T13:21:00Z">
        <w:r w:rsidR="00EB4DCB" w:rsidRPr="006E54B4" w:rsidDel="00383C25">
          <w:rPr>
            <w:rPrChange w:id="564" w:author="Chelsea Helion" w:date="2024-10-23T10:53:00Z">
              <w:rPr>
                <w:rFonts w:ascii="Aptos" w:hAnsi="Aptos"/>
              </w:rPr>
            </w:rPrChange>
          </w:rPr>
          <w:delText>1)</w:delText>
        </w:r>
      </w:del>
      <w:del w:id="565" w:author="Chelsea Helion" w:date="2024-10-25T11:05:00Z">
        <w:r w:rsidR="00EB4DCB" w:rsidRPr="006E54B4" w:rsidDel="00F663DD">
          <w:rPr>
            <w:rPrChange w:id="566" w:author="Chelsea Helion" w:date="2024-10-23T10:53:00Z">
              <w:rPr>
                <w:rFonts w:ascii="Aptos" w:hAnsi="Aptos"/>
              </w:rPr>
            </w:rPrChange>
          </w:rPr>
          <w:delText xml:space="preserve"> </w:delText>
        </w:r>
        <w:r w:rsidR="00EB4DCB" w:rsidRPr="006E54B4" w:rsidDel="00F663DD">
          <w:rPr>
            <w:i/>
            <w:iCs/>
            <w:rPrChange w:id="567" w:author="Chelsea Helion" w:date="2024-10-23T10:53:00Z">
              <w:rPr>
                <w:rFonts w:ascii="Aptos" w:hAnsi="Aptos"/>
                <w:i/>
                <w:iCs/>
              </w:rPr>
            </w:rPrChange>
          </w:rPr>
          <w:delText>reflective non-rating</w:delText>
        </w:r>
        <w:r w:rsidR="00C705EE" w:rsidRPr="006E54B4" w:rsidDel="00F663DD">
          <w:rPr>
            <w:rPrChange w:id="568" w:author="Chelsea Helion" w:date="2024-10-23T10:53:00Z">
              <w:rPr>
                <w:rFonts w:ascii="Aptos" w:hAnsi="Aptos"/>
              </w:rPr>
            </w:rPrChange>
          </w:rPr>
          <w:delText xml:space="preserve">, in which </w:delText>
        </w:r>
      </w:del>
      <w:del w:id="569" w:author="Chelsea Helion" w:date="2024-10-22T13:22:00Z">
        <w:r w:rsidR="00C705EE" w:rsidRPr="006E54B4" w:rsidDel="00383C25">
          <w:rPr>
            <w:rPrChange w:id="570" w:author="Chelsea Helion" w:date="2024-10-23T10:53:00Z">
              <w:rPr>
                <w:rFonts w:ascii="Aptos" w:hAnsi="Aptos"/>
              </w:rPr>
            </w:rPrChange>
          </w:rPr>
          <w:delText xml:space="preserve">do not </w:delText>
        </w:r>
      </w:del>
      <w:del w:id="571" w:author="Chelsea Helion" w:date="2024-10-25T11:05:00Z">
        <w:r w:rsidR="00C705EE" w:rsidRPr="006E54B4" w:rsidDel="00F663DD">
          <w:rPr>
            <w:rPrChange w:id="572" w:author="Chelsea Helion" w:date="2024-10-23T10:53:00Z">
              <w:rPr>
                <w:rFonts w:ascii="Aptos" w:hAnsi="Aptos"/>
              </w:rPr>
            </w:rPrChange>
          </w:rPr>
          <w:delText>have the option to express their ratings and thus have fewer task-related demands</w:delText>
        </w:r>
      </w:del>
      <w:del w:id="573" w:author="Chelsea Helion" w:date="2024-10-22T13:24:00Z">
        <w:r w:rsidR="00C705EE" w:rsidRPr="006E54B4" w:rsidDel="00AB0F04">
          <w:rPr>
            <w:rPrChange w:id="574" w:author="Chelsea Helion" w:date="2024-10-23T10:53:00Z">
              <w:rPr>
                <w:rFonts w:ascii="Aptos" w:hAnsi="Aptos"/>
              </w:rPr>
            </w:rPrChange>
          </w:rPr>
          <w:delText>,</w:delText>
        </w:r>
      </w:del>
      <w:del w:id="575" w:author="Chelsea Helion" w:date="2024-10-22T13:43:00Z">
        <w:r w:rsidR="00C705EE" w:rsidRPr="006E54B4" w:rsidDel="00FB6E2E">
          <w:rPr>
            <w:rPrChange w:id="576" w:author="Chelsea Helion" w:date="2024-10-23T10:53:00Z">
              <w:rPr>
                <w:rFonts w:ascii="Aptos" w:hAnsi="Aptos"/>
              </w:rPr>
            </w:rPrChange>
          </w:rPr>
          <w:delText xml:space="preserve"> </w:delText>
        </w:r>
      </w:del>
      <w:del w:id="577" w:author="Chelsea Helion" w:date="2024-10-22T13:24:00Z">
        <w:r w:rsidR="00C705EE" w:rsidRPr="006E54B4" w:rsidDel="00AB0F04">
          <w:rPr>
            <w:rPrChange w:id="578" w:author="Chelsea Helion" w:date="2024-10-23T10:53:00Z">
              <w:rPr>
                <w:rFonts w:ascii="Aptos" w:hAnsi="Aptos"/>
              </w:rPr>
            </w:rPrChange>
          </w:rPr>
          <w:delText xml:space="preserve">2) </w:delText>
        </w:r>
      </w:del>
      <w:del w:id="579" w:author="Chelsea Helion" w:date="2024-10-22T13:43:00Z">
        <w:r w:rsidR="00C705EE" w:rsidRPr="006E54B4" w:rsidDel="00FB6E2E">
          <w:rPr>
            <w:i/>
            <w:iCs/>
            <w:rPrChange w:id="580" w:author="Chelsea Helion" w:date="2024-10-23T10:53:00Z">
              <w:rPr>
                <w:rFonts w:ascii="Aptos" w:hAnsi="Aptos"/>
                <w:i/>
                <w:iCs/>
              </w:rPr>
            </w:rPrChange>
          </w:rPr>
          <w:delText>expressive non-rating</w:delText>
        </w:r>
        <w:r w:rsidR="00C705EE" w:rsidRPr="006E54B4" w:rsidDel="00FB6E2E">
          <w:rPr>
            <w:rPrChange w:id="581" w:author="Chelsea Helion" w:date="2024-10-23T10:53:00Z">
              <w:rPr>
                <w:rFonts w:ascii="Aptos" w:hAnsi="Aptos"/>
              </w:rPr>
            </w:rPrChange>
          </w:rPr>
          <w:delText>, in which subjects have the option to express their ratings but stimulus events were presumably not salient enough to warrant a rating change</w:delText>
        </w:r>
      </w:del>
      <w:del w:id="582" w:author="Chelsea Helion" w:date="2024-10-22T13:25:00Z">
        <w:r w:rsidR="00C705EE" w:rsidRPr="006E54B4" w:rsidDel="00AB0F04">
          <w:rPr>
            <w:rPrChange w:id="583" w:author="Chelsea Helion" w:date="2024-10-23T10:53:00Z">
              <w:rPr>
                <w:rFonts w:ascii="Aptos" w:hAnsi="Aptos"/>
              </w:rPr>
            </w:rPrChange>
          </w:rPr>
          <w:delText>,</w:delText>
        </w:r>
      </w:del>
      <w:del w:id="584" w:author="Chelsea Helion" w:date="2024-10-22T13:53:00Z">
        <w:r w:rsidR="00C705EE" w:rsidRPr="006E54B4" w:rsidDel="008C366F">
          <w:rPr>
            <w:rPrChange w:id="585" w:author="Chelsea Helion" w:date="2024-10-23T10:53:00Z">
              <w:rPr>
                <w:rFonts w:ascii="Aptos" w:hAnsi="Aptos"/>
              </w:rPr>
            </w:rPrChange>
          </w:rPr>
          <w:delText xml:space="preserve"> </w:delText>
        </w:r>
      </w:del>
      <w:del w:id="586" w:author="Chelsea Helion" w:date="2024-10-22T13:25:00Z">
        <w:r w:rsidR="00C705EE" w:rsidRPr="006E54B4" w:rsidDel="00AB0F04">
          <w:rPr>
            <w:rPrChange w:id="587" w:author="Chelsea Helion" w:date="2024-10-23T10:53:00Z">
              <w:rPr>
                <w:rFonts w:ascii="Aptos" w:hAnsi="Aptos"/>
              </w:rPr>
            </w:rPrChange>
          </w:rPr>
          <w:delText xml:space="preserve">and 3) </w:delText>
        </w:r>
      </w:del>
      <w:del w:id="588" w:author="Chelsea Helion" w:date="2024-10-22T13:53:00Z">
        <w:r w:rsidR="00C705EE" w:rsidRPr="006E54B4" w:rsidDel="008C366F">
          <w:rPr>
            <w:i/>
            <w:iCs/>
            <w:rPrChange w:id="589" w:author="Chelsea Helion" w:date="2024-10-23T10:53:00Z">
              <w:rPr>
                <w:rFonts w:ascii="Aptos" w:hAnsi="Aptos"/>
                <w:i/>
                <w:iCs/>
              </w:rPr>
            </w:rPrChange>
          </w:rPr>
          <w:delText>expressive</w:delText>
        </w:r>
      </w:del>
      <w:del w:id="590" w:author="Chelsea Helion" w:date="2024-10-22T13:50:00Z">
        <w:r w:rsidR="00C705EE" w:rsidRPr="006E54B4" w:rsidDel="008C366F">
          <w:rPr>
            <w:i/>
            <w:iCs/>
            <w:rPrChange w:id="591" w:author="Chelsea Helion" w:date="2024-10-23T10:53:00Z">
              <w:rPr>
                <w:rFonts w:ascii="Aptos" w:hAnsi="Aptos"/>
                <w:i/>
                <w:iCs/>
              </w:rPr>
            </w:rPrChange>
          </w:rPr>
          <w:delText xml:space="preserve"> </w:delText>
        </w:r>
      </w:del>
      <w:del w:id="592" w:author="Chelsea Helion" w:date="2024-10-22T13:53:00Z">
        <w:r w:rsidR="00C705EE" w:rsidRPr="006E54B4" w:rsidDel="008C366F">
          <w:rPr>
            <w:i/>
            <w:iCs/>
            <w:rPrChange w:id="593" w:author="Chelsea Helion" w:date="2024-10-23T10:53:00Z">
              <w:rPr>
                <w:rFonts w:ascii="Aptos" w:hAnsi="Aptos"/>
                <w:i/>
                <w:iCs/>
              </w:rPr>
            </w:rPrChange>
          </w:rPr>
          <w:delText>rating</w:delText>
        </w:r>
        <w:r w:rsidR="00C705EE" w:rsidRPr="006E54B4" w:rsidDel="008C366F">
          <w:rPr>
            <w:rPrChange w:id="594" w:author="Chelsea Helion" w:date="2024-10-23T10:53:00Z">
              <w:rPr>
                <w:rFonts w:ascii="Aptos" w:hAnsi="Aptos"/>
              </w:rPr>
            </w:rPrChange>
          </w:rPr>
          <w:delText>, in which subjects have the option to express their ratings and an event or information did result in an update to their assessments. These may reflect dissociable processes which rely on different neural circuitry</w:delText>
        </w:r>
        <w:r w:rsidR="00351F68" w:rsidRPr="006E54B4" w:rsidDel="008C366F">
          <w:rPr>
            <w:rPrChange w:id="595" w:author="Chelsea Helion" w:date="2024-10-23T10:53:00Z">
              <w:rPr>
                <w:rFonts w:ascii="Aptos" w:hAnsi="Aptos"/>
              </w:rPr>
            </w:rPrChange>
          </w:rPr>
          <w:delText xml:space="preserve"> and which may be measurable in different ways</w:delText>
        </w:r>
        <w:r w:rsidR="003D7995" w:rsidRPr="006E54B4" w:rsidDel="008C366F">
          <w:rPr>
            <w:rPrChange w:id="596" w:author="Chelsea Helion" w:date="2024-10-23T10:53:00Z">
              <w:rPr>
                <w:rFonts w:ascii="Aptos" w:hAnsi="Aptos"/>
              </w:rPr>
            </w:rPrChange>
          </w:rPr>
          <w:delText xml:space="preserve">. </w:delText>
        </w:r>
      </w:del>
    </w:p>
    <w:p w14:paraId="31237760" w14:textId="60640604" w:rsidR="00F53CFE" w:rsidRPr="006E54B4" w:rsidDel="008C366F" w:rsidRDefault="00C705EE">
      <w:pPr>
        <w:spacing w:line="240" w:lineRule="auto"/>
        <w:jc w:val="both"/>
        <w:rPr>
          <w:del w:id="597" w:author="Chelsea Helion" w:date="2024-10-22T13:53:00Z"/>
          <w:rPrChange w:id="598" w:author="Chelsea Helion" w:date="2024-10-23T10:53:00Z">
            <w:rPr>
              <w:del w:id="599" w:author="Chelsea Helion" w:date="2024-10-22T13:53:00Z"/>
              <w:rFonts w:ascii="Aptos" w:hAnsi="Aptos"/>
            </w:rPr>
          </w:rPrChange>
        </w:rPr>
        <w:pPrChange w:id="600" w:author="Chelsea Helion" w:date="2024-10-25T12:04:00Z">
          <w:pPr>
            <w:spacing w:line="240" w:lineRule="auto"/>
            <w:ind w:firstLine="540"/>
            <w:jc w:val="both"/>
          </w:pPr>
        </w:pPrChange>
      </w:pPr>
      <w:del w:id="601" w:author="Chelsea Helion" w:date="2024-10-22T13:51:00Z">
        <w:r w:rsidRPr="006E54B4" w:rsidDel="008C366F">
          <w:rPr>
            <w:rPrChange w:id="602" w:author="Chelsea Helion" w:date="2024-10-23T10:53:00Z">
              <w:rPr>
                <w:rFonts w:ascii="Aptos" w:hAnsi="Aptos"/>
              </w:rPr>
            </w:rPrChange>
          </w:rPr>
          <w:delText>Expressive rating</w:delText>
        </w:r>
      </w:del>
      <w:del w:id="603" w:author="Chelsea Helion" w:date="2024-10-22T13:29:00Z">
        <w:r w:rsidR="00F53CFE" w:rsidRPr="006E54B4" w:rsidDel="00AB0F04">
          <w:rPr>
            <w:rPrChange w:id="604" w:author="Chelsea Helion" w:date="2024-10-23T10:53:00Z">
              <w:rPr>
                <w:rFonts w:ascii="Aptos" w:hAnsi="Aptos"/>
              </w:rPr>
            </w:rPrChange>
          </w:rPr>
          <w:delText xml:space="preserve">, </w:delText>
        </w:r>
        <w:r w:rsidRPr="006E54B4" w:rsidDel="00AB0F04">
          <w:rPr>
            <w:rPrChange w:id="605" w:author="Chelsea Helion" w:date="2024-10-23T10:53:00Z">
              <w:rPr>
                <w:rFonts w:ascii="Aptos" w:hAnsi="Aptos"/>
              </w:rPr>
            </w:rPrChange>
          </w:rPr>
          <w:delText xml:space="preserve">more so than reflective non-rating, </w:delText>
        </w:r>
      </w:del>
      <w:del w:id="606" w:author="Chelsea Helion" w:date="2024-10-22T13:51:00Z">
        <w:r w:rsidRPr="006E54B4" w:rsidDel="008C366F">
          <w:rPr>
            <w:rPrChange w:id="607" w:author="Chelsea Helion" w:date="2024-10-23T10:53:00Z">
              <w:rPr>
                <w:rFonts w:ascii="Aptos" w:hAnsi="Aptos"/>
              </w:rPr>
            </w:rPrChange>
          </w:rPr>
          <w:delText xml:space="preserve">likely recruits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in order to </w:delText>
        </w:r>
        <w:r w:rsidR="00D71BE0" w:rsidRPr="006E54B4" w:rsidDel="008C366F">
          <w:rPr>
            <w:rPrChange w:id="608" w:author="Chelsea Helion" w:date="2024-10-23T10:53:00Z">
              <w:rPr>
                <w:rFonts w:ascii="Aptos" w:hAnsi="Aptos"/>
              </w:rPr>
            </w:rPrChange>
          </w:rPr>
          <w:delText xml:space="preserve">better </w:delText>
        </w:r>
        <w:r w:rsidRPr="006E54B4" w:rsidDel="008C366F">
          <w:rPr>
            <w:rPrChange w:id="609" w:author="Chelsea Helion" w:date="2024-10-23T10:53:00Z">
              <w:rPr>
                <w:rFonts w:ascii="Aptos" w:hAnsi="Aptos"/>
              </w:rPr>
            </w:rPrChange>
          </w:rPr>
          <w:delText xml:space="preserve">inform their ratings. </w:delText>
        </w:r>
      </w:del>
      <w:del w:id="610" w:author="Chelsea Helion" w:date="2024-10-22T13:52:00Z">
        <w:r w:rsidR="00D71BE0" w:rsidRPr="006E54B4" w:rsidDel="008C366F">
          <w:rPr>
            <w:rPrChange w:id="611" w:author="Chelsea Helion" w:date="2024-10-23T10:53:00Z">
              <w:rPr>
                <w:rFonts w:ascii="Aptos" w:hAnsi="Aptos"/>
              </w:rPr>
            </w:rPrChange>
          </w:rPr>
          <w:delText xml:space="preserve">Even when subjects are not rating in an expressive engagement design, they may be recruiting more task-related circuitry and less default mode circuitry, relative to reflective non-rating, to identify events and information salient to rating. </w:delText>
        </w:r>
        <w:r w:rsidRPr="006E54B4" w:rsidDel="008C366F">
          <w:rPr>
            <w:rPrChange w:id="612" w:author="Chelsea Helion" w:date="2024-10-23T10:53:00Z">
              <w:rPr>
                <w:rFonts w:ascii="Aptos" w:hAnsi="Aptos"/>
              </w:rPr>
            </w:rPrChange>
          </w:rPr>
          <w:delText>Conversely, reflective viewers may experience occasional lapses in attention and greater default mode network engagement (i.e., precuneus (pCUN), inferior parietal lobe (IP</w:delText>
        </w:r>
        <w:r w:rsidR="005F7535" w:rsidRPr="006E54B4" w:rsidDel="008C366F">
          <w:rPr>
            <w:rPrChange w:id="613" w:author="Chelsea Helion" w:date="2024-10-23T10:53:00Z">
              <w:rPr>
                <w:rFonts w:ascii="Aptos" w:hAnsi="Aptos"/>
              </w:rPr>
            </w:rPrChange>
          </w:rPr>
          <w:delText>L</w:delText>
        </w:r>
        <w:r w:rsidRPr="006E54B4" w:rsidDel="008C366F">
          <w:rPr>
            <w:rPrChange w:id="614" w:author="Chelsea Helion" w:date="2024-10-23T10:53:00Z">
              <w:rPr>
                <w:rFonts w:ascii="Aptos" w:hAnsi="Aptos"/>
              </w:rPr>
            </w:rPrChange>
          </w:rPr>
          <w:delText xml:space="preserve">), medial prefrontal cortex (mPFC)) without the added pressure of having to rate their evaluations. </w:delText>
        </w:r>
      </w:del>
      <w:del w:id="615" w:author="Chelsea Helion" w:date="2024-10-22T13:53:00Z">
        <w:r w:rsidRPr="006E54B4" w:rsidDel="008C366F">
          <w:rPr>
            <w:rPrChange w:id="616" w:author="Chelsea Helion" w:date="2024-10-23T10:53:00Z">
              <w:rPr>
                <w:rFonts w:ascii="Aptos" w:hAnsi="Aptos"/>
              </w:rPr>
            </w:rPrChange>
          </w:rPr>
          <w:delText>These changes in engagement may lead expressively engaged viewers to demonstrate greater sensory processing (i.e., superior temporal gyrus (STG), occipital lobe (Occ)) and social-emotional responding (i.e., temporoparietal junction (TPJ)/posterior superior temporal sulcus (pSTS), fusiform face area (</w:delText>
        </w:r>
        <w:r w:rsidR="00745ABA" w:rsidRPr="006E54B4" w:rsidDel="008C366F">
          <w:rPr>
            <w:rPrChange w:id="617" w:author="Chelsea Helion" w:date="2024-10-23T10:53:00Z">
              <w:rPr>
                <w:rFonts w:ascii="Aptos" w:hAnsi="Aptos"/>
              </w:rPr>
            </w:rPrChange>
          </w:rPr>
          <w:delText>FFG</w:delText>
        </w:r>
        <w:r w:rsidRPr="006E54B4" w:rsidDel="008C366F">
          <w:rPr>
            <w:rPrChange w:id="618" w:author="Chelsea Helion" w:date="2024-10-23T10:53:00Z">
              <w:rPr>
                <w:rFonts w:ascii="Aptos" w:hAnsi="Aptos"/>
              </w:rPr>
            </w:rPrChange>
          </w:rPr>
          <w:delText xml:space="preserve">)), as well. </w:delText>
        </w:r>
      </w:del>
    </w:p>
    <w:p w14:paraId="79F7E572" w14:textId="21FF0F04" w:rsidR="00351F68" w:rsidRPr="006E54B4" w:rsidDel="002D4039" w:rsidRDefault="00351F68">
      <w:pPr>
        <w:spacing w:line="240" w:lineRule="auto"/>
        <w:jc w:val="both"/>
        <w:rPr>
          <w:del w:id="619" w:author="Chelsea Helion" w:date="2024-10-22T13:54:00Z"/>
          <w:rPrChange w:id="620" w:author="Chelsea Helion" w:date="2024-10-23T10:53:00Z">
            <w:rPr>
              <w:del w:id="621" w:author="Chelsea Helion" w:date="2024-10-22T13:54:00Z"/>
              <w:rFonts w:ascii="Aptos" w:hAnsi="Aptos"/>
            </w:rPr>
          </w:rPrChange>
        </w:rPr>
        <w:pPrChange w:id="622" w:author="Chelsea Helion" w:date="2024-10-25T12:04:00Z">
          <w:pPr>
            <w:spacing w:line="240" w:lineRule="auto"/>
            <w:ind w:firstLine="540"/>
            <w:jc w:val="both"/>
          </w:pPr>
        </w:pPrChange>
      </w:pPr>
      <w:del w:id="623" w:author="Chelsea Helion" w:date="2024-10-22T13:54:00Z">
        <w:r w:rsidRPr="006E54B4" w:rsidDel="002D4039">
          <w:rPr>
            <w:rPrChange w:id="624" w:author="Chelsea Helion" w:date="2024-10-23T10:53:00Z">
              <w:rPr>
                <w:rFonts w:ascii="Aptos" w:hAnsi="Aptos"/>
              </w:rPr>
            </w:rPrChange>
          </w:rPr>
          <w:delText xml:space="preserve">Contrasts among reflective non-rating, expressive non-rating, and expressive rating highlight differences in the </w:delText>
        </w:r>
        <w:r w:rsidR="00EB5818" w:rsidRPr="006E54B4" w:rsidDel="002D4039">
          <w:rPr>
            <w:rPrChange w:id="625" w:author="Chelsea Helion" w:date="2024-10-23T10:53:00Z">
              <w:rPr>
                <w:rFonts w:ascii="Aptos" w:hAnsi="Aptos"/>
              </w:rPr>
            </w:rPrChange>
          </w:rPr>
          <w:delText xml:space="preserve">average </w:delText>
        </w:r>
        <w:r w:rsidRPr="006E54B4" w:rsidDel="002D4039">
          <w:rPr>
            <w:rPrChange w:id="626" w:author="Chelsea Helion" w:date="2024-10-23T10:53:00Z">
              <w:rPr>
                <w:rFonts w:ascii="Aptos" w:hAnsi="Aptos"/>
              </w:rPr>
            </w:rPrChange>
          </w:rPr>
          <w:delText>magnitude of neural</w:delText>
        </w:r>
        <w:r w:rsidR="00EB5818" w:rsidRPr="006E54B4" w:rsidDel="002D4039">
          <w:rPr>
            <w:rPrChange w:id="627" w:author="Chelsea Helion" w:date="2024-10-23T10:53:00Z">
              <w:rPr>
                <w:rFonts w:ascii="Aptos" w:hAnsi="Aptos"/>
              </w:rPr>
            </w:rPrChange>
          </w:rPr>
          <w:delText xml:space="preserve"> activity that</w:delText>
        </w:r>
        <w:r w:rsidRPr="006E54B4" w:rsidDel="002D4039">
          <w:rPr>
            <w:rPrChange w:id="628" w:author="Chelsea Helion" w:date="2024-10-23T10:53:00Z">
              <w:rPr>
                <w:rFonts w:ascii="Aptos" w:hAnsi="Aptos"/>
              </w:rPr>
            </w:rPrChange>
          </w:rPr>
          <w:delText xml:space="preserve"> subjects recruit when </w:delText>
        </w:r>
        <w:r w:rsidR="00EB5818" w:rsidRPr="006E54B4" w:rsidDel="002D4039">
          <w:rPr>
            <w:rPrChange w:id="629" w:author="Chelsea Helion" w:date="2024-10-23T10:53:00Z">
              <w:rPr>
                <w:rFonts w:ascii="Aptos" w:hAnsi="Aptos"/>
              </w:rPr>
            </w:rPrChange>
          </w:rPr>
          <w:delText>engaging</w:delText>
        </w:r>
        <w:r w:rsidRPr="006E54B4" w:rsidDel="002D4039">
          <w:rPr>
            <w:rPrChange w:id="630" w:author="Chelsea Helion" w:date="2024-10-23T10:53:00Z">
              <w:rPr>
                <w:rFonts w:ascii="Aptos" w:hAnsi="Aptos"/>
              </w:rPr>
            </w:rPrChange>
          </w:rPr>
          <w:delText xml:space="preserve"> reflective, focused, and evaluative cognitive states, respectively,</w:delText>
        </w:r>
        <w:r w:rsidR="00EB5818" w:rsidRPr="006E54B4" w:rsidDel="002D4039">
          <w:rPr>
            <w:rPrChange w:id="631" w:author="Chelsea Helion" w:date="2024-10-23T10:53:00Z">
              <w:rPr>
                <w:rFonts w:ascii="Aptos" w:hAnsi="Aptos"/>
              </w:rPr>
            </w:rPrChange>
          </w:rPr>
          <w:delText xml:space="preserve"> but expressive and reflective engagement may also differ in how consistently neural activity fluctuates among intragroup members over time. </w:delText>
        </w:r>
        <w:r w:rsidR="002F2171" w:rsidRPr="006E54B4" w:rsidDel="002D4039">
          <w:rPr>
            <w:rPrChange w:id="632" w:author="Chelsea Helion" w:date="2024-10-23T10:53:00Z">
              <w:rPr>
                <w:rFonts w:ascii="Aptos" w:hAnsi="Aptos"/>
              </w:rPr>
            </w:rPrChange>
          </w:rPr>
          <w:delText>Expressive r</w:delText>
        </w:r>
        <w:r w:rsidR="00EB5818" w:rsidRPr="006E54B4" w:rsidDel="002D4039">
          <w:rPr>
            <w:rPrChange w:id="633" w:author="Chelsea Helion" w:date="2024-10-23T10:53:00Z">
              <w:rPr>
                <w:rFonts w:ascii="Aptos" w:hAnsi="Aptos"/>
              </w:rPr>
            </w:rPrChange>
          </w:rPr>
          <w:delText xml:space="preserve">aters may demonstrate greater synchrony than </w:delText>
        </w:r>
        <w:r w:rsidR="002F2171" w:rsidRPr="006E54B4" w:rsidDel="002D4039">
          <w:rPr>
            <w:rPrChange w:id="634" w:author="Chelsea Helion" w:date="2024-10-23T10:53:00Z">
              <w:rPr>
                <w:rFonts w:ascii="Aptos" w:hAnsi="Aptos"/>
              </w:rPr>
            </w:rPrChange>
          </w:rPr>
          <w:delText xml:space="preserve">reflective </w:delText>
        </w:r>
        <w:r w:rsidR="00EB5818" w:rsidRPr="006E54B4" w:rsidDel="002D4039">
          <w:rPr>
            <w:rPrChange w:id="635" w:author="Chelsea Helion" w:date="2024-10-23T10:53:00Z">
              <w:rPr>
                <w:rFonts w:ascii="Aptos" w:hAnsi="Aptos"/>
              </w:rPr>
            </w:rPrChange>
          </w:rPr>
          <w:delText>non-raters in interoceptive (i.e., ACC, AI) and quantitative (i.e., IPS) regions</w:delText>
        </w:r>
        <w:r w:rsidR="002F2171" w:rsidRPr="006E54B4" w:rsidDel="002D4039">
          <w:rPr>
            <w:rPrChange w:id="636" w:author="Chelsea Helion" w:date="2024-10-23T10:53:00Z">
              <w:rPr>
                <w:rFonts w:ascii="Aptos" w:hAnsi="Aptos"/>
              </w:rPr>
            </w:rPrChange>
          </w:rPr>
          <w:delText>. I</w:delText>
        </w:r>
        <w:r w:rsidR="00EB5818" w:rsidRPr="006E54B4" w:rsidDel="002D4039">
          <w:rPr>
            <w:rPrChange w:id="637" w:author="Chelsea Helion" w:date="2024-10-23T10:53:00Z">
              <w:rPr>
                <w:rFonts w:ascii="Aptos" w:hAnsi="Aptos"/>
              </w:rPr>
            </w:rPrChange>
          </w:rPr>
          <w:delText xml:space="preserve">f engagement does differ between </w:delText>
        </w:r>
        <w:r w:rsidR="002F2171" w:rsidRPr="006E54B4" w:rsidDel="002D4039">
          <w:rPr>
            <w:rPrChange w:id="638" w:author="Chelsea Helion" w:date="2024-10-23T10:53:00Z">
              <w:rPr>
                <w:rFonts w:ascii="Aptos" w:hAnsi="Aptos"/>
              </w:rPr>
            </w:rPrChange>
          </w:rPr>
          <w:delText xml:space="preserve">expressive </w:delText>
        </w:r>
        <w:r w:rsidR="00EB5818" w:rsidRPr="006E54B4" w:rsidDel="002D4039">
          <w:rPr>
            <w:rPrChange w:id="639" w:author="Chelsea Helion" w:date="2024-10-23T10:53:00Z">
              <w:rPr>
                <w:rFonts w:ascii="Aptos" w:hAnsi="Aptos"/>
              </w:rPr>
            </w:rPrChange>
          </w:rPr>
          <w:delText xml:space="preserve">raters and </w:delText>
        </w:r>
        <w:r w:rsidR="002F2171" w:rsidRPr="006E54B4" w:rsidDel="002D4039">
          <w:rPr>
            <w:rPrChange w:id="640" w:author="Chelsea Helion" w:date="2024-10-23T10:53:00Z">
              <w:rPr>
                <w:rFonts w:ascii="Aptos" w:hAnsi="Aptos"/>
              </w:rPr>
            </w:rPrChange>
          </w:rPr>
          <w:delText xml:space="preserve">reflective </w:delText>
        </w:r>
        <w:r w:rsidR="00EB5818" w:rsidRPr="006E54B4" w:rsidDel="002D4039">
          <w:rPr>
            <w:rPrChange w:id="641" w:author="Chelsea Helion" w:date="2024-10-23T10:53:00Z">
              <w:rPr>
                <w:rFonts w:ascii="Aptos" w:hAnsi="Aptos"/>
              </w:rPr>
            </w:rPrChange>
          </w:rPr>
          <w:delText xml:space="preserve">non-raters, </w:delText>
        </w:r>
        <w:r w:rsidR="00A57B68" w:rsidRPr="006E54B4" w:rsidDel="002D4039">
          <w:rPr>
            <w:rPrChange w:id="642" w:author="Chelsea Helion" w:date="2024-10-23T10:53:00Z">
              <w:rPr>
                <w:rFonts w:ascii="Aptos" w:hAnsi="Aptos"/>
              </w:rPr>
            </w:rPrChange>
          </w:rPr>
          <w:delText xml:space="preserve">we may also expect </w:delText>
        </w:r>
        <w:r w:rsidR="00EB5818" w:rsidRPr="006E54B4" w:rsidDel="002D4039">
          <w:rPr>
            <w:rPrChange w:id="643" w:author="Chelsea Helion" w:date="2024-10-23T10:53:00Z">
              <w:rPr>
                <w:rFonts w:ascii="Aptos" w:hAnsi="Aptos"/>
              </w:rPr>
            </w:rPrChange>
          </w:rPr>
          <w:delText xml:space="preserve">less synchrony </w:delText>
        </w:r>
        <w:r w:rsidR="00A57B68" w:rsidRPr="006E54B4" w:rsidDel="002D4039">
          <w:rPr>
            <w:rPrChange w:id="644" w:author="Chelsea Helion" w:date="2024-10-23T10:53:00Z">
              <w:rPr>
                <w:rFonts w:ascii="Aptos" w:hAnsi="Aptos"/>
              </w:rPr>
            </w:rPrChange>
          </w:rPr>
          <w:delText xml:space="preserve">from expressive raters </w:delText>
        </w:r>
        <w:r w:rsidR="00EB5818" w:rsidRPr="006E54B4" w:rsidDel="002D4039">
          <w:rPr>
            <w:rPrChange w:id="645" w:author="Chelsea Helion" w:date="2024-10-23T10:53:00Z">
              <w:rPr>
                <w:rFonts w:ascii="Aptos" w:hAnsi="Aptos"/>
              </w:rPr>
            </w:rPrChange>
          </w:rPr>
          <w:delText xml:space="preserve">than </w:delText>
        </w:r>
        <w:r w:rsidR="00A57B68" w:rsidRPr="006E54B4" w:rsidDel="002D4039">
          <w:rPr>
            <w:rPrChange w:id="646" w:author="Chelsea Helion" w:date="2024-10-23T10:53:00Z">
              <w:rPr>
                <w:rFonts w:ascii="Aptos" w:hAnsi="Aptos"/>
              </w:rPr>
            </w:rPrChange>
          </w:rPr>
          <w:delText xml:space="preserve">reflective </w:delText>
        </w:r>
        <w:r w:rsidR="00EB5818" w:rsidRPr="006E54B4" w:rsidDel="002D4039">
          <w:rPr>
            <w:rPrChange w:id="647" w:author="Chelsea Helion" w:date="2024-10-23T10:53:00Z">
              <w:rPr>
                <w:rFonts w:ascii="Aptos" w:hAnsi="Aptos"/>
              </w:rPr>
            </w:rPrChange>
          </w:rPr>
          <w:delText xml:space="preserve">non-raters in default mode network associated regions (i.e., pCUN, IPL, mPFC). </w:delText>
        </w:r>
      </w:del>
    </w:p>
    <w:p w14:paraId="62B5639A" w14:textId="19F26DBB" w:rsidR="00D71BE0" w:rsidRPr="006E54B4" w:rsidRDefault="00000000" w:rsidP="00624342">
      <w:pPr>
        <w:spacing w:line="240" w:lineRule="auto"/>
        <w:jc w:val="both"/>
        <w:rPr>
          <w:ins w:id="648" w:author="Chelsea Helion" w:date="2024-10-22T13:55:00Z"/>
          <w:rPrChange w:id="649" w:author="Chelsea Helion" w:date="2024-10-23T10:53:00Z">
            <w:rPr>
              <w:ins w:id="650" w:author="Chelsea Helion" w:date="2024-10-22T13:55:00Z"/>
              <w:rFonts w:ascii="Aptos" w:hAnsi="Aptos"/>
            </w:rPr>
          </w:rPrChange>
        </w:rPr>
      </w:pPr>
      <w:del w:id="651" w:author="Chelsea Helion" w:date="2024-10-25T11:05:00Z">
        <w:r w:rsidRPr="006E54B4" w:rsidDel="00F663DD">
          <w:rPr>
            <w:rPrChange w:id="652" w:author="Chelsea Helion" w:date="2024-10-23T10:53:00Z">
              <w:rPr>
                <w:rFonts w:ascii="Aptos" w:hAnsi="Aptos"/>
              </w:rPr>
            </w:rPrChange>
          </w:rPr>
          <w:delTex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delText>
        </w:r>
        <w:r w:rsidR="00364897" w:rsidRPr="006E54B4" w:rsidDel="00F663DD">
          <w:rPr>
            <w:rPrChange w:id="653" w:author="Chelsea Helion" w:date="2024-10-23T10:53:00Z">
              <w:rPr>
                <w:rFonts w:ascii="Aptos" w:hAnsi="Aptos"/>
              </w:rPr>
            </w:rPrChange>
          </w:rPr>
          <w:fldChar w:fldCharType="begin"/>
        </w:r>
        <w:r w:rsidR="004F2335" w:rsidRPr="006E54B4" w:rsidDel="00F663DD">
          <w:rPr>
            <w:rPrChange w:id="654" w:author="Chelsea Helion" w:date="2024-10-23T10:53:00Z">
              <w:rPr>
                <w:rFonts w:ascii="Aptos" w:hAnsi="Aptos"/>
              </w:rPr>
            </w:rPrChange>
          </w:rPr>
          <w:del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F663DD">
          <w:rPr>
            <w:rPrChange w:id="655" w:author="Chelsea Helion" w:date="2024-10-23T10:53:00Z">
              <w:rPr>
                <w:rFonts w:ascii="Aptos" w:hAnsi="Aptos"/>
              </w:rPr>
            </w:rPrChange>
          </w:rPr>
          <w:fldChar w:fldCharType="separate"/>
        </w:r>
        <w:r w:rsidR="00986859" w:rsidRPr="006E54B4" w:rsidDel="00F663DD">
          <w:rPr>
            <w:rPrChange w:id="656" w:author="Chelsea Helion" w:date="2024-10-23T10:53:00Z">
              <w:rPr>
                <w:rFonts w:ascii="Aptos" w:hAnsi="Aptos"/>
              </w:rPr>
            </w:rPrChange>
          </w:rPr>
          <w:delText>(Hutcherson et al., 2005)</w:delText>
        </w:r>
        <w:r w:rsidR="00364897" w:rsidRPr="006E54B4" w:rsidDel="00F663DD">
          <w:rPr>
            <w:rPrChange w:id="657" w:author="Chelsea Helion" w:date="2024-10-23T10:53:00Z">
              <w:rPr>
                <w:rFonts w:ascii="Aptos" w:hAnsi="Aptos"/>
              </w:rPr>
            </w:rPrChange>
          </w:rPr>
          <w:fldChar w:fldCharType="end"/>
        </w:r>
        <w:r w:rsidRPr="006E54B4" w:rsidDel="00F663DD">
          <w:rPr>
            <w:rPrChange w:id="658" w:author="Chelsea Helion" w:date="2024-10-23T10:53:00Z">
              <w:rPr>
                <w:rFonts w:ascii="Aptos" w:hAnsi="Aptos"/>
              </w:rPr>
            </w:rPrChange>
          </w:rPr>
          <w:delText>. Although</w:delText>
        </w:r>
        <w:r w:rsidR="00EB5818" w:rsidRPr="006E54B4" w:rsidDel="00F663DD">
          <w:rPr>
            <w:rPrChange w:id="659" w:author="Chelsea Helion" w:date="2024-10-23T10:53:00Z">
              <w:rPr>
                <w:rFonts w:ascii="Aptos" w:hAnsi="Aptos"/>
              </w:rPr>
            </w:rPrChange>
          </w:rPr>
          <w:delText xml:space="preserve"> the studies included </w:delText>
        </w:r>
        <w:r w:rsidRPr="006E54B4" w:rsidDel="00F663DD">
          <w:rPr>
            <w:rPrChange w:id="660" w:author="Chelsea Helion" w:date="2024-10-23T10:53:00Z">
              <w:rPr>
                <w:rFonts w:ascii="Aptos" w:hAnsi="Aptos"/>
              </w:rPr>
            </w:rPrChange>
          </w:rPr>
          <w:delText xml:space="preserve">likely </w:delText>
        </w:r>
        <w:r w:rsidR="00EB5818" w:rsidRPr="006E54B4" w:rsidDel="00F663DD">
          <w:rPr>
            <w:rPrChange w:id="661" w:author="Chelsea Helion" w:date="2024-10-23T10:53:00Z">
              <w:rPr>
                <w:rFonts w:ascii="Aptos" w:hAnsi="Aptos"/>
              </w:rPr>
            </w:rPrChange>
          </w:rPr>
          <w:delText xml:space="preserve">use the term in a </w:delText>
        </w:r>
        <w:r w:rsidRPr="006E54B4" w:rsidDel="00F663DD">
          <w:rPr>
            <w:rPrChange w:id="662" w:author="Chelsea Helion" w:date="2024-10-23T10:53:00Z">
              <w:rPr>
                <w:rFonts w:ascii="Aptos" w:hAnsi="Aptos"/>
              </w:rPr>
            </w:rPrChange>
          </w:rPr>
          <w:delText xml:space="preserve">broader </w:delText>
        </w:r>
        <w:r w:rsidR="00EB5818" w:rsidRPr="006E54B4" w:rsidDel="00F663DD">
          <w:rPr>
            <w:rPrChange w:id="663" w:author="Chelsea Helion" w:date="2024-10-23T10:53:00Z">
              <w:rPr>
                <w:rFonts w:ascii="Aptos" w:hAnsi="Aptos"/>
              </w:rPr>
            </w:rPrChange>
          </w:rPr>
          <w:delText xml:space="preserve">sense </w:delText>
        </w:r>
        <w:r w:rsidRPr="006E54B4" w:rsidDel="00F663DD">
          <w:rPr>
            <w:rPrChange w:id="664" w:author="Chelsea Helion" w:date="2024-10-23T10:53:00Z">
              <w:rPr>
                <w:rFonts w:ascii="Aptos" w:hAnsi="Aptos"/>
              </w:rPr>
            </w:rPrChange>
          </w:rPr>
          <w:delText xml:space="preserve">than how we have used the term thus far, an association test (n studies = 207) of the term ‘rating’ generated using the Neurosynth </w:delText>
        </w:r>
        <w:r w:rsidR="00364897" w:rsidRPr="006E54B4" w:rsidDel="00F663DD">
          <w:rPr>
            <w:rPrChange w:id="665" w:author="Chelsea Helion" w:date="2024-10-23T10:53:00Z">
              <w:rPr>
                <w:rFonts w:ascii="Aptos" w:hAnsi="Aptos"/>
              </w:rPr>
            </w:rPrChange>
          </w:rPr>
          <w:fldChar w:fldCharType="begin"/>
        </w:r>
        <w:r w:rsidR="004F2335" w:rsidRPr="006E54B4" w:rsidDel="00F663DD">
          <w:rPr>
            <w:rPrChange w:id="666" w:author="Chelsea Helion" w:date="2024-10-23T10:53:00Z">
              <w:rPr>
                <w:rFonts w:ascii="Aptos" w:hAnsi="Aptos"/>
              </w:rPr>
            </w:rPrChange>
          </w:rPr>
          <w:del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delInstrText>
        </w:r>
        <w:r w:rsidR="00364897" w:rsidRPr="006E54B4" w:rsidDel="00F663DD">
          <w:rPr>
            <w:rPrChange w:id="667" w:author="Chelsea Helion" w:date="2024-10-23T10:53:00Z">
              <w:rPr>
                <w:rFonts w:ascii="Aptos" w:hAnsi="Aptos"/>
              </w:rPr>
            </w:rPrChange>
          </w:rPr>
          <w:fldChar w:fldCharType="separate"/>
        </w:r>
        <w:r w:rsidR="00891CBC" w:rsidRPr="006E54B4" w:rsidDel="00F663DD">
          <w:rPr>
            <w:rPrChange w:id="668" w:author="Chelsea Helion" w:date="2024-10-23T10:53:00Z">
              <w:rPr>
                <w:rFonts w:ascii="Aptos" w:hAnsi="Aptos"/>
              </w:rPr>
            </w:rPrChange>
          </w:rPr>
          <w:delText>(Yarkoni et al., 2011)</w:delText>
        </w:r>
        <w:r w:rsidR="00364897" w:rsidRPr="006E54B4" w:rsidDel="00F663DD">
          <w:rPr>
            <w:rPrChange w:id="669" w:author="Chelsea Helion" w:date="2024-10-23T10:53:00Z">
              <w:rPr>
                <w:rFonts w:ascii="Aptos" w:hAnsi="Aptos"/>
              </w:rPr>
            </w:rPrChange>
          </w:rPr>
          <w:fldChar w:fldCharType="end"/>
        </w:r>
        <w:r w:rsidR="00364897" w:rsidRPr="006E54B4" w:rsidDel="00F663DD">
          <w:rPr>
            <w:rPrChange w:id="670" w:author="Chelsea Helion" w:date="2024-10-23T10:53:00Z">
              <w:rPr>
                <w:rFonts w:ascii="Aptos" w:hAnsi="Aptos"/>
              </w:rPr>
            </w:rPrChange>
          </w:rPr>
          <w:delText xml:space="preserve"> </w:delText>
        </w:r>
        <w:r w:rsidRPr="006E54B4" w:rsidDel="00F663DD">
          <w:rPr>
            <w:rPrChange w:id="671" w:author="Chelsea Helion" w:date="2024-10-23T10:53:00Z">
              <w:rPr>
                <w:rFonts w:ascii="Aptos" w:hAnsi="Aptos"/>
              </w:rPr>
            </w:rPrChange>
          </w:rPr>
          <w:delText xml:space="preserve">database </w:delText>
        </w:r>
        <w:r w:rsidR="00EB5818" w:rsidRPr="006E54B4" w:rsidDel="00F663DD">
          <w:rPr>
            <w:rPrChange w:id="672" w:author="Chelsea Helion" w:date="2024-10-23T10:53:00Z">
              <w:rPr>
                <w:rFonts w:ascii="Aptos" w:hAnsi="Aptos"/>
              </w:rPr>
            </w:rPrChange>
          </w:rPr>
          <w:delText>found clusters</w:delText>
        </w:r>
        <w:r w:rsidRPr="006E54B4" w:rsidDel="00F663DD">
          <w:rPr>
            <w:rPrChange w:id="673" w:author="Chelsea Helion" w:date="2024-10-23T10:53:00Z">
              <w:rPr>
                <w:rFonts w:ascii="Aptos" w:hAnsi="Aptos"/>
              </w:rPr>
            </w:rPrChange>
          </w:rPr>
          <w:delText xml:space="preserve"> in the left and right medial prefrontal cortex (mPFC), right  pregenual and left subgenual ACC, right SPL, right medial temporal pole (mTP), right IPS, and left AI. These regions are common components in the default mode, dorsal attention, and salience networks, and thus, their activation during rating may represent altered levels of attention, interoception, and sensory processing. </w:delText>
        </w:r>
      </w:del>
    </w:p>
    <w:p w14:paraId="01120E27" w14:textId="63E00DDF" w:rsidR="002D4039" w:rsidRPr="006E54B4" w:rsidDel="00F663DD" w:rsidRDefault="002D4039" w:rsidP="002D4039">
      <w:pPr>
        <w:spacing w:line="240" w:lineRule="auto"/>
        <w:ind w:firstLine="540"/>
        <w:jc w:val="both"/>
        <w:rPr>
          <w:del w:id="674" w:author="Chelsea Helion" w:date="2024-10-25T11:25:00Z"/>
          <w:rPrChange w:id="675" w:author="Chelsea Helion" w:date="2024-10-23T10:53:00Z">
            <w:rPr>
              <w:del w:id="676" w:author="Chelsea Helion" w:date="2024-10-25T11:25:00Z"/>
              <w:rFonts w:ascii="Aptos" w:hAnsi="Aptos"/>
            </w:rPr>
          </w:rPrChange>
        </w:rPr>
      </w:pPr>
      <w:commentRangeStart w:id="677"/>
    </w:p>
    <w:p w14:paraId="46C4CF67" w14:textId="5F94D09F" w:rsidR="00AF6336" w:rsidRPr="006E54B4" w:rsidRDefault="00000000" w:rsidP="00321805">
      <w:pPr>
        <w:spacing w:line="240" w:lineRule="auto"/>
        <w:ind w:firstLine="540"/>
        <w:jc w:val="both"/>
        <w:rPr>
          <w:rPrChange w:id="678" w:author="Chelsea Helion" w:date="2024-10-23T10:53:00Z">
            <w:rPr>
              <w:rFonts w:ascii="Aptos" w:hAnsi="Aptos"/>
            </w:rPr>
          </w:rPrChange>
        </w:rPr>
      </w:pPr>
      <w:r w:rsidRPr="006E54B4">
        <w:rPr>
          <w:b/>
          <w:bCs/>
          <w:rPrChange w:id="679" w:author="Chelsea Helion" w:date="2024-10-23T10:53:00Z">
            <w:rPr>
              <w:rFonts w:ascii="Aptos" w:hAnsi="Aptos"/>
              <w:b/>
              <w:bCs/>
            </w:rPr>
          </w:rPrChange>
        </w:rPr>
        <w:t>The Present Research.</w:t>
      </w:r>
      <w:r w:rsidRPr="006E54B4">
        <w:rPr>
          <w:rPrChange w:id="680" w:author="Chelsea Helion" w:date="2024-10-23T10:53:00Z">
            <w:rPr>
              <w:rFonts w:ascii="Aptos" w:hAnsi="Aptos"/>
            </w:rPr>
          </w:rPrChange>
        </w:rPr>
        <w:t xml:space="preserve"> </w:t>
      </w:r>
      <w:commentRangeEnd w:id="677"/>
      <w:r w:rsidR="00624342">
        <w:rPr>
          <w:rStyle w:val="CommentReference"/>
        </w:rPr>
        <w:commentReference w:id="677"/>
      </w:r>
      <w:r w:rsidRPr="006E54B4">
        <w:rPr>
          <w:rPrChange w:id="681" w:author="Chelsea Helion" w:date="2024-10-23T10:53:00Z">
            <w:rPr>
              <w:rFonts w:ascii="Aptos" w:hAnsi="Aptos"/>
            </w:rPr>
          </w:rPrChange>
        </w:rPr>
        <w:t xml:space="preserve">To test these hypotheses directly, in the present </w:t>
      </w:r>
      <w:proofErr w:type="gramStart"/>
      <w:r w:rsidRPr="006E54B4">
        <w:rPr>
          <w:rPrChange w:id="682" w:author="Chelsea Helion" w:date="2024-10-23T10:53:00Z">
            <w:rPr>
              <w:rFonts w:ascii="Aptos" w:hAnsi="Aptos"/>
            </w:rPr>
          </w:rPrChange>
        </w:rPr>
        <w:t>research,  participants</w:t>
      </w:r>
      <w:proofErr w:type="gramEnd"/>
      <w:r w:rsidRPr="006E54B4">
        <w:rPr>
          <w:rPrChange w:id="683" w:author="Chelsea Helion" w:date="2024-10-23T10:53:00Z">
            <w:rPr>
              <w:rFonts w:ascii="Aptos" w:hAnsi="Aptos"/>
            </w:rPr>
          </w:rPrChange>
        </w:rPr>
        <w:t xml:space="preserve"> watched video stimuli (a television episode) while being given </w:t>
      </w:r>
      <w:r w:rsidR="00EB5818" w:rsidRPr="006E54B4">
        <w:rPr>
          <w:rPrChange w:id="684" w:author="Chelsea Helion" w:date="2024-10-23T10:53:00Z">
            <w:rPr>
              <w:rFonts w:ascii="Aptos" w:hAnsi="Aptos"/>
            </w:rPr>
          </w:rPrChange>
        </w:rPr>
        <w:t>instructions</w:t>
      </w:r>
      <w:r w:rsidRPr="006E54B4">
        <w:rPr>
          <w:rPrChange w:id="685" w:author="Chelsea Helion" w:date="2024-10-23T10:53:00Z">
            <w:rPr>
              <w:rFonts w:ascii="Aptos" w:hAnsi="Aptos"/>
            </w:rPr>
          </w:rPrChange>
        </w:rPr>
        <w:t xml:space="preserve"> (</w:t>
      </w:r>
      <w:r w:rsidR="00EB5818" w:rsidRPr="006E54B4">
        <w:rPr>
          <w:rPrChange w:id="686" w:author="Chelsea Helion" w:date="2024-10-23T10:53:00Z">
            <w:rPr>
              <w:rFonts w:ascii="Aptos" w:hAnsi="Aptos"/>
            </w:rPr>
          </w:rPrChange>
        </w:rPr>
        <w:t xml:space="preserve">evaluate </w:t>
      </w:r>
      <w:r w:rsidRPr="006E54B4">
        <w:rPr>
          <w:rPrChange w:id="687" w:author="Chelsea Helion" w:date="2024-10-23T10:53:00Z">
            <w:rPr>
              <w:rFonts w:ascii="Aptos" w:hAnsi="Aptos"/>
            </w:rPr>
          </w:rPrChange>
        </w:rPr>
        <w:t xml:space="preserve">their certainty that a character </w:t>
      </w:r>
      <w:r w:rsidR="00EB5818" w:rsidRPr="006E54B4">
        <w:rPr>
          <w:rPrChange w:id="688" w:author="Chelsea Helion" w:date="2024-10-23T10:53:00Z">
            <w:rPr>
              <w:rFonts w:ascii="Aptos" w:hAnsi="Aptos"/>
            </w:rPr>
          </w:rPrChange>
        </w:rPr>
        <w:t>was guilty or innocent of</w:t>
      </w:r>
      <w:r w:rsidRPr="006E54B4">
        <w:rPr>
          <w:rPrChange w:id="689" w:author="Chelsea Helion" w:date="2024-10-23T10:53:00Z">
            <w:rPr>
              <w:rFonts w:ascii="Aptos" w:hAnsi="Aptos"/>
            </w:rPr>
          </w:rPrChange>
        </w:rPr>
        <w:t xml:space="preserve"> commit</w:t>
      </w:r>
      <w:r w:rsidR="00EB5818" w:rsidRPr="006E54B4">
        <w:rPr>
          <w:rPrChange w:id="690" w:author="Chelsea Helion" w:date="2024-10-23T10:53:00Z">
            <w:rPr>
              <w:rFonts w:ascii="Aptos" w:hAnsi="Aptos"/>
            </w:rPr>
          </w:rPrChange>
        </w:rPr>
        <w:t>ting</w:t>
      </w:r>
      <w:r w:rsidRPr="006E54B4">
        <w:rPr>
          <w:rPrChange w:id="691" w:author="Chelsea Helion" w:date="2024-10-23T10:53:00Z">
            <w:rPr>
              <w:rFonts w:ascii="Aptos" w:hAnsi="Aptos"/>
            </w:rPr>
          </w:rPrChange>
        </w:rPr>
        <w:t xml:space="preserve"> a </w:t>
      </w:r>
      <w:r w:rsidR="00EB5818" w:rsidRPr="006E54B4">
        <w:rPr>
          <w:rPrChange w:id="692" w:author="Chelsea Helion" w:date="2024-10-23T10:53:00Z">
            <w:rPr>
              <w:rFonts w:ascii="Aptos" w:hAnsi="Aptos"/>
            </w:rPr>
          </w:rPrChange>
        </w:rPr>
        <w:t xml:space="preserve">specific </w:t>
      </w:r>
      <w:r w:rsidRPr="006E54B4">
        <w:rPr>
          <w:rPrChange w:id="693" w:author="Chelsea Helion" w:date="2024-10-23T10:53:00Z">
            <w:rPr>
              <w:rFonts w:ascii="Aptos" w:hAnsi="Aptos"/>
            </w:rPr>
          </w:rPrChange>
        </w:rPr>
        <w:t>crime). In one half of the episode, participants did not give explicit ratings related to the evaluation</w:t>
      </w:r>
      <w:r w:rsidR="00EB5818" w:rsidRPr="006E54B4">
        <w:rPr>
          <w:rPrChange w:id="694" w:author="Chelsea Helion" w:date="2024-10-23T10:53:00Z">
            <w:rPr>
              <w:rFonts w:ascii="Aptos" w:hAnsi="Aptos"/>
            </w:rPr>
          </w:rPrChange>
        </w:rPr>
        <w:t xml:space="preserve"> (i.e., reflective </w:t>
      </w:r>
      <w:r w:rsidR="008F5F9D" w:rsidRPr="006E54B4">
        <w:rPr>
          <w:rPrChange w:id="695" w:author="Chelsea Helion" w:date="2024-10-23T10:53:00Z">
            <w:rPr>
              <w:rFonts w:ascii="Aptos" w:hAnsi="Aptos"/>
            </w:rPr>
          </w:rPrChange>
        </w:rPr>
        <w:t xml:space="preserve">active </w:t>
      </w:r>
      <w:del w:id="696" w:author="Chelsea Helion" w:date="2024-10-25T12:09:00Z">
        <w:r w:rsidR="00EB5818" w:rsidRPr="006E54B4" w:rsidDel="009623C0">
          <w:rPr>
            <w:rPrChange w:id="697" w:author="Chelsea Helion" w:date="2024-10-23T10:53:00Z">
              <w:rPr>
                <w:rFonts w:ascii="Aptos" w:hAnsi="Aptos"/>
              </w:rPr>
            </w:rPrChange>
          </w:rPr>
          <w:delText>engagement</w:delText>
        </w:r>
      </w:del>
      <w:ins w:id="698" w:author="Chelsea Helion" w:date="2024-10-25T12:09:00Z">
        <w:r w:rsidR="009623C0">
          <w:t>viewing</w:t>
        </w:r>
      </w:ins>
      <w:r w:rsidR="00EB5818" w:rsidRPr="006E54B4">
        <w:rPr>
          <w:rPrChange w:id="699" w:author="Chelsea Helion" w:date="2024-10-23T10:53:00Z">
            <w:rPr>
              <w:rFonts w:ascii="Aptos" w:hAnsi="Aptos"/>
            </w:rPr>
          </w:rPrChange>
        </w:rPr>
        <w:t>)</w:t>
      </w:r>
      <w:ins w:id="700" w:author="Chelsea Helion" w:date="2024-10-25T13:06:00Z">
        <w:r w:rsidR="00321805">
          <w:t>.</w:t>
        </w:r>
      </w:ins>
      <w:del w:id="701" w:author="Chelsea Helion" w:date="2024-10-25T13:06:00Z">
        <w:r w:rsidRPr="006E54B4" w:rsidDel="00321805">
          <w:rPr>
            <w:rPrChange w:id="702" w:author="Chelsea Helion" w:date="2024-10-23T10:53:00Z">
              <w:rPr>
                <w:rFonts w:ascii="Aptos" w:hAnsi="Aptos"/>
              </w:rPr>
            </w:rPrChange>
          </w:rPr>
          <w:delText>,</w:delText>
        </w:r>
      </w:del>
      <w:r w:rsidRPr="006E54B4">
        <w:rPr>
          <w:rPrChange w:id="703" w:author="Chelsea Helion" w:date="2024-10-23T10:53:00Z">
            <w:rPr>
              <w:rFonts w:ascii="Aptos" w:hAnsi="Aptos"/>
            </w:rPr>
          </w:rPrChange>
        </w:rPr>
        <w:t xml:space="preserve"> </w:t>
      </w:r>
      <w:ins w:id="704" w:author="Chelsea Helion" w:date="2024-10-25T13:06:00Z">
        <w:r w:rsidR="00321805">
          <w:t xml:space="preserve">For </w:t>
        </w:r>
      </w:ins>
      <w:del w:id="705" w:author="Chelsea Helion" w:date="2024-10-25T13:06:00Z">
        <w:r w:rsidRPr="006E54B4" w:rsidDel="00321805">
          <w:rPr>
            <w:rPrChange w:id="706" w:author="Chelsea Helion" w:date="2024-10-23T10:53:00Z">
              <w:rPr>
                <w:rFonts w:ascii="Aptos" w:hAnsi="Aptos"/>
              </w:rPr>
            </w:rPrChange>
          </w:rPr>
          <w:delText xml:space="preserve">whereas for </w:delText>
        </w:r>
      </w:del>
      <w:r w:rsidRPr="006E54B4">
        <w:rPr>
          <w:rPrChange w:id="707" w:author="Chelsea Helion" w:date="2024-10-23T10:53:00Z">
            <w:rPr>
              <w:rFonts w:ascii="Aptos" w:hAnsi="Aptos"/>
            </w:rPr>
          </w:rPrChange>
        </w:rPr>
        <w:t>the other half, participants gave explicit ratings for the evaluation</w:t>
      </w:r>
      <w:r w:rsidR="00EB5818" w:rsidRPr="006E54B4">
        <w:rPr>
          <w:rPrChange w:id="708" w:author="Chelsea Helion" w:date="2024-10-23T10:53:00Z">
            <w:rPr>
              <w:rFonts w:ascii="Aptos" w:hAnsi="Aptos"/>
            </w:rPr>
          </w:rPrChange>
        </w:rPr>
        <w:t xml:space="preserve"> </w:t>
      </w:r>
      <w:del w:id="709" w:author="Chelsea Helion" w:date="2024-10-25T13:06:00Z">
        <w:r w:rsidR="00EB5818" w:rsidRPr="006E54B4" w:rsidDel="00321805">
          <w:rPr>
            <w:rPrChange w:id="710" w:author="Chelsea Helion" w:date="2024-10-23T10:53:00Z">
              <w:rPr>
                <w:rFonts w:ascii="Aptos" w:hAnsi="Aptos"/>
              </w:rPr>
            </w:rPrChange>
          </w:rPr>
          <w:delText>(i.e., expressive</w:delText>
        </w:r>
        <w:r w:rsidR="008F5F9D" w:rsidRPr="006E54B4" w:rsidDel="00321805">
          <w:rPr>
            <w:rPrChange w:id="711" w:author="Chelsea Helion" w:date="2024-10-23T10:53:00Z">
              <w:rPr>
                <w:rFonts w:ascii="Aptos" w:hAnsi="Aptos"/>
              </w:rPr>
            </w:rPrChange>
          </w:rPr>
          <w:delText xml:space="preserve"> active</w:delText>
        </w:r>
        <w:r w:rsidR="00EB5818" w:rsidRPr="006E54B4" w:rsidDel="00321805">
          <w:rPr>
            <w:rPrChange w:id="712" w:author="Chelsea Helion" w:date="2024-10-23T10:53:00Z">
              <w:rPr>
                <w:rFonts w:ascii="Aptos" w:hAnsi="Aptos"/>
              </w:rPr>
            </w:rPrChange>
          </w:rPr>
          <w:delText xml:space="preserve"> </w:delText>
        </w:r>
      </w:del>
      <w:del w:id="713" w:author="Chelsea Helion" w:date="2024-10-25T12:09:00Z">
        <w:r w:rsidR="00EB5818" w:rsidRPr="006E54B4" w:rsidDel="009623C0">
          <w:rPr>
            <w:rPrChange w:id="714" w:author="Chelsea Helion" w:date="2024-10-23T10:53:00Z">
              <w:rPr>
                <w:rFonts w:ascii="Aptos" w:hAnsi="Aptos"/>
              </w:rPr>
            </w:rPrChange>
          </w:rPr>
          <w:delText>engagement</w:delText>
        </w:r>
      </w:del>
      <w:del w:id="715" w:author="Chelsea Helion" w:date="2024-10-25T13:06:00Z">
        <w:r w:rsidR="00EB5818" w:rsidRPr="006E54B4" w:rsidDel="00321805">
          <w:rPr>
            <w:rPrChange w:id="716" w:author="Chelsea Helion" w:date="2024-10-23T10:53:00Z">
              <w:rPr>
                <w:rFonts w:ascii="Aptos" w:hAnsi="Aptos"/>
              </w:rPr>
            </w:rPrChange>
          </w:rPr>
          <w:delText>)</w:delText>
        </w:r>
        <w:r w:rsidRPr="006E54B4" w:rsidDel="00321805">
          <w:rPr>
            <w:rPrChange w:id="717" w:author="Chelsea Helion" w:date="2024-10-23T10:53:00Z">
              <w:rPr>
                <w:rFonts w:ascii="Aptos" w:hAnsi="Aptos"/>
              </w:rPr>
            </w:rPrChange>
          </w:rPr>
          <w:delText xml:space="preserve">. </w:delText>
        </w:r>
      </w:del>
      <w:ins w:id="718" w:author="Chelsea Helion" w:date="2024-10-25T13:06:00Z">
        <w:r w:rsidR="00321805">
          <w:t xml:space="preserve">using </w:t>
        </w:r>
      </w:ins>
      <w:ins w:id="719" w:author="Chelsea Helion" w:date="2024-10-25T13:03:00Z">
        <w:r w:rsidR="00321805" w:rsidRPr="002947A3">
          <w:t xml:space="preserve">a bipolar, horizontally-positioned scale </w:t>
        </w:r>
      </w:ins>
      <w:ins w:id="720" w:author="Chelsea Helion" w:date="2024-10-25T13:06:00Z">
        <w:r w:rsidR="00321805">
          <w:t>positioned</w:t>
        </w:r>
      </w:ins>
      <w:ins w:id="721" w:author="Chelsea Helion" w:date="2024-10-25T13:03:00Z">
        <w:r w:rsidR="00321805" w:rsidRPr="002947A3">
          <w:t xml:space="preserve"> below the video stimulus</w:t>
        </w:r>
      </w:ins>
      <w:ins w:id="722" w:author="Chelsea Helion" w:date="2024-10-25T13:04:00Z">
        <w:r w:rsidR="00321805">
          <w:t>, initially set to 0%</w:t>
        </w:r>
      </w:ins>
      <w:ins w:id="723" w:author="Chelsea Helion" w:date="2024-10-25T13:03:00Z">
        <w:r w:rsidR="00321805" w:rsidRPr="002947A3">
          <w:t xml:space="preserve"> certainty</w:t>
        </w:r>
      </w:ins>
      <w:ins w:id="724" w:author="Chelsea Helion" w:date="2024-10-25T13:05:00Z">
        <w:r w:rsidR="00321805">
          <w:t>, with -100% reflecting complete certainty about the character’s guilt and +100% indicated complete certainty in the character’s innocence</w:t>
        </w:r>
      </w:ins>
      <w:ins w:id="725" w:author="Chelsea Helion" w:date="2024-10-25T13:03:00Z">
        <w:r w:rsidR="00321805" w:rsidRPr="002947A3">
          <w:t>.</w:t>
        </w:r>
      </w:ins>
      <w:ins w:id="726" w:author="Chelsea Helion" w:date="2024-10-25T13:29:00Z">
        <w:r w:rsidR="00126307">
          <w:t xml:space="preserve"> The order of the viewing condition varied across participants, such that some participants </w:t>
        </w:r>
      </w:ins>
      <w:ins w:id="727" w:author="Chelsea Helion" w:date="2024-10-25T13:30:00Z">
        <w:r w:rsidR="00126307">
          <w:t>expressively viewed (i.e., rated) the first half and reflectively viewed the second, or vice versa.</w:t>
        </w:r>
      </w:ins>
      <w:ins w:id="728" w:author="Chelsea Helion" w:date="2024-10-25T13:03:00Z">
        <w:r w:rsidR="00321805" w:rsidRPr="002947A3">
          <w:t xml:space="preserve"> </w:t>
        </w:r>
      </w:ins>
      <w:r w:rsidRPr="006E54B4">
        <w:rPr>
          <w:rPrChange w:id="729" w:author="Chelsea Helion" w:date="2024-10-23T10:53:00Z">
            <w:rPr>
              <w:rFonts w:ascii="Aptos" w:hAnsi="Aptos"/>
            </w:rPr>
          </w:rPrChange>
        </w:rPr>
        <w:t>As such, we were able to more directly isolate the neural effects of rating than the previously noted works</w:t>
      </w:r>
      <w:r w:rsidR="008F5F9D" w:rsidRPr="006E54B4">
        <w:rPr>
          <w:rPrChange w:id="730" w:author="Chelsea Helion" w:date="2024-10-23T10:53:00Z">
            <w:rPr>
              <w:rFonts w:ascii="Aptos" w:hAnsi="Aptos"/>
            </w:rPr>
          </w:rPrChange>
        </w:rPr>
        <w:t xml:space="preserve">, both within- </w:t>
      </w:r>
      <w:r w:rsidR="008F5F9D" w:rsidRPr="00126307">
        <w:rPr>
          <w:i/>
          <w:iCs/>
          <w:rPrChange w:id="731" w:author="Chelsea Helion" w:date="2024-10-25T13:30:00Z">
            <w:rPr>
              <w:rFonts w:ascii="Aptos" w:hAnsi="Aptos"/>
            </w:rPr>
          </w:rPrChange>
        </w:rPr>
        <w:t>and</w:t>
      </w:r>
      <w:r w:rsidR="008F5F9D" w:rsidRPr="006E54B4">
        <w:rPr>
          <w:rPrChange w:id="732" w:author="Chelsea Helion" w:date="2024-10-23T10:53:00Z">
            <w:rPr>
              <w:rFonts w:ascii="Aptos" w:hAnsi="Aptos"/>
            </w:rPr>
          </w:rPrChange>
        </w:rPr>
        <w:t xml:space="preserve"> between-participants</w:t>
      </w:r>
      <w:r w:rsidRPr="006E54B4">
        <w:rPr>
          <w:rPrChange w:id="733" w:author="Chelsea Helion" w:date="2024-10-23T10:53:00Z">
            <w:rPr>
              <w:rFonts w:ascii="Aptos" w:hAnsi="Aptos"/>
            </w:rPr>
          </w:rPrChange>
        </w:rPr>
        <w:t xml:space="preserve">. </w:t>
      </w:r>
      <w:ins w:id="734" w:author="Chelsea Helion" w:date="2024-10-25T12:09:00Z">
        <w:r w:rsidR="009623C0">
          <w:t>Following the episode viewing, pa</w:t>
        </w:r>
      </w:ins>
      <w:ins w:id="735" w:author="Chelsea Helion" w:date="2024-10-25T12:10:00Z">
        <w:r w:rsidR="009623C0">
          <w:t>rticipants wer</w:t>
        </w:r>
      </w:ins>
      <w:ins w:id="736" w:author="Chelsea Helion" w:date="2024-10-25T12:11:00Z">
        <w:r w:rsidR="009623C0">
          <w:t>e instructed to freely recall the episode contents while still in the scanner</w:t>
        </w:r>
      </w:ins>
      <w:ins w:id="737" w:author="Chelsea Helion" w:date="2024-10-25T12:14:00Z">
        <w:r w:rsidR="009623C0">
          <w:t xml:space="preserve"> (</w:t>
        </w:r>
        <w:commentRangeStart w:id="738"/>
        <w:r w:rsidR="009623C0">
          <w:t>Fig 2</w:t>
        </w:r>
        <w:commentRangeEnd w:id="738"/>
        <w:r w:rsidR="009623C0">
          <w:rPr>
            <w:rStyle w:val="CommentReference"/>
          </w:rPr>
          <w:commentReference w:id="738"/>
        </w:r>
        <w:r w:rsidR="009623C0">
          <w:t>)</w:t>
        </w:r>
      </w:ins>
      <w:ins w:id="739" w:author="Chelsea Helion" w:date="2024-10-25T12:11:00Z">
        <w:r w:rsidR="009623C0">
          <w:t xml:space="preserve">. To assess </w:t>
        </w:r>
      </w:ins>
      <w:ins w:id="740" w:author="Chelsea Helion" w:date="2024-10-25T12:13:00Z">
        <w:r w:rsidR="009623C0">
          <w:t xml:space="preserve">potential differences in </w:t>
        </w:r>
      </w:ins>
      <w:ins w:id="741" w:author="Chelsea Helion" w:date="2024-10-25T12:11:00Z">
        <w:r w:rsidR="009623C0">
          <w:t>person perception</w:t>
        </w:r>
      </w:ins>
      <w:ins w:id="742" w:author="Chelsea Helion" w:date="2024-10-25T12:13:00Z">
        <w:r w:rsidR="009623C0">
          <w:t xml:space="preserve"> as a function of expressive viewing</w:t>
        </w:r>
      </w:ins>
      <w:ins w:id="743" w:author="Chelsea Helion" w:date="2024-10-25T12:11:00Z">
        <w:r w:rsidR="009623C0">
          <w:t xml:space="preserve">, </w:t>
        </w:r>
      </w:ins>
      <w:ins w:id="744" w:author="Chelsea Helion" w:date="2024-10-25T12:12:00Z">
        <w:r w:rsidR="009623C0">
          <w:t xml:space="preserve">a subset of </w:t>
        </w:r>
      </w:ins>
      <w:ins w:id="745" w:author="Chelsea Helion" w:date="2024-10-25T12:11:00Z">
        <w:r w:rsidR="009623C0">
          <w:t xml:space="preserve">participants </w:t>
        </w:r>
      </w:ins>
      <w:ins w:id="746" w:author="Chelsea Helion" w:date="2024-10-25T12:12:00Z">
        <w:r w:rsidR="009623C0">
          <w:t xml:space="preserve">rated the main characters on </w:t>
        </w:r>
        <w:proofErr w:type="gramStart"/>
        <w:r w:rsidR="009623C0">
          <w:t>a number of</w:t>
        </w:r>
        <w:proofErr w:type="gramEnd"/>
        <w:r w:rsidR="009623C0">
          <w:t xml:space="preserve"> dimensions that have b</w:t>
        </w:r>
      </w:ins>
      <w:ins w:id="747" w:author="Chelsea Helion" w:date="2024-10-25T12:13:00Z">
        <w:r w:rsidR="009623C0">
          <w:t xml:space="preserve">een previously used in the literature to assess complex individuals (Thornton cite). </w:t>
        </w:r>
      </w:ins>
      <w:del w:id="748" w:author="Chelsea Helion" w:date="2024-10-25T12:13:00Z">
        <w:r w:rsidRPr="006E54B4" w:rsidDel="009623C0">
          <w:rPr>
            <w:rPrChange w:id="749" w:author="Chelsea Helion" w:date="2024-10-23T10:53:00Z">
              <w:rPr>
                <w:rFonts w:ascii="Aptos" w:hAnsi="Aptos"/>
              </w:rPr>
            </w:rPrChange>
          </w:rPr>
          <w:delText xml:space="preserve">Additionally, </w:delText>
        </w:r>
      </w:del>
      <w:ins w:id="750" w:author="Chelsea Helion" w:date="2024-10-25T12:13:00Z">
        <w:r w:rsidR="009623C0">
          <w:t>W</w:t>
        </w:r>
      </w:ins>
      <w:del w:id="751" w:author="Chelsea Helion" w:date="2024-10-25T12:13:00Z">
        <w:r w:rsidRPr="006E54B4" w:rsidDel="009623C0">
          <w:rPr>
            <w:rPrChange w:id="752" w:author="Chelsea Helion" w:date="2024-10-23T10:53:00Z">
              <w:rPr>
                <w:rFonts w:ascii="Aptos" w:hAnsi="Aptos"/>
              </w:rPr>
            </w:rPrChange>
          </w:rPr>
          <w:delText>w</w:delText>
        </w:r>
      </w:del>
      <w:r w:rsidRPr="006E54B4">
        <w:rPr>
          <w:rPrChange w:id="753" w:author="Chelsea Helion" w:date="2024-10-23T10:53:00Z">
            <w:rPr>
              <w:rFonts w:ascii="Aptos" w:hAnsi="Aptos"/>
            </w:rPr>
          </w:rPrChange>
        </w:rPr>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6E54B4">
        <w:rPr>
          <w:rPrChange w:id="754" w:author="Chelsea Helion" w:date="2024-10-23T10:53:00Z">
            <w:rPr>
              <w:rFonts w:ascii="Aptos" w:hAnsi="Aptos"/>
            </w:rPr>
          </w:rPrChange>
        </w:rPr>
        <w:t xml:space="preserve"> activity</w:t>
      </w:r>
      <w:r w:rsidRPr="006E54B4">
        <w:rPr>
          <w:rPrChange w:id="755" w:author="Chelsea Helion" w:date="2024-10-23T10:53:00Z">
            <w:rPr>
              <w:rFonts w:ascii="Aptos" w:hAnsi="Aptos"/>
            </w:rPr>
          </w:rPrChange>
        </w:rPr>
        <w:t xml:space="preserve"> modulated neural activity. </w:t>
      </w:r>
      <w:r w:rsidR="00EB5818" w:rsidRPr="006E54B4">
        <w:rPr>
          <w:rPrChange w:id="756" w:author="Chelsea Helion" w:date="2024-10-23T10:53:00Z">
            <w:rPr>
              <w:rFonts w:ascii="Aptos" w:hAnsi="Aptos"/>
            </w:rPr>
          </w:rPrChange>
        </w:rPr>
        <w:t>U</w:t>
      </w:r>
      <w:r w:rsidRPr="006E54B4">
        <w:rPr>
          <w:rPrChange w:id="757" w:author="Chelsea Helion" w:date="2024-10-23T10:53:00Z">
            <w:rPr>
              <w:rFonts w:ascii="Aptos" w:hAnsi="Aptos"/>
            </w:rPr>
          </w:rPrChange>
        </w:rPr>
        <w:t>nivariate</w:t>
      </w:r>
      <w:r w:rsidR="00EB5818" w:rsidRPr="006E54B4">
        <w:rPr>
          <w:rPrChange w:id="758" w:author="Chelsea Helion" w:date="2024-10-23T10:53:00Z">
            <w:rPr>
              <w:rFonts w:ascii="Aptos" w:hAnsi="Aptos"/>
            </w:rPr>
          </w:rPrChange>
        </w:rPr>
        <w:t xml:space="preserve"> contrasts</w:t>
      </w:r>
      <w:r w:rsidRPr="006E54B4">
        <w:rPr>
          <w:rPrChange w:id="759" w:author="Chelsea Helion" w:date="2024-10-23T10:53:00Z">
            <w:rPr>
              <w:rFonts w:ascii="Aptos" w:hAnsi="Aptos"/>
            </w:rPr>
          </w:rPrChange>
        </w:rPr>
        <w:t xml:space="preserve"> allowed us to identify specific brain regions which demonstrate differential activation when</w:t>
      </w:r>
      <w:r w:rsidR="00EB5818" w:rsidRPr="006E54B4">
        <w:rPr>
          <w:rPrChange w:id="760" w:author="Chelsea Helion" w:date="2024-10-23T10:53:00Z">
            <w:rPr>
              <w:rFonts w:ascii="Aptos" w:hAnsi="Aptos"/>
            </w:rPr>
          </w:rPrChange>
        </w:rPr>
        <w:t xml:space="preserve"> different cognitive states </w:t>
      </w:r>
      <w:r w:rsidRPr="006E54B4">
        <w:rPr>
          <w:rPrChange w:id="761" w:author="Chelsea Helion" w:date="2024-10-23T10:53:00Z">
            <w:rPr>
              <w:rFonts w:ascii="Aptos" w:hAnsi="Aptos"/>
            </w:rPr>
          </w:rPrChange>
        </w:rPr>
        <w:t xml:space="preserve">are engaged. </w:t>
      </w:r>
      <w:r w:rsidR="0034534F" w:rsidRPr="006E54B4">
        <w:rPr>
          <w:rPrChange w:id="762" w:author="Chelsea Helion" w:date="2024-10-23T10:53:00Z">
            <w:rPr>
              <w:rFonts w:ascii="Aptos" w:hAnsi="Aptos"/>
            </w:rPr>
          </w:rPrChange>
        </w:rPr>
        <w:t xml:space="preserve">An </w:t>
      </w:r>
      <w:r w:rsidRPr="006E54B4">
        <w:rPr>
          <w:rPrChange w:id="763" w:author="Chelsea Helion" w:date="2024-10-23T10:53:00Z">
            <w:rPr>
              <w:rFonts w:ascii="Aptos" w:hAnsi="Aptos"/>
            </w:rPr>
          </w:rPrChange>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6E54B4">
        <w:rPr>
          <w:rPrChange w:id="764" w:author="Chelsea Helion" w:date="2024-10-23T10:53:00Z">
            <w:rPr>
              <w:rFonts w:ascii="Aptos" w:hAnsi="Aptos"/>
            </w:rPr>
          </w:rPrChange>
        </w:rPr>
        <w:t>to match</w:t>
      </w:r>
      <w:r w:rsidRPr="006E54B4">
        <w:rPr>
          <w:rPrChange w:id="765" w:author="Chelsea Helion" w:date="2024-10-23T10:53:00Z">
            <w:rPr>
              <w:rFonts w:ascii="Aptos" w:hAnsi="Aptos"/>
            </w:rPr>
          </w:rPrChange>
        </w:rPr>
        <w:t xml:space="preserve"> the multidimensional nature of the task and stimuli. This comprehensive approach enhances the reliability and depth of our findings and provides a comprehensive understanding of the neural mechanisms underlying subjective rating.</w:t>
      </w:r>
      <w:bookmarkStart w:id="766" w:name="_ykmmu6nyrsmv" w:colFirst="0" w:colLast="0"/>
      <w:bookmarkEnd w:id="766"/>
    </w:p>
    <w:p w14:paraId="73CF35B1" w14:textId="77777777" w:rsidR="00AF6336" w:rsidRPr="006E54B4" w:rsidRDefault="00AF6336" w:rsidP="00AF6336">
      <w:pPr>
        <w:pStyle w:val="Heading2"/>
        <w:spacing w:before="0" w:after="0" w:line="240" w:lineRule="auto"/>
        <w:ind w:firstLine="720"/>
        <w:jc w:val="both"/>
        <w:rPr>
          <w:b/>
          <w:bCs/>
          <w:sz w:val="22"/>
          <w:szCs w:val="22"/>
          <w:rPrChange w:id="767" w:author="Chelsea Helion" w:date="2024-10-23T10:53:00Z">
            <w:rPr>
              <w:rFonts w:ascii="Aptos" w:hAnsi="Aptos"/>
              <w:b/>
              <w:bCs/>
              <w:sz w:val="22"/>
              <w:szCs w:val="22"/>
            </w:rPr>
          </w:rPrChange>
        </w:rPr>
      </w:pPr>
    </w:p>
    <w:p w14:paraId="07D7E55E" w14:textId="77777777" w:rsidR="00FE3980" w:rsidRPr="006E54B4" w:rsidRDefault="00FE3980">
      <w:pPr>
        <w:rPr>
          <w:b/>
          <w:bCs/>
          <w:rPrChange w:id="768" w:author="Chelsea Helion" w:date="2024-10-23T10:53:00Z">
            <w:rPr>
              <w:rFonts w:ascii="Aptos" w:hAnsi="Aptos"/>
              <w:b/>
              <w:bCs/>
            </w:rPr>
          </w:rPrChange>
        </w:rPr>
      </w:pPr>
      <w:r w:rsidRPr="006E54B4">
        <w:rPr>
          <w:b/>
          <w:bCs/>
          <w:rPrChange w:id="769" w:author="Chelsea Helion" w:date="2024-10-23T10:53:00Z">
            <w:rPr>
              <w:rFonts w:ascii="Aptos" w:hAnsi="Aptos"/>
              <w:b/>
              <w:bCs/>
            </w:rPr>
          </w:rPrChange>
        </w:rPr>
        <w:br w:type="page"/>
      </w:r>
    </w:p>
    <w:p w14:paraId="5988AEAF" w14:textId="273AE12B" w:rsidR="00DE0869" w:rsidRPr="006E54B4" w:rsidDel="009623C0" w:rsidRDefault="00000000" w:rsidP="00AF6336">
      <w:pPr>
        <w:pStyle w:val="Heading2"/>
        <w:spacing w:before="0" w:after="0" w:line="240" w:lineRule="auto"/>
        <w:ind w:firstLine="720"/>
        <w:jc w:val="both"/>
        <w:rPr>
          <w:del w:id="770" w:author="Chelsea Helion" w:date="2024-10-25T12:14:00Z"/>
          <w:b/>
          <w:bCs/>
          <w:sz w:val="22"/>
          <w:szCs w:val="22"/>
          <w:rPrChange w:id="771" w:author="Chelsea Helion" w:date="2024-10-23T10:53:00Z">
            <w:rPr>
              <w:del w:id="772" w:author="Chelsea Helion" w:date="2024-10-25T12:14:00Z"/>
              <w:rFonts w:ascii="Aptos" w:hAnsi="Aptos"/>
              <w:b/>
              <w:bCs/>
              <w:sz w:val="22"/>
              <w:szCs w:val="22"/>
            </w:rPr>
          </w:rPrChange>
        </w:rPr>
      </w:pPr>
      <w:del w:id="773" w:author="Chelsea Helion" w:date="2024-10-25T12:14:00Z">
        <w:r w:rsidRPr="006E54B4" w:rsidDel="009623C0">
          <w:rPr>
            <w:b/>
            <w:bCs/>
            <w:rPrChange w:id="774" w:author="Chelsea Helion" w:date="2024-10-23T10:53:00Z">
              <w:rPr>
                <w:rFonts w:ascii="Aptos" w:hAnsi="Aptos"/>
                <w:b/>
                <w:bCs/>
              </w:rPr>
            </w:rPrChange>
          </w:rPr>
          <w:lastRenderedPageBreak/>
          <w:delText>Methods</w:delText>
        </w:r>
      </w:del>
    </w:p>
    <w:p w14:paraId="6BA24A4F" w14:textId="7009AADF" w:rsidR="00DE0869" w:rsidRPr="006E54B4" w:rsidDel="009623C0" w:rsidRDefault="00000000" w:rsidP="00AF6336">
      <w:pPr>
        <w:spacing w:line="240" w:lineRule="auto"/>
        <w:ind w:firstLine="720"/>
        <w:jc w:val="both"/>
        <w:rPr>
          <w:del w:id="775" w:author="Chelsea Helion" w:date="2024-10-25T12:14:00Z"/>
          <w:rPrChange w:id="776" w:author="Chelsea Helion" w:date="2024-10-23T10:53:00Z">
            <w:rPr>
              <w:del w:id="777" w:author="Chelsea Helion" w:date="2024-10-25T12:14:00Z"/>
              <w:rFonts w:ascii="Aptos" w:hAnsi="Aptos"/>
            </w:rPr>
          </w:rPrChange>
        </w:rPr>
      </w:pPr>
      <w:del w:id="778" w:author="Chelsea Helion" w:date="2024-10-25T12:14:00Z">
        <w:r w:rsidRPr="006E54B4" w:rsidDel="009623C0">
          <w:rPr>
            <w:b/>
            <w:rPrChange w:id="779" w:author="Chelsea Helion" w:date="2024-10-23T10:53:00Z">
              <w:rPr>
                <w:rFonts w:ascii="Aptos" w:hAnsi="Aptos"/>
                <w:b/>
              </w:rPr>
            </w:rPrChange>
          </w:rPr>
          <w:delText xml:space="preserve">Participants. </w:delText>
        </w:r>
        <w:r w:rsidRPr="006E54B4" w:rsidDel="009623C0">
          <w:rPr>
            <w:rPrChange w:id="780" w:author="Chelsea Helion" w:date="2024-10-23T10:53:00Z">
              <w:rPr>
                <w:rFonts w:ascii="Aptos" w:hAnsi="Aptos"/>
              </w:rPr>
            </w:rPrChange>
          </w:rPr>
          <w:delText>Forty (40) subjects were recruited for a neuroimaging study on decision-making from the greater Philadelphia area</w:delText>
        </w:r>
        <w:r w:rsidR="00701D6A" w:rsidRPr="006E54B4" w:rsidDel="009623C0">
          <w:rPr>
            <w:rPrChange w:id="781" w:author="Chelsea Helion" w:date="2024-10-23T10:53:00Z">
              <w:rPr>
                <w:rFonts w:ascii="Aptos" w:hAnsi="Aptos"/>
              </w:rPr>
            </w:rPrChange>
          </w:rPr>
          <w:delText xml:space="preserve"> between May 2022 and June 2023</w:delText>
        </w:r>
        <w:r w:rsidRPr="006E54B4" w:rsidDel="009623C0">
          <w:rPr>
            <w:rPrChange w:id="782" w:author="Chelsea Helion" w:date="2024-10-23T10:53:00Z">
              <w:rPr>
                <w:rFonts w:ascii="Aptos" w:hAnsi="Aptos"/>
              </w:rPr>
            </w:rPrChange>
          </w:rPr>
          <w:delText xml:space="preserve">. Five subjects were excluded for reasons including excessive head motion (1), prior familiarity with the stimulus (1), and technical issues resulting in incomplete data (3). The 35 remaining subjects (N </w:delText>
        </w:r>
        <w:r w:rsidRPr="006E54B4" w:rsidDel="009623C0">
          <w:rPr>
            <w:vertAlign w:val="subscript"/>
            <w:rPrChange w:id="783" w:author="Chelsea Helion" w:date="2024-10-23T10:53:00Z">
              <w:rPr>
                <w:rFonts w:ascii="Aptos" w:hAnsi="Aptos"/>
                <w:vertAlign w:val="subscript"/>
              </w:rPr>
            </w:rPrChange>
          </w:rPr>
          <w:delText>female</w:delText>
        </w:r>
        <w:r w:rsidRPr="006E54B4" w:rsidDel="009623C0">
          <w:rPr>
            <w:rPrChange w:id="784" w:author="Chelsea Helion" w:date="2024-10-23T10:53:00Z">
              <w:rPr>
                <w:rFonts w:ascii="Aptos" w:hAnsi="Aptos"/>
              </w:rPr>
            </w:rPrChange>
          </w:rPr>
          <w:delText xml:space="preserve"> = 20, N </w:delText>
        </w:r>
        <w:r w:rsidRPr="006E54B4" w:rsidDel="009623C0">
          <w:rPr>
            <w:vertAlign w:val="subscript"/>
            <w:rPrChange w:id="785" w:author="Chelsea Helion" w:date="2024-10-23T10:53:00Z">
              <w:rPr>
                <w:rFonts w:ascii="Aptos" w:hAnsi="Aptos"/>
                <w:vertAlign w:val="subscript"/>
              </w:rPr>
            </w:rPrChange>
          </w:rPr>
          <w:delText>male</w:delText>
        </w:r>
        <w:r w:rsidRPr="006E54B4" w:rsidDel="009623C0">
          <w:rPr>
            <w:rPrChange w:id="786" w:author="Chelsea Helion" w:date="2024-10-23T10:53:00Z">
              <w:rPr>
                <w:rFonts w:ascii="Aptos" w:hAnsi="Aptos"/>
              </w:rPr>
            </w:rPrChange>
          </w:rPr>
          <w:delText xml:space="preserve"> = 15)  ranged in age from 18 to 44 years (median </w:delText>
        </w:r>
        <w:r w:rsidRPr="006E54B4" w:rsidDel="009623C0">
          <w:rPr>
            <w:vertAlign w:val="subscript"/>
            <w:rPrChange w:id="787" w:author="Chelsea Helion" w:date="2024-10-23T10:53:00Z">
              <w:rPr>
                <w:rFonts w:ascii="Aptos" w:hAnsi="Aptos"/>
                <w:vertAlign w:val="subscript"/>
              </w:rPr>
            </w:rPrChange>
          </w:rPr>
          <w:delText>age</w:delText>
        </w:r>
        <w:r w:rsidRPr="006E54B4" w:rsidDel="009623C0">
          <w:rPr>
            <w:rPrChange w:id="788" w:author="Chelsea Helion" w:date="2024-10-23T10:53:00Z">
              <w:rPr>
                <w:rFonts w:ascii="Aptos" w:hAnsi="Aptos"/>
              </w:rPr>
            </w:rPrChange>
          </w:rPr>
          <w:delText xml:space="preserve">: 22 years; mean </w:delText>
        </w:r>
        <w:r w:rsidRPr="006E54B4" w:rsidDel="009623C0">
          <w:rPr>
            <w:vertAlign w:val="subscript"/>
            <w:rPrChange w:id="789" w:author="Chelsea Helion" w:date="2024-10-23T10:53:00Z">
              <w:rPr>
                <w:rFonts w:ascii="Aptos" w:hAnsi="Aptos"/>
                <w:vertAlign w:val="subscript"/>
              </w:rPr>
            </w:rPrChange>
          </w:rPr>
          <w:delText>age</w:delText>
        </w:r>
        <w:r w:rsidRPr="006E54B4" w:rsidDel="009623C0">
          <w:rPr>
            <w:rPrChange w:id="790" w:author="Chelsea Helion" w:date="2024-10-23T10:53:00Z">
              <w:rPr>
                <w:rFonts w:ascii="Aptos" w:hAnsi="Aptos"/>
              </w:rPr>
            </w:rPrChange>
          </w:rPr>
          <w:delText xml:space="preserve">: 24.5 </w:delText>
        </w:r>
        <w:r w:rsidRPr="006E54B4" w:rsidDel="009623C0">
          <w:rPr>
            <w:rFonts w:eastAsia="Merriweather"/>
            <w:color w:val="2A2A2A"/>
            <w:highlight w:val="white"/>
            <w:rPrChange w:id="791" w:author="Chelsea Helion" w:date="2024-10-23T10:53:00Z">
              <w:rPr>
                <w:rFonts w:ascii="Aptos" w:eastAsia="Merriweather" w:hAnsi="Aptos" w:cs="Merriweather"/>
                <w:color w:val="2A2A2A"/>
                <w:highlight w:val="white"/>
              </w:rPr>
            </w:rPrChange>
          </w:rPr>
          <w:delText>±</w:delText>
        </w:r>
        <w:r w:rsidRPr="006E54B4" w:rsidDel="009623C0">
          <w:rPr>
            <w:rPrChange w:id="792" w:author="Chelsea Helion" w:date="2024-10-23T10:53:00Z">
              <w:rPr>
                <w:rFonts w:ascii="Aptos" w:hAnsi="Aptos"/>
              </w:rPr>
            </w:rPrChange>
          </w:rPr>
          <w:delTex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delText>
        </w:r>
        <w:r w:rsidR="003F613E" w:rsidRPr="006E54B4" w:rsidDel="009623C0">
          <w:rPr>
            <w:rPrChange w:id="793" w:author="Chelsea Helion" w:date="2024-10-23T10:53:00Z">
              <w:rPr>
                <w:rFonts w:ascii="Aptos" w:hAnsi="Aptos"/>
              </w:rPr>
            </w:rPrChange>
          </w:rPr>
          <w:delText xml:space="preserve">were </w:delText>
        </w:r>
        <w:r w:rsidRPr="006E54B4" w:rsidDel="009623C0">
          <w:rPr>
            <w:rPrChange w:id="794" w:author="Chelsea Helion" w:date="2024-10-23T10:53:00Z">
              <w:rPr>
                <w:rFonts w:ascii="Aptos" w:hAnsi="Aptos"/>
              </w:rPr>
            </w:rPrChange>
          </w:rPr>
          <w:delText xml:space="preserve">free of significant psychological, neurological, and developmental disorders. </w:delText>
        </w:r>
        <w:r w:rsidR="00C918C3" w:rsidRPr="006E54B4" w:rsidDel="009623C0">
          <w:rPr>
            <w:rPrChange w:id="795" w:author="Chelsea Helion" w:date="2024-10-23T10:53:00Z">
              <w:rPr>
                <w:rFonts w:ascii="Aptos" w:hAnsi="Aptos"/>
              </w:rPr>
            </w:rPrChange>
          </w:rPr>
          <w:delText xml:space="preserve">We did not use handedness as eligibility criteria, but did document it and use it as a regressor where appropriate. Four of the thirty-five eligible subjects identified as left handed and all others were right handed. </w:delText>
        </w:r>
        <w:r w:rsidRPr="006E54B4" w:rsidDel="009623C0">
          <w:rPr>
            <w:rPrChange w:id="796" w:author="Chelsea Helion" w:date="2024-10-23T10:53:00Z">
              <w:rPr>
                <w:rFonts w:ascii="Aptos" w:hAnsi="Aptos"/>
              </w:rPr>
            </w:rPrChange>
          </w:rPr>
          <w:delText>All participants provided written informed consent as approved by a local Institutional Review Board.</w:delText>
        </w:r>
      </w:del>
    </w:p>
    <w:p w14:paraId="641B40D3" w14:textId="77777777" w:rsidR="003F613E" w:rsidRPr="006E54B4" w:rsidRDefault="003F613E" w:rsidP="003F613E">
      <w:pPr>
        <w:spacing w:line="240" w:lineRule="auto"/>
        <w:jc w:val="both"/>
        <w:rPr>
          <w:rPrChange w:id="797" w:author="Chelsea Helion" w:date="2024-10-23T10:53:00Z">
            <w:rPr>
              <w:rFonts w:ascii="Aptos" w:hAnsi="Aptos"/>
            </w:rPr>
          </w:rPrChange>
        </w:rPr>
      </w:pPr>
      <w:commentRangeStart w:id="798"/>
      <w:r w:rsidRPr="006E54B4">
        <w:rPr>
          <w:noProof/>
          <w:rPrChange w:id="799" w:author="Chelsea Helion" w:date="2024-10-23T10:53:00Z">
            <w:rPr>
              <w:rFonts w:ascii="Aptos" w:hAnsi="Aptos"/>
              <w:noProof/>
            </w:rPr>
          </w:rPrChange>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798"/>
      <w:r w:rsidR="00321805">
        <w:rPr>
          <w:rStyle w:val="CommentReference"/>
        </w:rPr>
        <w:commentReference w:id="798"/>
      </w:r>
    </w:p>
    <w:p w14:paraId="0492D92A" w14:textId="77777777" w:rsidR="003F613E" w:rsidRPr="006E54B4" w:rsidRDefault="003F613E" w:rsidP="003F613E">
      <w:pPr>
        <w:spacing w:line="240" w:lineRule="auto"/>
        <w:jc w:val="both"/>
        <w:rPr>
          <w:rPrChange w:id="800" w:author="Chelsea Helion" w:date="2024-10-23T10:53:00Z">
            <w:rPr>
              <w:rFonts w:ascii="Aptos" w:hAnsi="Aptos"/>
            </w:rPr>
          </w:rPrChange>
        </w:rPr>
      </w:pPr>
      <w:r w:rsidRPr="006E54B4">
        <w:rPr>
          <w:rPrChange w:id="801" w:author="Chelsea Helion" w:date="2024-10-23T10:53:00Z">
            <w:rPr>
              <w:rFonts w:ascii="Aptos" w:hAnsi="Aptos"/>
            </w:rPr>
          </w:rPrChange>
        </w:rPr>
        <w:t>Figure 2. Task design.</w:t>
      </w:r>
    </w:p>
    <w:p w14:paraId="6D7607EF" w14:textId="77777777" w:rsidR="003F613E" w:rsidRPr="006E54B4" w:rsidRDefault="003F613E" w:rsidP="00AF6336">
      <w:pPr>
        <w:spacing w:line="240" w:lineRule="auto"/>
        <w:ind w:firstLine="720"/>
        <w:jc w:val="both"/>
        <w:rPr>
          <w:rPrChange w:id="802" w:author="Chelsea Helion" w:date="2024-10-23T10:53:00Z">
            <w:rPr>
              <w:rFonts w:ascii="Aptos" w:hAnsi="Aptos"/>
            </w:rPr>
          </w:rPrChange>
        </w:rPr>
      </w:pPr>
    </w:p>
    <w:p w14:paraId="4C09B7A1" w14:textId="2A192D92" w:rsidR="00DE0869" w:rsidDel="00A565EC" w:rsidRDefault="00A565EC" w:rsidP="00A565EC">
      <w:pPr>
        <w:rPr>
          <w:del w:id="803" w:author="Chelsea Helion" w:date="2024-10-25T12:15:00Z"/>
          <w:b/>
        </w:rPr>
      </w:pPr>
      <w:ins w:id="804" w:author="Billy Mitchell" w:date="2024-10-30T09:47:00Z" w16du:dateUtc="2024-10-30T13:47:00Z">
        <w:r>
          <w:rPr>
            <w:b/>
          </w:rPr>
          <w:t>RESULTS</w:t>
        </w:r>
      </w:ins>
      <w:del w:id="805" w:author="Chelsea Helion" w:date="2024-10-25T12:15:00Z">
        <w:r w:rsidRPr="006E54B4" w:rsidDel="009623C0">
          <w:rPr>
            <w:b/>
            <w:rPrChange w:id="806" w:author="Chelsea Helion" w:date="2024-10-23T10:53:00Z">
              <w:rPr>
                <w:rFonts w:ascii="Aptos" w:hAnsi="Aptos"/>
                <w:b/>
              </w:rPr>
            </w:rPrChange>
          </w:rPr>
          <w:delText xml:space="preserve">Task Design. </w:delText>
        </w:r>
        <w:r w:rsidRPr="006E54B4" w:rsidDel="009623C0">
          <w:rPr>
            <w:rPrChange w:id="807" w:author="Chelsea Helion" w:date="2024-10-23T10:53:00Z">
              <w:rPr>
                <w:rFonts w:ascii="Aptos" w:hAnsi="Aptos"/>
              </w:rPr>
            </w:rPrChange>
          </w:rPr>
          <w:delTex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delText>
        </w:r>
        <w:r w:rsidR="00891CBC" w:rsidRPr="006E54B4" w:rsidDel="009623C0">
          <w:rPr>
            <w:rPrChange w:id="808" w:author="Chelsea Helion" w:date="2024-10-23T10:53:00Z">
              <w:rPr>
                <w:rFonts w:ascii="Aptos" w:hAnsi="Aptos"/>
              </w:rPr>
            </w:rPrChange>
          </w:rPr>
          <w:fldChar w:fldCharType="begin"/>
        </w:r>
        <w:r w:rsidR="004F2335" w:rsidRPr="006E54B4" w:rsidDel="009623C0">
          <w:rPr>
            <w:rPrChange w:id="809" w:author="Chelsea Helion" w:date="2024-10-23T10:53:00Z">
              <w:rPr>
                <w:rFonts w:ascii="Aptos" w:hAnsi="Aptos"/>
              </w:rPr>
            </w:rPrChange>
          </w:rPr>
          <w:del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delInstrText>
        </w:r>
        <w:r w:rsidR="00891CBC" w:rsidRPr="006E54B4" w:rsidDel="009623C0">
          <w:rPr>
            <w:rPrChange w:id="810" w:author="Chelsea Helion" w:date="2024-10-23T10:53:00Z">
              <w:rPr>
                <w:rFonts w:ascii="Aptos" w:hAnsi="Aptos"/>
              </w:rPr>
            </w:rPrChange>
          </w:rPr>
          <w:fldChar w:fldCharType="separate"/>
        </w:r>
        <w:r w:rsidR="00891CBC" w:rsidRPr="006E54B4" w:rsidDel="009623C0">
          <w:rPr>
            <w:rPrChange w:id="811" w:author="Chelsea Helion" w:date="2024-10-23T10:53:00Z">
              <w:rPr>
                <w:rFonts w:ascii="Aptos" w:hAnsi="Aptos"/>
              </w:rPr>
            </w:rPrChange>
          </w:rPr>
          <w:delText>Kimberley et al., (2008)</w:delText>
        </w:r>
        <w:r w:rsidR="00891CBC" w:rsidRPr="006E54B4" w:rsidDel="009623C0">
          <w:rPr>
            <w:rPrChange w:id="812" w:author="Chelsea Helion" w:date="2024-10-23T10:53:00Z">
              <w:rPr>
                <w:rFonts w:ascii="Aptos" w:hAnsi="Aptos"/>
              </w:rPr>
            </w:rPrChange>
          </w:rPr>
          <w:fldChar w:fldCharType="end"/>
        </w:r>
        <w:r w:rsidR="00891CBC" w:rsidRPr="006E54B4" w:rsidDel="009623C0">
          <w:rPr>
            <w:rPrChange w:id="813" w:author="Chelsea Helion" w:date="2024-10-23T10:53:00Z">
              <w:rPr>
                <w:rFonts w:ascii="Aptos" w:hAnsi="Aptos"/>
              </w:rPr>
            </w:rPrChange>
          </w:rPr>
          <w:delText xml:space="preserve"> </w:delText>
        </w:r>
        <w:r w:rsidRPr="006E54B4" w:rsidDel="009623C0">
          <w:rPr>
            <w:rPrChange w:id="814" w:author="Chelsea Helion" w:date="2024-10-23T10:53:00Z">
              <w:rPr>
                <w:rFonts w:ascii="Aptos" w:hAnsi="Aptos"/>
              </w:rPr>
            </w:rPrChange>
          </w:rPr>
          <w:delTex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w:delText>
        </w:r>
        <w:r w:rsidR="008F5F9D" w:rsidRPr="006E54B4" w:rsidDel="009623C0">
          <w:rPr>
            <w:rPrChange w:id="815" w:author="Chelsea Helion" w:date="2024-10-23T10:53:00Z">
              <w:rPr>
                <w:rFonts w:ascii="Aptos" w:hAnsi="Aptos"/>
              </w:rPr>
            </w:rPrChange>
          </w:rPr>
          <w:delText>“</w:delText>
        </w:r>
        <w:r w:rsidRPr="006E54B4" w:rsidDel="009623C0">
          <w:rPr>
            <w:rPrChange w:id="816" w:author="Chelsea Helion" w:date="2024-10-23T10:53:00Z">
              <w:rPr>
                <w:rFonts w:ascii="Aptos" w:hAnsi="Aptos"/>
              </w:rPr>
            </w:rPrChange>
          </w:rPr>
          <w:delText>The Undoing</w:delText>
        </w:r>
        <w:r w:rsidR="008F5F9D" w:rsidRPr="006E54B4" w:rsidDel="009623C0">
          <w:rPr>
            <w:rPrChange w:id="817" w:author="Chelsea Helion" w:date="2024-10-23T10:53:00Z">
              <w:rPr>
                <w:rFonts w:ascii="Aptos" w:hAnsi="Aptos"/>
              </w:rPr>
            </w:rPrChange>
          </w:rPr>
          <w:delText>”, HBO television, original airdate: 11/15/20</w:delText>
        </w:r>
        <w:r w:rsidRPr="006E54B4" w:rsidDel="009623C0">
          <w:rPr>
            <w:rPrChange w:id="818" w:author="Chelsea Helion" w:date="2024-10-23T10:53:00Z">
              <w:rPr>
                <w:rFonts w:ascii="Aptos" w:hAnsi="Aptos"/>
              </w:rPr>
            </w:rPrChange>
          </w:rPr>
          <w:delText xml:space="preserve">). The stimulus was split into two 22 minute 17 second components, representing the first and </w:delText>
        </w:r>
        <w:r w:rsidR="003F613E" w:rsidRPr="006E54B4" w:rsidDel="009623C0">
          <w:rPr>
            <w:rPrChange w:id="819" w:author="Chelsea Helion" w:date="2024-10-23T10:53:00Z">
              <w:rPr>
                <w:rFonts w:ascii="Aptos" w:hAnsi="Aptos"/>
              </w:rPr>
            </w:rPrChange>
          </w:rPr>
          <w:delText>second</w:delText>
        </w:r>
        <w:r w:rsidRPr="006E54B4" w:rsidDel="009623C0">
          <w:rPr>
            <w:rPrChange w:id="820" w:author="Chelsea Helion" w:date="2024-10-23T10:53:00Z">
              <w:rPr>
                <w:rFonts w:ascii="Aptos" w:hAnsi="Aptos"/>
              </w:rPr>
            </w:rPrChange>
          </w:rPr>
          <w:delText xml:space="preserve"> hal</w:delText>
        </w:r>
        <w:r w:rsidR="003F613E" w:rsidRPr="006E54B4" w:rsidDel="009623C0">
          <w:rPr>
            <w:rPrChange w:id="821" w:author="Chelsea Helion" w:date="2024-10-23T10:53:00Z">
              <w:rPr>
                <w:rFonts w:ascii="Aptos" w:hAnsi="Aptos"/>
              </w:rPr>
            </w:rPrChange>
          </w:rPr>
          <w:delText>ves</w:delText>
        </w:r>
        <w:r w:rsidRPr="006E54B4" w:rsidDel="009623C0">
          <w:rPr>
            <w:rPrChange w:id="822" w:author="Chelsea Helion" w:date="2024-10-23T10:53:00Z">
              <w:rPr>
                <w:rFonts w:ascii="Aptos" w:hAnsi="Aptos"/>
              </w:rPr>
            </w:rPrChange>
          </w:rPr>
          <w:delText xml:space="preserve"> of the episode, and </w:delText>
        </w:r>
        <w:r w:rsidR="003F613E" w:rsidRPr="006E54B4" w:rsidDel="009623C0">
          <w:rPr>
            <w:rPrChange w:id="823" w:author="Chelsea Helion" w:date="2024-10-23T10:53:00Z">
              <w:rPr>
                <w:rFonts w:ascii="Aptos" w:hAnsi="Aptos"/>
              </w:rPr>
            </w:rPrChange>
          </w:rPr>
          <w:delText xml:space="preserve">were </w:delText>
        </w:r>
        <w:r w:rsidRPr="006E54B4" w:rsidDel="009623C0">
          <w:rPr>
            <w:rPrChange w:id="824" w:author="Chelsea Helion" w:date="2024-10-23T10:53:00Z">
              <w:rPr>
                <w:rFonts w:ascii="Aptos" w:hAnsi="Aptos"/>
              </w:rPr>
            </w:rPrChange>
          </w:rPr>
          <w:delText>presented to participants across two sequential runs</w:delText>
        </w:r>
        <w:r w:rsidR="003F613E" w:rsidRPr="006E54B4" w:rsidDel="009623C0">
          <w:rPr>
            <w:rPrChange w:id="825" w:author="Chelsea Helion" w:date="2024-10-23T10:53:00Z">
              <w:rPr>
                <w:rFonts w:ascii="Aptos" w:hAnsi="Aptos"/>
              </w:rPr>
            </w:rPrChange>
          </w:rPr>
          <w:delText xml:space="preserve"> (</w:delText>
        </w:r>
        <w:r w:rsidR="003F613E" w:rsidRPr="006E54B4" w:rsidDel="009623C0">
          <w:rPr>
            <w:b/>
            <w:bCs/>
            <w:rPrChange w:id="826" w:author="Chelsea Helion" w:date="2024-10-23T10:53:00Z">
              <w:rPr>
                <w:rFonts w:ascii="Aptos" w:hAnsi="Aptos"/>
                <w:b/>
                <w:bCs/>
              </w:rPr>
            </w:rPrChange>
          </w:rPr>
          <w:delText>Figure 2A</w:delText>
        </w:r>
        <w:r w:rsidR="003F613E" w:rsidRPr="006E54B4" w:rsidDel="009623C0">
          <w:rPr>
            <w:rPrChange w:id="827" w:author="Chelsea Helion" w:date="2024-10-23T10:53:00Z">
              <w:rPr>
                <w:rFonts w:ascii="Aptos" w:hAnsi="Aptos"/>
              </w:rPr>
            </w:rPrChange>
          </w:rPr>
          <w:delText>)</w:delText>
        </w:r>
        <w:r w:rsidRPr="006E54B4" w:rsidDel="009623C0">
          <w:rPr>
            <w:rPrChange w:id="828" w:author="Chelsea Helion" w:date="2024-10-23T10:53:00Z">
              <w:rPr>
                <w:rFonts w:ascii="Aptos" w:hAnsi="Aptos"/>
              </w:rPr>
            </w:rPrChange>
          </w:rPr>
          <w:delText>.</w:delText>
        </w:r>
        <w:r w:rsidR="00CF2D02" w:rsidRPr="006E54B4" w:rsidDel="009623C0">
          <w:rPr>
            <w:rPrChange w:id="829" w:author="Chelsea Helion" w:date="2024-10-23T10:53:00Z">
              <w:rPr>
                <w:rFonts w:ascii="Aptos" w:hAnsi="Aptos"/>
              </w:rPr>
            </w:rPrChange>
          </w:rPr>
          <w:delText xml:space="preserve"> The episodes halves were presented in chronological order.</w:delText>
        </w:r>
        <w:r w:rsidRPr="006E54B4" w:rsidDel="009623C0">
          <w:rPr>
            <w:rPrChange w:id="830" w:author="Chelsea Helion" w:date="2024-10-23T10:53:00Z">
              <w:rPr>
                <w:rFonts w:ascii="Aptos" w:hAnsi="Aptos"/>
              </w:rPr>
            </w:rPrChange>
          </w:rPr>
          <w:delText xml:space="preserve">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w:delText>
        </w:r>
        <w:r w:rsidR="008F5F9D" w:rsidRPr="006E54B4" w:rsidDel="009623C0">
          <w:rPr>
            <w:rPrChange w:id="831" w:author="Chelsea Helion" w:date="2024-10-23T10:53:00Z">
              <w:rPr>
                <w:rFonts w:ascii="Aptos" w:hAnsi="Aptos"/>
              </w:rPr>
            </w:rPrChange>
          </w:rPr>
          <w:delText>/</w:delText>
        </w:r>
        <w:r w:rsidRPr="006E54B4" w:rsidDel="009623C0">
          <w:rPr>
            <w:rPrChange w:id="832" w:author="Chelsea Helion" w:date="2024-10-23T10:53:00Z">
              <w:rPr>
                <w:rFonts w:ascii="Aptos" w:hAnsi="Aptos"/>
              </w:rPr>
            </w:rPrChange>
          </w:rPr>
          <w:delText>guilt) for one half of the stimulus</w:delText>
        </w:r>
        <w:r w:rsidR="008F5F9D" w:rsidRPr="006E54B4" w:rsidDel="009623C0">
          <w:rPr>
            <w:rPrChange w:id="833" w:author="Chelsea Helion" w:date="2024-10-23T10:53:00Z">
              <w:rPr>
                <w:rFonts w:ascii="Aptos" w:hAnsi="Aptos"/>
              </w:rPr>
            </w:rPrChange>
          </w:rPr>
          <w:delText xml:space="preserve">. They were instructed to </w:delText>
        </w:r>
        <w:r w:rsidRPr="006E54B4" w:rsidDel="009623C0">
          <w:rPr>
            <w:rPrChange w:id="834" w:author="Chelsea Helion" w:date="2024-10-23T10:53:00Z">
              <w:rPr>
                <w:rFonts w:ascii="Aptos" w:hAnsi="Aptos"/>
              </w:rPr>
            </w:rPrChange>
          </w:rPr>
          <w:delText>watch the other half without rating, but to evaluate the stimulus as if they were providing ratings</w:delText>
        </w:r>
        <w:r w:rsidR="00CF2D02" w:rsidRPr="006E54B4" w:rsidDel="009623C0">
          <w:rPr>
            <w:rPrChange w:id="835" w:author="Chelsea Helion" w:date="2024-10-23T10:53:00Z">
              <w:rPr>
                <w:rFonts w:ascii="Aptos" w:hAnsi="Aptos"/>
              </w:rPr>
            </w:rPrChange>
          </w:rPr>
          <w:delText xml:space="preserve"> </w:delText>
        </w:r>
        <w:r w:rsidR="008F5F9D" w:rsidRPr="006E54B4" w:rsidDel="009623C0">
          <w:rPr>
            <w:rPrChange w:id="836" w:author="Chelsea Helion" w:date="2024-10-23T10:53:00Z">
              <w:rPr>
                <w:rFonts w:ascii="Aptos" w:hAnsi="Aptos"/>
              </w:rPr>
            </w:rPrChange>
          </w:rPr>
          <w:delText>(i.e., to assess a target character’s innocence/guilt) (</w:delText>
        </w:r>
        <w:r w:rsidR="008F5F9D" w:rsidRPr="006E54B4" w:rsidDel="009623C0">
          <w:rPr>
            <w:b/>
            <w:bCs/>
            <w:rPrChange w:id="837" w:author="Chelsea Helion" w:date="2024-10-23T10:53:00Z">
              <w:rPr>
                <w:rFonts w:ascii="Aptos" w:hAnsi="Aptos"/>
                <w:b/>
                <w:bCs/>
              </w:rPr>
            </w:rPrChange>
          </w:rPr>
          <w:delText>Figure 2B</w:delText>
        </w:r>
        <w:r w:rsidR="008F5F9D" w:rsidRPr="006E54B4" w:rsidDel="009623C0">
          <w:rPr>
            <w:rPrChange w:id="838" w:author="Chelsea Helion" w:date="2024-10-23T10:53:00Z">
              <w:rPr>
                <w:rFonts w:ascii="Aptos" w:hAnsi="Aptos"/>
              </w:rPr>
            </w:rPrChange>
          </w:rPr>
          <w:delText xml:space="preserve">). </w:delText>
        </w:r>
        <w:r w:rsidRPr="006E54B4" w:rsidDel="009623C0">
          <w:rPr>
            <w:rPrChange w:id="839" w:author="Chelsea Helion" w:date="2024-10-23T10:53:00Z">
              <w:rPr>
                <w:rFonts w:ascii="Aptos" w:hAnsi="Aptos"/>
              </w:rPr>
            </w:rPrChange>
          </w:rPr>
          <w:delText xml:space="preserve">When rating, a bipolar, horizontally-positioned scale was visualized below the video stimulus. The initial position of scale was set to 0% certainty. Pressing a button with the </w:delText>
        </w:r>
        <w:r w:rsidR="00510C6B" w:rsidRPr="006E54B4" w:rsidDel="009623C0">
          <w:rPr>
            <w:rPrChange w:id="840" w:author="Chelsea Helion" w:date="2024-10-23T10:53:00Z">
              <w:rPr>
                <w:rFonts w:ascii="Aptos" w:hAnsi="Aptos"/>
              </w:rPr>
            </w:rPrChange>
          </w:rPr>
          <w:delText xml:space="preserve">index finger </w:delText>
        </w:r>
        <w:r w:rsidRPr="006E54B4" w:rsidDel="009623C0">
          <w:rPr>
            <w:rPrChange w:id="841" w:author="Chelsea Helion" w:date="2024-10-23T10:53:00Z">
              <w:rPr>
                <w:rFonts w:ascii="Aptos" w:hAnsi="Aptos"/>
              </w:rPr>
            </w:rPrChange>
          </w:rPr>
          <w:delText xml:space="preserve">incremented the scale by 5% closer towards the left pole (i.e., 100% certain of guilt) and pressing a button with the middle finger incremented the scale by 5% closer towards the right pole (i.e., 100% certain of innocence). Of the final sample, twenty (20) subjects rated the first half of the stimulus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manuscript, and will be characterized in future work. All scripts associated with this task are publicly available at https://github.com/wj-mitchell/Expressive_V_Reflective.  </w:delText>
        </w:r>
      </w:del>
    </w:p>
    <w:p w14:paraId="0F1DFB38" w14:textId="77777777" w:rsidR="00A565EC" w:rsidRDefault="00A565EC">
      <w:pPr>
        <w:spacing w:line="240" w:lineRule="auto"/>
        <w:jc w:val="both"/>
        <w:rPr>
          <w:ins w:id="842" w:author="Billy Mitchell" w:date="2024-10-30T09:47:00Z" w16du:dateUtc="2024-10-30T13:47:00Z"/>
          <w:b/>
        </w:rPr>
        <w:pPrChange w:id="843" w:author="Billy Mitchell" w:date="2024-10-30T09:47:00Z" w16du:dateUtc="2024-10-30T13:47:00Z">
          <w:pPr>
            <w:spacing w:line="240" w:lineRule="auto"/>
            <w:ind w:firstLine="720"/>
            <w:jc w:val="both"/>
          </w:pPr>
        </w:pPrChange>
      </w:pPr>
    </w:p>
    <w:p w14:paraId="44E47AA0" w14:textId="77777777" w:rsidR="00A565EC" w:rsidRPr="006E54B4" w:rsidRDefault="00A565EC" w:rsidP="008F5F9D">
      <w:pPr>
        <w:spacing w:line="240" w:lineRule="auto"/>
        <w:ind w:firstLine="720"/>
        <w:jc w:val="both"/>
        <w:rPr>
          <w:ins w:id="844" w:author="Billy Mitchell" w:date="2024-10-30T09:47:00Z" w16du:dateUtc="2024-10-30T13:47:00Z"/>
          <w:rPrChange w:id="845" w:author="Chelsea Helion" w:date="2024-10-23T10:53:00Z">
            <w:rPr>
              <w:ins w:id="846" w:author="Billy Mitchell" w:date="2024-10-30T09:47:00Z" w16du:dateUtc="2024-10-30T13:47:00Z"/>
              <w:rFonts w:ascii="Aptos" w:hAnsi="Aptos"/>
            </w:rPr>
          </w:rPrChange>
        </w:rPr>
      </w:pPr>
    </w:p>
    <w:p w14:paraId="2BD669F1" w14:textId="462CF3E6" w:rsidR="00DE0869" w:rsidRPr="006E54B4" w:rsidDel="0076279C" w:rsidRDefault="00000000" w:rsidP="00AF6336">
      <w:pPr>
        <w:spacing w:line="240" w:lineRule="auto"/>
        <w:ind w:firstLine="720"/>
        <w:jc w:val="both"/>
        <w:rPr>
          <w:del w:id="847" w:author="Chelsea Helion" w:date="2024-10-25T12:17:00Z"/>
          <w:rPrChange w:id="848" w:author="Chelsea Helion" w:date="2024-10-23T10:53:00Z">
            <w:rPr>
              <w:del w:id="849" w:author="Chelsea Helion" w:date="2024-10-25T12:17:00Z"/>
              <w:rFonts w:ascii="Aptos" w:hAnsi="Aptos"/>
            </w:rPr>
          </w:rPrChange>
        </w:rPr>
      </w:pPr>
      <w:del w:id="850" w:author="Chelsea Helion" w:date="2024-10-25T12:17:00Z">
        <w:r w:rsidRPr="006E54B4" w:rsidDel="0076279C">
          <w:rPr>
            <w:b/>
            <w:rPrChange w:id="851" w:author="Chelsea Helion" w:date="2024-10-23T10:53:00Z">
              <w:rPr>
                <w:rFonts w:ascii="Aptos" w:hAnsi="Aptos"/>
                <w:b/>
              </w:rPr>
            </w:rPrChange>
          </w:rPr>
          <w:delText xml:space="preserve">Experimental display and rating acquisition. </w:delText>
        </w:r>
        <w:r w:rsidRPr="006E54B4" w:rsidDel="0076279C">
          <w:rPr>
            <w:rPrChange w:id="852" w:author="Chelsea Helion" w:date="2024-10-23T10:53:00Z">
              <w:rPr>
                <w:rFonts w:ascii="Aptos" w:hAnsi="Aptos"/>
              </w:rPr>
            </w:rPrChange>
          </w:rPr>
          <w:delText>Software and hardware options available to researchers specifically designed for collecting continuous self-report ratings are numerous and constitute a rich topic of research on their own (</w:delText>
        </w:r>
        <w:r w:rsidR="00891CBC" w:rsidRPr="006E54B4" w:rsidDel="0076279C">
          <w:rPr>
            <w:rPrChange w:id="853" w:author="Chelsea Helion" w:date="2024-10-23T10:53:00Z">
              <w:rPr>
                <w:rFonts w:ascii="Aptos" w:hAnsi="Aptos"/>
              </w:rPr>
            </w:rPrChange>
          </w:rPr>
          <w:fldChar w:fldCharType="begin"/>
        </w:r>
        <w:r w:rsidR="004F2335" w:rsidRPr="006E54B4" w:rsidDel="0076279C">
          <w:rPr>
            <w:rPrChange w:id="854" w:author="Chelsea Helion" w:date="2024-10-23T10:53:00Z">
              <w:rPr>
                <w:rFonts w:ascii="Aptos" w:hAnsi="Aptos"/>
              </w:rPr>
            </w:rPrChange>
          </w:rPr>
          <w:del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delInstrText>
        </w:r>
        <w:r w:rsidR="00891CBC" w:rsidRPr="006E54B4" w:rsidDel="0076279C">
          <w:rPr>
            <w:rPrChange w:id="855" w:author="Chelsea Helion" w:date="2024-10-23T10:53:00Z">
              <w:rPr>
                <w:rFonts w:ascii="Aptos" w:hAnsi="Aptos"/>
              </w:rPr>
            </w:rPrChange>
          </w:rPr>
          <w:fldChar w:fldCharType="separate"/>
        </w:r>
        <w:r w:rsidR="00891CBC" w:rsidRPr="006E54B4" w:rsidDel="0076279C">
          <w:rPr>
            <w:rPrChange w:id="856" w:author="Chelsea Helion" w:date="2024-10-23T10:53:00Z">
              <w:rPr>
                <w:rFonts w:ascii="Aptos" w:hAnsi="Aptos"/>
              </w:rPr>
            </w:rPrChange>
          </w:rPr>
          <w:delText>Girard &amp; Wright (2018)</w:delText>
        </w:r>
        <w:r w:rsidR="00891CBC" w:rsidRPr="006E54B4" w:rsidDel="0076279C">
          <w:rPr>
            <w:rPrChange w:id="857" w:author="Chelsea Helion" w:date="2024-10-23T10:53:00Z">
              <w:rPr>
                <w:rFonts w:ascii="Aptos" w:hAnsi="Aptos"/>
              </w:rPr>
            </w:rPrChange>
          </w:rPr>
          <w:fldChar w:fldCharType="end"/>
        </w:r>
        <w:r w:rsidR="00891CBC" w:rsidRPr="006E54B4" w:rsidDel="0076279C">
          <w:rPr>
            <w:rPrChange w:id="858" w:author="Chelsea Helion" w:date="2024-10-23T10:53:00Z">
              <w:rPr>
                <w:rFonts w:ascii="Aptos" w:hAnsi="Aptos"/>
              </w:rPr>
            </w:rPrChange>
          </w:rPr>
          <w:delText xml:space="preserve"> </w:delText>
        </w:r>
        <w:r w:rsidRPr="006E54B4" w:rsidDel="0076279C">
          <w:rPr>
            <w:rPrChange w:id="859" w:author="Chelsea Helion" w:date="2024-10-23T10:53:00Z">
              <w:rPr>
                <w:rFonts w:ascii="Aptos" w:hAnsi="Aptos"/>
              </w:rPr>
            </w:rPrChange>
          </w:rPr>
          <w:delText xml:space="preserve">contains a useful summary of these efforts). We designed a novel script programmed in Python </w:delText>
        </w:r>
        <w:r w:rsidR="00701D6A" w:rsidRPr="006E54B4" w:rsidDel="0076279C">
          <w:rPr>
            <w:rPrChange w:id="860" w:author="Chelsea Helion" w:date="2024-10-23T10:53:00Z">
              <w:rPr>
                <w:rFonts w:ascii="Aptos" w:hAnsi="Aptos"/>
              </w:rPr>
            </w:rPrChange>
          </w:rPr>
          <w:delText>[</w:delText>
        </w:r>
        <w:r w:rsidRPr="006E54B4" w:rsidDel="0076279C">
          <w:rPr>
            <w:rPrChange w:id="861" w:author="Chelsea Helion" w:date="2024-10-23T10:53:00Z">
              <w:rPr>
                <w:rFonts w:ascii="Aptos" w:hAnsi="Aptos"/>
              </w:rPr>
            </w:rPrChange>
          </w:rPr>
          <w:delText>v3.8.13</w:delText>
        </w:r>
        <w:r w:rsidR="00701D6A" w:rsidRPr="006E54B4" w:rsidDel="0076279C">
          <w:rPr>
            <w:rPrChange w:id="862" w:author="Chelsea Helion" w:date="2024-10-23T10:53:00Z">
              <w:rPr>
                <w:rFonts w:ascii="Aptos" w:hAnsi="Aptos"/>
              </w:rPr>
            </w:rPrChange>
          </w:rPr>
          <w:delText>]</w:delText>
        </w:r>
        <w:r w:rsidRPr="006E54B4" w:rsidDel="0076279C">
          <w:rPr>
            <w:rPrChange w:id="863" w:author="Chelsea Helion" w:date="2024-10-23T10:53:00Z">
              <w:rPr>
                <w:rFonts w:ascii="Aptos" w:hAnsi="Aptos"/>
              </w:rPr>
            </w:rPrChange>
          </w:rPr>
          <w:delText xml:space="preserve"> </w:delText>
        </w:r>
        <w:r w:rsidR="005A3E80" w:rsidRPr="006E54B4" w:rsidDel="0076279C">
          <w:rPr>
            <w:rPrChange w:id="864" w:author="Chelsea Helion" w:date="2024-10-23T10:53:00Z">
              <w:rPr>
                <w:rFonts w:ascii="Aptos" w:hAnsi="Aptos"/>
              </w:rPr>
            </w:rPrChange>
          </w:rPr>
          <w:fldChar w:fldCharType="begin"/>
        </w:r>
        <w:r w:rsidR="004F2335" w:rsidRPr="006E54B4" w:rsidDel="0076279C">
          <w:rPr>
            <w:rPrChange w:id="865" w:author="Chelsea Helion" w:date="2024-10-23T10:53:00Z">
              <w:rPr>
                <w:rFonts w:ascii="Aptos" w:hAnsi="Aptos"/>
              </w:rPr>
            </w:rPrChange>
          </w:rPr>
          <w:del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delInstrText>
        </w:r>
        <w:r w:rsidR="005A3E80" w:rsidRPr="006E54B4" w:rsidDel="0076279C">
          <w:rPr>
            <w:rPrChange w:id="866" w:author="Chelsea Helion" w:date="2024-10-23T10:53:00Z">
              <w:rPr>
                <w:rFonts w:ascii="Aptos" w:hAnsi="Aptos"/>
              </w:rPr>
            </w:rPrChange>
          </w:rPr>
          <w:fldChar w:fldCharType="separate"/>
        </w:r>
        <w:r w:rsidR="005A3E80" w:rsidRPr="006E54B4" w:rsidDel="0076279C">
          <w:rPr>
            <w:rPrChange w:id="867" w:author="Chelsea Helion" w:date="2024-10-23T10:53:00Z">
              <w:rPr>
                <w:rFonts w:ascii="Aptos" w:hAnsi="Aptos"/>
              </w:rPr>
            </w:rPrChange>
          </w:rPr>
          <w:delText>(van Rossum, 1995)</w:delText>
        </w:r>
        <w:r w:rsidR="005A3E80" w:rsidRPr="006E54B4" w:rsidDel="0076279C">
          <w:rPr>
            <w:rPrChange w:id="868" w:author="Chelsea Helion" w:date="2024-10-23T10:53:00Z">
              <w:rPr>
                <w:rFonts w:ascii="Aptos" w:hAnsi="Aptos"/>
              </w:rPr>
            </w:rPrChange>
          </w:rPr>
          <w:fldChar w:fldCharType="end"/>
        </w:r>
        <w:r w:rsidRPr="006E54B4" w:rsidDel="0076279C">
          <w:rPr>
            <w:rPrChange w:id="869" w:author="Chelsea Helion" w:date="2024-10-23T10:53:00Z">
              <w:rPr>
                <w:rFonts w:ascii="Aptos" w:hAnsi="Aptos"/>
              </w:rPr>
            </w:rPrChange>
          </w:rPr>
          <w:delText xml:space="preserve"> using the PsychoPy </w:delText>
        </w:r>
        <w:r w:rsidR="00701D6A" w:rsidRPr="006E54B4" w:rsidDel="0076279C">
          <w:rPr>
            <w:rPrChange w:id="870" w:author="Chelsea Helion" w:date="2024-10-23T10:53:00Z">
              <w:rPr>
                <w:rFonts w:ascii="Aptos" w:hAnsi="Aptos"/>
              </w:rPr>
            </w:rPrChange>
          </w:rPr>
          <w:delText>[</w:delText>
        </w:r>
        <w:r w:rsidRPr="006E54B4" w:rsidDel="0076279C">
          <w:rPr>
            <w:rPrChange w:id="871" w:author="Chelsea Helion" w:date="2024-10-23T10:53:00Z">
              <w:rPr>
                <w:rFonts w:ascii="Aptos" w:hAnsi="Aptos"/>
              </w:rPr>
            </w:rPrChange>
          </w:rPr>
          <w:delText>v2021.2.3</w:delText>
        </w:r>
        <w:r w:rsidR="00701D6A" w:rsidRPr="006E54B4" w:rsidDel="0076279C">
          <w:rPr>
            <w:rPrChange w:id="872" w:author="Chelsea Helion" w:date="2024-10-23T10:53:00Z">
              <w:rPr>
                <w:rFonts w:ascii="Aptos" w:hAnsi="Aptos"/>
              </w:rPr>
            </w:rPrChange>
          </w:rPr>
          <w:delText>]</w:delText>
        </w:r>
        <w:r w:rsidRPr="006E54B4" w:rsidDel="0076279C">
          <w:rPr>
            <w:rPrChange w:id="873" w:author="Chelsea Helion" w:date="2024-10-23T10:53:00Z">
              <w:rPr>
                <w:rFonts w:ascii="Aptos" w:hAnsi="Aptos"/>
              </w:rPr>
            </w:rPrChange>
          </w:rPr>
          <w:delText xml:space="preserve"> </w:delText>
        </w:r>
        <w:r w:rsidR="005A3E80" w:rsidRPr="006E54B4" w:rsidDel="0076279C">
          <w:rPr>
            <w:rPrChange w:id="874" w:author="Chelsea Helion" w:date="2024-10-23T10:53:00Z">
              <w:rPr>
                <w:rFonts w:ascii="Aptos" w:hAnsi="Aptos"/>
              </w:rPr>
            </w:rPrChange>
          </w:rPr>
          <w:fldChar w:fldCharType="begin"/>
        </w:r>
        <w:r w:rsidR="004F2335" w:rsidRPr="006E54B4" w:rsidDel="0076279C">
          <w:rPr>
            <w:rPrChange w:id="875" w:author="Chelsea Helion" w:date="2024-10-23T10:53:00Z">
              <w:rPr>
                <w:rFonts w:ascii="Aptos" w:hAnsi="Aptos"/>
              </w:rPr>
            </w:rPrChange>
          </w:rPr>
          <w:del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delInstrText>
        </w:r>
        <w:r w:rsidR="005A3E80" w:rsidRPr="006E54B4" w:rsidDel="0076279C">
          <w:rPr>
            <w:rPrChange w:id="876" w:author="Chelsea Helion" w:date="2024-10-23T10:53:00Z">
              <w:rPr>
                <w:rFonts w:ascii="Aptos" w:hAnsi="Aptos"/>
              </w:rPr>
            </w:rPrChange>
          </w:rPr>
          <w:fldChar w:fldCharType="separate"/>
        </w:r>
        <w:r w:rsidR="005A3E80" w:rsidRPr="006E54B4" w:rsidDel="0076279C">
          <w:rPr>
            <w:rPrChange w:id="877" w:author="Chelsea Helion" w:date="2024-10-23T10:53:00Z">
              <w:rPr>
                <w:rFonts w:ascii="Aptos" w:hAnsi="Aptos"/>
              </w:rPr>
            </w:rPrChange>
          </w:rPr>
          <w:delText>(Peirce et al., 2019)</w:delText>
        </w:r>
        <w:r w:rsidR="005A3E80" w:rsidRPr="006E54B4" w:rsidDel="0076279C">
          <w:rPr>
            <w:rPrChange w:id="878" w:author="Chelsea Helion" w:date="2024-10-23T10:53:00Z">
              <w:rPr>
                <w:rFonts w:ascii="Aptos" w:hAnsi="Aptos"/>
              </w:rPr>
            </w:rPrChange>
          </w:rPr>
          <w:fldChar w:fldCharType="end"/>
        </w:r>
        <w:r w:rsidR="005A3E80" w:rsidRPr="006E54B4" w:rsidDel="0076279C">
          <w:rPr>
            <w:rPrChange w:id="879" w:author="Chelsea Helion" w:date="2024-10-23T10:53:00Z">
              <w:rPr>
                <w:rFonts w:ascii="Aptos" w:hAnsi="Aptos"/>
              </w:rPr>
            </w:rPrChange>
          </w:rPr>
          <w:delText xml:space="preserve"> </w:delText>
        </w:r>
        <w:r w:rsidR="00701D6A" w:rsidRPr="006E54B4" w:rsidDel="0076279C">
          <w:rPr>
            <w:rPrChange w:id="880" w:author="Chelsea Helion" w:date="2024-10-23T10:53:00Z">
              <w:rPr>
                <w:rFonts w:ascii="Aptos" w:hAnsi="Aptos"/>
              </w:rPr>
            </w:rPrChange>
          </w:rPr>
          <w:delText xml:space="preserve">python library </w:delText>
        </w:r>
        <w:r w:rsidRPr="006E54B4" w:rsidDel="0076279C">
          <w:rPr>
            <w:rPrChange w:id="881" w:author="Chelsea Helion" w:date="2024-10-23T10:53:00Z">
              <w:rPr>
                <w:rFonts w:ascii="Aptos" w:hAnsi="Aptos"/>
              </w:rPr>
            </w:rPrChange>
          </w:rPr>
          <w:delText xml:space="preserve">to capture our ratings. This choice provided flexibility to customize components present in the experimental session and ensured, due to using open-source software, that the code could be readily shared, replicated, and operated on any other </w:delText>
        </w:r>
        <w:r w:rsidR="00CF2D02" w:rsidRPr="006E54B4" w:rsidDel="0076279C">
          <w:rPr>
            <w:rPrChange w:id="882" w:author="Chelsea Helion" w:date="2024-10-23T10:53:00Z">
              <w:rPr>
                <w:rFonts w:ascii="Aptos" w:hAnsi="Aptos"/>
              </w:rPr>
            </w:rPrChange>
          </w:rPr>
          <w:delText>P</w:delText>
        </w:r>
        <w:r w:rsidRPr="006E54B4" w:rsidDel="0076279C">
          <w:rPr>
            <w:rPrChange w:id="883" w:author="Chelsea Helion" w:date="2024-10-23T10:53:00Z">
              <w:rPr>
                <w:rFonts w:ascii="Aptos" w:hAnsi="Aptos"/>
              </w:rPr>
            </w:rPrChange>
          </w:rPr>
          <w:delTex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w:delText>
        </w:r>
        <w:r w:rsidR="00510C6B" w:rsidRPr="006E54B4" w:rsidDel="0076279C">
          <w:rPr>
            <w:rPrChange w:id="884" w:author="Chelsea Helion" w:date="2024-10-23T10:53:00Z">
              <w:rPr>
                <w:rFonts w:ascii="Aptos" w:hAnsi="Aptos"/>
              </w:rPr>
            </w:rPrChange>
          </w:rPr>
          <w:delText xml:space="preserve"> </w:delText>
        </w:r>
        <w:r w:rsidRPr="006E54B4" w:rsidDel="0076279C">
          <w:rPr>
            <w:rPrChange w:id="885" w:author="Chelsea Helion" w:date="2024-10-23T10:53:00Z">
              <w:rPr>
                <w:rFonts w:ascii="Aptos" w:hAnsi="Aptos"/>
              </w:rPr>
            </w:rPrChange>
          </w:rPr>
          <w:delText>Additionally, by incrementing rating values only upon release of the button, rather than continuously for as long as the button is pressed, we hope</w:delText>
        </w:r>
        <w:r w:rsidR="008F5F9D" w:rsidRPr="006E54B4" w:rsidDel="0076279C">
          <w:rPr>
            <w:rPrChange w:id="886" w:author="Chelsea Helion" w:date="2024-10-23T10:53:00Z">
              <w:rPr>
                <w:rFonts w:ascii="Aptos" w:hAnsi="Aptos"/>
              </w:rPr>
            </w:rPrChange>
          </w:rPr>
          <w:delText>d</w:delText>
        </w:r>
        <w:r w:rsidRPr="006E54B4" w:rsidDel="0076279C">
          <w:rPr>
            <w:rPrChange w:id="887" w:author="Chelsea Helion" w:date="2024-10-23T10:53:00Z">
              <w:rPr>
                <w:rFonts w:ascii="Aptos" w:hAnsi="Aptos"/>
              </w:rPr>
            </w:rPrChange>
          </w:rPr>
          <w:delText xml:space="preserve"> to more clearly delineate inflections in neural activity associated with rating or button pressing. </w:delText>
        </w:r>
        <w:r w:rsidR="00C918C3" w:rsidRPr="006E54B4" w:rsidDel="0076279C">
          <w:rPr>
            <w:rPrChange w:id="888" w:author="Chelsea Helion" w:date="2024-10-23T10:53:00Z">
              <w:rPr>
                <w:rFonts w:ascii="Aptos" w:hAnsi="Aptos"/>
              </w:rPr>
            </w:rPrChange>
          </w:rPr>
          <w:delText xml:space="preserve">All subjects used their right hand to provide ratings. Left handed subjects did not report any difficulties using the right-hand button box. </w:delText>
        </w:r>
        <w:r w:rsidRPr="006E54B4" w:rsidDel="0076279C">
          <w:rPr>
            <w:rPrChange w:id="889" w:author="Chelsea Helion" w:date="2024-10-23T10:53:00Z">
              <w:rPr>
                <w:rFonts w:ascii="Aptos" w:hAnsi="Aptos"/>
              </w:rPr>
            </w:rPrChange>
          </w:rPr>
          <w:delText>Ratings were sampled at the stimulus’s average framerate (24 Hz).</w:delText>
        </w:r>
      </w:del>
    </w:p>
    <w:p w14:paraId="5BAAFCD8" w14:textId="370357B2" w:rsidR="00DE0869" w:rsidRPr="006E54B4" w:rsidDel="0076279C" w:rsidRDefault="00000000" w:rsidP="00AF6336">
      <w:pPr>
        <w:spacing w:line="240" w:lineRule="auto"/>
        <w:ind w:firstLine="720"/>
        <w:jc w:val="both"/>
        <w:rPr>
          <w:del w:id="890" w:author="Chelsea Helion" w:date="2024-10-25T12:17:00Z"/>
          <w:rPrChange w:id="891" w:author="Chelsea Helion" w:date="2024-10-23T10:53:00Z">
            <w:rPr>
              <w:del w:id="892" w:author="Chelsea Helion" w:date="2024-10-25T12:17:00Z"/>
              <w:rFonts w:ascii="Aptos" w:hAnsi="Aptos"/>
            </w:rPr>
          </w:rPrChange>
        </w:rPr>
      </w:pPr>
      <w:del w:id="893" w:author="Chelsea Helion" w:date="2024-10-25T12:17:00Z">
        <w:r w:rsidRPr="006E54B4" w:rsidDel="0076279C">
          <w:rPr>
            <w:b/>
            <w:rPrChange w:id="894" w:author="Chelsea Helion" w:date="2024-10-23T10:53:00Z">
              <w:rPr>
                <w:rFonts w:ascii="Aptos" w:hAnsi="Aptos"/>
                <w:b/>
              </w:rPr>
            </w:rPrChange>
          </w:rPr>
          <w:delText xml:space="preserve">Image Acquisition. </w:delText>
        </w:r>
        <w:r w:rsidRPr="006E54B4" w:rsidDel="0076279C">
          <w:rPr>
            <w:rPrChange w:id="895" w:author="Chelsea Helion" w:date="2024-10-23T10:53:00Z">
              <w:rPr>
                <w:rFonts w:ascii="Aptos" w:hAnsi="Aptos"/>
              </w:rPr>
            </w:rPrChange>
          </w:rPr>
          <w:delText>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w:delText>
        </w:r>
        <w:r w:rsidR="008F5F9D" w:rsidRPr="006E54B4" w:rsidDel="0076279C">
          <w:rPr>
            <w:rPrChange w:id="896" w:author="Chelsea Helion" w:date="2024-10-23T10:53:00Z">
              <w:rPr>
                <w:rFonts w:ascii="Aptos" w:hAnsi="Aptos"/>
              </w:rPr>
            </w:rPrChange>
          </w:rPr>
          <w:delText>a</w:delText>
        </w:r>
        <w:r w:rsidRPr="006E54B4" w:rsidDel="0076279C">
          <w:rPr>
            <w:rPrChange w:id="897" w:author="Chelsea Helion" w:date="2024-10-23T10:53:00Z">
              <w:rPr>
                <w:rFonts w:ascii="Aptos" w:hAnsi="Aptos"/>
              </w:rPr>
            </w:rPrChange>
          </w:rPr>
          <w:delText xml:space="preserve"> rotating checkered pattern paired with pink noise) preceded the stimulus of each run. Without a stimulus buffer, the global arousal response that video stimuli often elicit may </w:delText>
        </w:r>
        <w:r w:rsidR="00CF2D02" w:rsidRPr="006E54B4" w:rsidDel="0076279C">
          <w:rPr>
            <w:rPrChange w:id="898" w:author="Chelsea Helion" w:date="2024-10-23T10:53:00Z">
              <w:rPr>
                <w:rFonts w:ascii="Aptos" w:hAnsi="Aptos"/>
              </w:rPr>
            </w:rPrChange>
          </w:rPr>
          <w:delText xml:space="preserve">have </w:delText>
        </w:r>
        <w:r w:rsidRPr="006E54B4" w:rsidDel="0076279C">
          <w:rPr>
            <w:rPrChange w:id="899" w:author="Chelsea Helion" w:date="2024-10-23T10:53:00Z">
              <w:rPr>
                <w:rFonts w:ascii="Aptos" w:hAnsi="Aptos"/>
              </w:rPr>
            </w:rPrChange>
          </w:rPr>
          <w:delText>occur</w:delText>
        </w:r>
        <w:r w:rsidR="00CF2D02" w:rsidRPr="006E54B4" w:rsidDel="0076279C">
          <w:rPr>
            <w:rPrChange w:id="900" w:author="Chelsea Helion" w:date="2024-10-23T10:53:00Z">
              <w:rPr>
                <w:rFonts w:ascii="Aptos" w:hAnsi="Aptos"/>
              </w:rPr>
            </w:rPrChange>
          </w:rPr>
          <w:delText>red</w:delText>
        </w:r>
        <w:r w:rsidRPr="006E54B4" w:rsidDel="0076279C">
          <w:rPr>
            <w:rPrChange w:id="901" w:author="Chelsea Helion" w:date="2024-10-23T10:53:00Z">
              <w:rPr>
                <w:rFonts w:ascii="Aptos" w:hAnsi="Aptos"/>
              </w:rPr>
            </w:rPrChange>
          </w:rPr>
          <w:delText xml:space="preserve"> during our stimulus and </w:delText>
        </w:r>
        <w:r w:rsidR="00CF2D02" w:rsidRPr="006E54B4" w:rsidDel="0076279C">
          <w:rPr>
            <w:rPrChange w:id="902" w:author="Chelsea Helion" w:date="2024-10-23T10:53:00Z">
              <w:rPr>
                <w:rFonts w:ascii="Aptos" w:hAnsi="Aptos"/>
              </w:rPr>
            </w:rPrChange>
          </w:rPr>
          <w:delText xml:space="preserve">would have </w:delText>
        </w:r>
        <w:r w:rsidRPr="006E54B4" w:rsidDel="0076279C">
          <w:rPr>
            <w:rPrChange w:id="903" w:author="Chelsea Helion" w:date="2024-10-23T10:53:00Z">
              <w:rPr>
                <w:rFonts w:ascii="Aptos" w:hAnsi="Aptos"/>
              </w:rPr>
            </w:rPrChange>
          </w:rPr>
          <w:delText>result</w:delText>
        </w:r>
        <w:r w:rsidR="00CF2D02" w:rsidRPr="006E54B4" w:rsidDel="0076279C">
          <w:rPr>
            <w:rPrChange w:id="904" w:author="Chelsea Helion" w:date="2024-10-23T10:53:00Z">
              <w:rPr>
                <w:rFonts w:ascii="Aptos" w:hAnsi="Aptos"/>
              </w:rPr>
            </w:rPrChange>
          </w:rPr>
          <w:delText>ed</w:delText>
        </w:r>
        <w:r w:rsidRPr="006E54B4" w:rsidDel="0076279C">
          <w:rPr>
            <w:rPrChange w:id="905" w:author="Chelsea Helion" w:date="2024-10-23T10:53:00Z">
              <w:rPr>
                <w:rFonts w:ascii="Aptos" w:hAnsi="Aptos"/>
              </w:rPr>
            </w:rPrChange>
          </w:rPr>
          <w:delText xml:space="preserve"> in having to truncate neural data </w:delText>
        </w:r>
        <w:r w:rsidR="008F518E" w:rsidRPr="006E54B4" w:rsidDel="0076279C">
          <w:rPr>
            <w:rPrChange w:id="906" w:author="Chelsea Helion" w:date="2024-10-23T10:53:00Z">
              <w:rPr>
                <w:rFonts w:ascii="Aptos" w:hAnsi="Aptos"/>
              </w:rPr>
            </w:rPrChange>
          </w:rPr>
          <w:fldChar w:fldCharType="begin"/>
        </w:r>
        <w:r w:rsidR="004F2335" w:rsidRPr="006E54B4" w:rsidDel="0076279C">
          <w:rPr>
            <w:rPrChange w:id="907" w:author="Chelsea Helion" w:date="2024-10-23T10:53:00Z">
              <w:rPr>
                <w:rFonts w:ascii="Aptos" w:hAnsi="Aptos"/>
              </w:rPr>
            </w:rPrChange>
          </w:rPr>
          <w:del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8F518E" w:rsidRPr="006E54B4" w:rsidDel="0076279C">
          <w:rPr>
            <w:rPrChange w:id="908" w:author="Chelsea Helion" w:date="2024-10-23T10:53:00Z">
              <w:rPr>
                <w:rFonts w:ascii="Aptos" w:hAnsi="Aptos"/>
              </w:rPr>
            </w:rPrChange>
          </w:rPr>
          <w:fldChar w:fldCharType="separate"/>
        </w:r>
        <w:r w:rsidR="008F518E" w:rsidRPr="006E54B4" w:rsidDel="0076279C">
          <w:rPr>
            <w:rPrChange w:id="909" w:author="Chelsea Helion" w:date="2024-10-23T10:53:00Z">
              <w:rPr>
                <w:rFonts w:ascii="Aptos" w:hAnsi="Aptos"/>
              </w:rPr>
            </w:rPrChange>
          </w:rPr>
          <w:delText>(J. Chen et al., 2017)</w:delText>
        </w:r>
        <w:r w:rsidR="008F518E" w:rsidRPr="006E54B4" w:rsidDel="0076279C">
          <w:rPr>
            <w:rPrChange w:id="910" w:author="Chelsea Helion" w:date="2024-10-23T10:53:00Z">
              <w:rPr>
                <w:rFonts w:ascii="Aptos" w:hAnsi="Aptos"/>
              </w:rPr>
            </w:rPrChange>
          </w:rPr>
          <w:fldChar w:fldCharType="end"/>
        </w:r>
        <w:r w:rsidRPr="006E54B4" w:rsidDel="0076279C">
          <w:rPr>
            <w:rPrChange w:id="911" w:author="Chelsea Helion" w:date="2024-10-23T10:53:00Z">
              <w:rPr>
                <w:rFonts w:ascii="Aptos" w:hAnsi="Aptos"/>
              </w:rPr>
            </w:rPrChange>
          </w:rPr>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p>
    <w:p w14:paraId="49B2D072" w14:textId="54DB4373" w:rsidR="00DE0869" w:rsidRPr="006E54B4" w:rsidDel="0076279C" w:rsidRDefault="00000000" w:rsidP="00AF6336">
      <w:pPr>
        <w:spacing w:line="240" w:lineRule="auto"/>
        <w:ind w:firstLine="720"/>
        <w:jc w:val="both"/>
        <w:rPr>
          <w:del w:id="912" w:author="Chelsea Helion" w:date="2024-10-25T12:17:00Z"/>
          <w:rPrChange w:id="913" w:author="Chelsea Helion" w:date="2024-10-23T10:53:00Z">
            <w:rPr>
              <w:del w:id="914" w:author="Chelsea Helion" w:date="2024-10-25T12:17:00Z"/>
              <w:rFonts w:ascii="Aptos" w:hAnsi="Aptos"/>
            </w:rPr>
          </w:rPrChange>
        </w:rPr>
      </w:pPr>
      <w:del w:id="915" w:author="Chelsea Helion" w:date="2024-10-25T12:17:00Z">
        <w:r w:rsidRPr="006E54B4" w:rsidDel="0076279C">
          <w:rPr>
            <w:b/>
            <w:rPrChange w:id="916" w:author="Chelsea Helion" w:date="2024-10-23T10:53:00Z">
              <w:rPr>
                <w:rFonts w:ascii="Aptos" w:hAnsi="Aptos"/>
                <w:b/>
              </w:rPr>
            </w:rPrChange>
          </w:rPr>
          <w:delText xml:space="preserve">Audio delivery. </w:delText>
        </w:r>
        <w:r w:rsidRPr="006E54B4" w:rsidDel="0076279C">
          <w:rPr>
            <w:rPrChange w:id="917" w:author="Chelsea Helion" w:date="2024-10-23T10:53:00Z">
              <w:rPr>
                <w:rFonts w:ascii="Aptos" w:hAnsi="Aptos"/>
              </w:rPr>
            </w:rPrChange>
          </w:rPr>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6BF3876B" w14:textId="2027F2EE" w:rsidR="00DE0869" w:rsidRPr="006E54B4" w:rsidDel="0076279C" w:rsidRDefault="00000000" w:rsidP="00AF6336">
      <w:pPr>
        <w:spacing w:line="240" w:lineRule="auto"/>
        <w:ind w:firstLine="720"/>
        <w:jc w:val="both"/>
        <w:rPr>
          <w:del w:id="918" w:author="Chelsea Helion" w:date="2024-10-25T12:17:00Z"/>
          <w:rPrChange w:id="919" w:author="Chelsea Helion" w:date="2024-10-23T10:53:00Z">
            <w:rPr>
              <w:del w:id="920" w:author="Chelsea Helion" w:date="2024-10-25T12:17:00Z"/>
              <w:rFonts w:ascii="Aptos" w:hAnsi="Aptos"/>
            </w:rPr>
          </w:rPrChange>
        </w:rPr>
      </w:pPr>
      <w:del w:id="921" w:author="Chelsea Helion" w:date="2024-10-25T12:17:00Z">
        <w:r w:rsidRPr="006E54B4" w:rsidDel="0076279C">
          <w:rPr>
            <w:b/>
            <w:rPrChange w:id="922" w:author="Chelsea Helion" w:date="2024-10-23T10:53:00Z">
              <w:rPr>
                <w:rFonts w:ascii="Aptos" w:hAnsi="Aptos"/>
                <w:b/>
              </w:rPr>
            </w:rPrChange>
          </w:rPr>
          <w:delText xml:space="preserve">fMRI Pre-Processing. </w:delText>
        </w:r>
        <w:r w:rsidRPr="006E54B4" w:rsidDel="0076279C">
          <w:rPr>
            <w:rPrChange w:id="923" w:author="Chelsea Helion" w:date="2024-10-23T10:53:00Z">
              <w:rPr>
                <w:rFonts w:ascii="Aptos" w:hAnsi="Aptos"/>
              </w:rPr>
            </w:rPrChange>
          </w:rPr>
          <w:delText>We first converted all MRI data from DICOM to BIDS-formatted NIfTI files using heudiconv</w:delText>
        </w:r>
        <w:r w:rsidR="00701D6A" w:rsidRPr="006E54B4" w:rsidDel="0076279C">
          <w:rPr>
            <w:rPrChange w:id="924" w:author="Chelsea Helion" w:date="2024-10-23T10:53:00Z">
              <w:rPr>
                <w:rFonts w:ascii="Aptos" w:hAnsi="Aptos"/>
              </w:rPr>
            </w:rPrChange>
          </w:rPr>
          <w:delText xml:space="preserve"> [v0.11.3]</w:delText>
        </w:r>
        <w:r w:rsidRPr="006E54B4" w:rsidDel="0076279C">
          <w:rPr>
            <w:rPrChange w:id="925" w:author="Chelsea Helion" w:date="2024-10-23T10:53:00Z">
              <w:rPr>
                <w:rFonts w:ascii="Aptos" w:hAnsi="Aptos"/>
              </w:rPr>
            </w:rPrChange>
          </w:rPr>
          <w:delText xml:space="preserve"> </w:delText>
        </w:r>
        <w:r w:rsidR="00956966" w:rsidRPr="006E54B4" w:rsidDel="0076279C">
          <w:rPr>
            <w:rPrChange w:id="926" w:author="Chelsea Helion" w:date="2024-10-23T10:53:00Z">
              <w:rPr>
                <w:rFonts w:ascii="Aptos" w:hAnsi="Aptos"/>
              </w:rPr>
            </w:rPrChange>
          </w:rPr>
          <w:fldChar w:fldCharType="begin"/>
        </w:r>
        <w:r w:rsidR="004F2335" w:rsidRPr="006E54B4" w:rsidDel="0076279C">
          <w:rPr>
            <w:rPrChange w:id="927" w:author="Chelsea Helion" w:date="2024-10-23T10:53:00Z">
              <w:rPr>
                <w:rFonts w:ascii="Aptos" w:hAnsi="Aptos"/>
              </w:rPr>
            </w:rPrChange>
          </w:rPr>
          <w:del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delInstrText>
        </w:r>
        <w:r w:rsidR="00956966" w:rsidRPr="006E54B4" w:rsidDel="0076279C">
          <w:rPr>
            <w:rPrChange w:id="928" w:author="Chelsea Helion" w:date="2024-10-23T10:53:00Z">
              <w:rPr>
                <w:rFonts w:ascii="Aptos" w:hAnsi="Aptos"/>
              </w:rPr>
            </w:rPrChange>
          </w:rPr>
          <w:fldChar w:fldCharType="separate"/>
        </w:r>
        <w:r w:rsidR="00956966" w:rsidRPr="006E54B4" w:rsidDel="0076279C">
          <w:rPr>
            <w:rPrChange w:id="929" w:author="Chelsea Helion" w:date="2024-10-23T10:53:00Z">
              <w:rPr>
                <w:rFonts w:ascii="Aptos" w:hAnsi="Aptos"/>
              </w:rPr>
            </w:rPrChange>
          </w:rPr>
          <w:delText>(Halchenko et al., 2021)</w:delText>
        </w:r>
        <w:r w:rsidR="00956966" w:rsidRPr="006E54B4" w:rsidDel="0076279C">
          <w:rPr>
            <w:rPrChange w:id="930" w:author="Chelsea Helion" w:date="2024-10-23T10:53:00Z">
              <w:rPr>
                <w:rFonts w:ascii="Aptos" w:hAnsi="Aptos"/>
              </w:rPr>
            </w:rPrChange>
          </w:rPr>
          <w:fldChar w:fldCharType="end"/>
        </w:r>
        <w:r w:rsidRPr="006E54B4" w:rsidDel="0076279C">
          <w:rPr>
            <w:rPrChange w:id="931" w:author="Chelsea Helion" w:date="2024-10-23T10:53:00Z">
              <w:rPr>
                <w:rFonts w:ascii="Aptos" w:hAnsi="Aptos"/>
              </w:rPr>
            </w:rPrChange>
          </w:rPr>
          <w:delText xml:space="preserve">. Neuroimaging data was preprocessed with the standard fMRIPrep </w:delText>
        </w:r>
        <w:r w:rsidR="009B1B62" w:rsidRPr="006E54B4" w:rsidDel="0076279C">
          <w:rPr>
            <w:rPrChange w:id="932" w:author="Chelsea Helion" w:date="2024-10-23T10:53:00Z">
              <w:rPr>
                <w:rFonts w:ascii="Aptos" w:hAnsi="Aptos"/>
              </w:rPr>
            </w:rPrChange>
          </w:rPr>
          <w:delText>[</w:delText>
        </w:r>
        <w:r w:rsidRPr="006E54B4" w:rsidDel="0076279C">
          <w:rPr>
            <w:rPrChange w:id="933" w:author="Chelsea Helion" w:date="2024-10-23T10:53:00Z">
              <w:rPr>
                <w:rFonts w:ascii="Aptos" w:hAnsi="Aptos"/>
              </w:rPr>
            </w:rPrChange>
          </w:rPr>
          <w:delText>v20.2.6</w:delText>
        </w:r>
        <w:r w:rsidR="009B1B62" w:rsidRPr="006E54B4" w:rsidDel="0076279C">
          <w:rPr>
            <w:rPrChange w:id="934" w:author="Chelsea Helion" w:date="2024-10-23T10:53:00Z">
              <w:rPr>
                <w:rFonts w:ascii="Aptos" w:hAnsi="Aptos"/>
              </w:rPr>
            </w:rPrChange>
          </w:rPr>
          <w:delText>]</w:delText>
        </w:r>
        <w:r w:rsidRPr="006E54B4" w:rsidDel="0076279C">
          <w:rPr>
            <w:rPrChange w:id="935" w:author="Chelsea Helion" w:date="2024-10-23T10:53:00Z">
              <w:rPr>
                <w:rFonts w:ascii="Aptos" w:hAnsi="Aptos"/>
              </w:rPr>
            </w:rPrChange>
          </w:rPr>
          <w:delText xml:space="preserve"> pipeline </w:delText>
        </w:r>
        <w:r w:rsidR="004A536E" w:rsidRPr="006E54B4" w:rsidDel="0076279C">
          <w:rPr>
            <w:rPrChange w:id="936" w:author="Chelsea Helion" w:date="2024-10-23T10:53:00Z">
              <w:rPr>
                <w:rFonts w:ascii="Aptos" w:hAnsi="Aptos"/>
              </w:rPr>
            </w:rPrChange>
          </w:rPr>
          <w:fldChar w:fldCharType="begin"/>
        </w:r>
        <w:r w:rsidR="004F2335" w:rsidRPr="006E54B4" w:rsidDel="0076279C">
          <w:rPr>
            <w:rPrChange w:id="937" w:author="Chelsea Helion" w:date="2024-10-23T10:53:00Z">
              <w:rPr>
                <w:rFonts w:ascii="Aptos" w:hAnsi="Aptos"/>
              </w:rPr>
            </w:rPrChange>
          </w:rPr>
          <w:del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delInstrText>
        </w:r>
        <w:r w:rsidR="004A536E" w:rsidRPr="006E54B4" w:rsidDel="0076279C">
          <w:rPr>
            <w:rPrChange w:id="938" w:author="Chelsea Helion" w:date="2024-10-23T10:53:00Z">
              <w:rPr>
                <w:rFonts w:ascii="Aptos" w:hAnsi="Aptos"/>
              </w:rPr>
            </w:rPrChange>
          </w:rPr>
          <w:fldChar w:fldCharType="separate"/>
        </w:r>
        <w:r w:rsidR="004A536E" w:rsidRPr="006E54B4" w:rsidDel="0076279C">
          <w:rPr>
            <w:rPrChange w:id="939" w:author="Chelsea Helion" w:date="2024-10-23T10:53:00Z">
              <w:rPr>
                <w:rFonts w:ascii="Aptos" w:hAnsi="Aptos"/>
              </w:rPr>
            </w:rPrChange>
          </w:rPr>
          <w:delText>(Esteban et al., 2017)</w:delText>
        </w:r>
        <w:r w:rsidR="004A536E" w:rsidRPr="006E54B4" w:rsidDel="0076279C">
          <w:rPr>
            <w:rPrChange w:id="940" w:author="Chelsea Helion" w:date="2024-10-23T10:53:00Z">
              <w:rPr>
                <w:rFonts w:ascii="Aptos" w:hAnsi="Aptos"/>
              </w:rPr>
            </w:rPrChange>
          </w:rPr>
          <w:fldChar w:fldCharType="end"/>
        </w:r>
        <w:r w:rsidR="004A536E" w:rsidRPr="006E54B4" w:rsidDel="0076279C">
          <w:rPr>
            <w:rPrChange w:id="941" w:author="Chelsea Helion" w:date="2024-10-23T10:53:00Z">
              <w:rPr>
                <w:rFonts w:ascii="Aptos" w:hAnsi="Aptos"/>
              </w:rPr>
            </w:rPrChange>
          </w:rPr>
          <w:delText xml:space="preserve"> </w:delText>
        </w:r>
        <w:r w:rsidRPr="006E54B4" w:rsidDel="0076279C">
          <w:rPr>
            <w:rPrChange w:id="942" w:author="Chelsea Helion" w:date="2024-10-23T10:53:00Z">
              <w:rPr>
                <w:rFonts w:ascii="Aptos" w:hAnsi="Aptos"/>
              </w:rPr>
            </w:rPrChange>
          </w:rPr>
          <w:delText xml:space="preserve">within a Docker </w:delText>
        </w:r>
        <w:r w:rsidR="009B1B62" w:rsidRPr="006E54B4" w:rsidDel="0076279C">
          <w:rPr>
            <w:rPrChange w:id="943" w:author="Chelsea Helion" w:date="2024-10-23T10:53:00Z">
              <w:rPr>
                <w:rFonts w:ascii="Aptos" w:hAnsi="Aptos"/>
              </w:rPr>
            </w:rPrChange>
          </w:rPr>
          <w:delText>[</w:delText>
        </w:r>
        <w:r w:rsidRPr="006E54B4" w:rsidDel="0076279C">
          <w:rPr>
            <w:rPrChange w:id="944" w:author="Chelsea Helion" w:date="2024-10-23T10:53:00Z">
              <w:rPr>
                <w:rFonts w:ascii="Aptos" w:hAnsi="Aptos"/>
              </w:rPr>
            </w:rPrChange>
          </w:rPr>
          <w:delText>v19.03.12</w:delText>
        </w:r>
        <w:r w:rsidR="009B1B62" w:rsidRPr="006E54B4" w:rsidDel="0076279C">
          <w:rPr>
            <w:rPrChange w:id="945" w:author="Chelsea Helion" w:date="2024-10-23T10:53:00Z">
              <w:rPr>
                <w:rFonts w:ascii="Aptos" w:hAnsi="Aptos"/>
              </w:rPr>
            </w:rPrChange>
          </w:rPr>
          <w:delText>]</w:delText>
        </w:r>
        <w:r w:rsidRPr="006E54B4" w:rsidDel="0076279C">
          <w:rPr>
            <w:rPrChange w:id="946" w:author="Chelsea Helion" w:date="2024-10-23T10:53:00Z">
              <w:rPr>
                <w:rFonts w:ascii="Aptos" w:hAnsi="Aptos"/>
              </w:rPr>
            </w:rPrChange>
          </w:rPr>
          <w:delText xml:space="preserve"> container to maintain generalizability. Motion outliers were assessed using the FSL Motion Outlier Tool </w:delText>
        </w:r>
        <w:r w:rsidR="004A536E" w:rsidRPr="006E54B4" w:rsidDel="0076279C">
          <w:rPr>
            <w:rPrChange w:id="947" w:author="Chelsea Helion" w:date="2024-10-23T10:53:00Z">
              <w:rPr>
                <w:rFonts w:ascii="Aptos" w:hAnsi="Aptos"/>
              </w:rPr>
            </w:rPrChange>
          </w:rPr>
          <w:fldChar w:fldCharType="begin"/>
        </w:r>
        <w:r w:rsidR="004F2335" w:rsidRPr="006E54B4" w:rsidDel="0076279C">
          <w:rPr>
            <w:rPrChange w:id="948" w:author="Chelsea Helion" w:date="2024-10-23T10:53:00Z">
              <w:rPr>
                <w:rFonts w:ascii="Aptos" w:hAnsi="Aptos"/>
              </w:rPr>
            </w:rPrChange>
          </w:rPr>
          <w:del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delInstrText>
        </w:r>
        <w:r w:rsidR="004A536E" w:rsidRPr="006E54B4" w:rsidDel="0076279C">
          <w:rPr>
            <w:rPrChange w:id="949" w:author="Chelsea Helion" w:date="2024-10-23T10:53:00Z">
              <w:rPr>
                <w:rFonts w:ascii="Aptos" w:hAnsi="Aptos"/>
              </w:rPr>
            </w:rPrChange>
          </w:rPr>
          <w:fldChar w:fldCharType="separate"/>
        </w:r>
        <w:r w:rsidR="004A536E" w:rsidRPr="006E54B4" w:rsidDel="0076279C">
          <w:rPr>
            <w:rPrChange w:id="950" w:author="Chelsea Helion" w:date="2024-10-23T10:53:00Z">
              <w:rPr>
                <w:rFonts w:ascii="Aptos" w:hAnsi="Aptos"/>
              </w:rPr>
            </w:rPrChange>
          </w:rPr>
          <w:delText>(Jenkinson et al., 2012)</w:delText>
        </w:r>
        <w:r w:rsidR="004A536E" w:rsidRPr="006E54B4" w:rsidDel="0076279C">
          <w:rPr>
            <w:rPrChange w:id="951" w:author="Chelsea Helion" w:date="2024-10-23T10:53:00Z">
              <w:rPr>
                <w:rFonts w:ascii="Aptos" w:hAnsi="Aptos"/>
              </w:rPr>
            </w:rPrChange>
          </w:rPr>
          <w:fldChar w:fldCharType="end"/>
        </w:r>
        <w:r w:rsidRPr="006E54B4" w:rsidDel="0076279C">
          <w:rPr>
            <w:rPrChange w:id="952" w:author="Chelsea Helion" w:date="2024-10-23T10:53:00Z">
              <w:rPr>
                <w:rFonts w:ascii="Aptos" w:hAnsi="Aptos"/>
              </w:rPr>
            </w:rPrChange>
          </w:rPr>
          <w:delTex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w:delText>
        </w:r>
        <w:r w:rsidR="00C918C3" w:rsidRPr="006E54B4" w:rsidDel="0076279C">
          <w:rPr>
            <w:rPrChange w:id="953" w:author="Chelsea Helion" w:date="2024-10-23T10:53:00Z">
              <w:rPr>
                <w:rFonts w:ascii="Aptos" w:hAnsi="Aptos"/>
              </w:rPr>
            </w:rPrChange>
          </w:rPr>
          <w:delText>One</w:delText>
        </w:r>
        <w:r w:rsidRPr="006E54B4" w:rsidDel="0076279C">
          <w:rPr>
            <w:rPrChange w:id="954" w:author="Chelsea Helion" w:date="2024-10-23T10:53:00Z">
              <w:rPr>
                <w:rFonts w:ascii="Aptos" w:hAnsi="Aptos"/>
              </w:rPr>
            </w:rPrChange>
          </w:rPr>
          <w:delText xml:space="preserve"> subject w</w:delText>
        </w:r>
        <w:r w:rsidR="00C918C3" w:rsidRPr="006E54B4" w:rsidDel="0076279C">
          <w:rPr>
            <w:rPrChange w:id="955" w:author="Chelsea Helion" w:date="2024-10-23T10:53:00Z">
              <w:rPr>
                <w:rFonts w:ascii="Aptos" w:hAnsi="Aptos"/>
              </w:rPr>
            </w:rPrChange>
          </w:rPr>
          <w:delText>as</w:delText>
        </w:r>
        <w:r w:rsidRPr="006E54B4" w:rsidDel="0076279C">
          <w:rPr>
            <w:rPrChange w:id="956" w:author="Chelsea Helion" w:date="2024-10-23T10:53:00Z">
              <w:rPr>
                <w:rFonts w:ascii="Aptos" w:hAnsi="Aptos"/>
              </w:rPr>
            </w:rPrChange>
          </w:rPr>
          <w:delText xml:space="preserve"> excluded according to this standard. Head motion was generally ideal, with 99.9% of all analyzed TRs (98.1% including the excluded subject) falling within an acceptable range. </w:delText>
        </w:r>
      </w:del>
    </w:p>
    <w:p w14:paraId="789F042F" w14:textId="500648EA" w:rsidR="00DE0869" w:rsidRPr="006E54B4" w:rsidDel="0076279C" w:rsidRDefault="00000000" w:rsidP="00AF6336">
      <w:pPr>
        <w:spacing w:line="240" w:lineRule="auto"/>
        <w:ind w:firstLine="720"/>
        <w:jc w:val="both"/>
        <w:rPr>
          <w:del w:id="957" w:author="Chelsea Helion" w:date="2024-10-25T12:17:00Z"/>
          <w:rPrChange w:id="958" w:author="Chelsea Helion" w:date="2024-10-23T10:53:00Z">
            <w:rPr>
              <w:del w:id="959" w:author="Chelsea Helion" w:date="2024-10-25T12:17:00Z"/>
              <w:rFonts w:ascii="Aptos" w:hAnsi="Aptos"/>
            </w:rPr>
          </w:rPrChange>
        </w:rPr>
      </w:pPr>
      <w:del w:id="960" w:author="Chelsea Helion" w:date="2024-10-25T12:17:00Z">
        <w:r w:rsidRPr="006E54B4" w:rsidDel="0076279C">
          <w:rPr>
            <w:rPrChange w:id="961" w:author="Chelsea Helion" w:date="2024-10-23T10:53:00Z">
              <w:rPr>
                <w:rFonts w:ascii="Aptos" w:hAnsi="Aptos"/>
              </w:rPr>
            </w:rPrChange>
          </w:rPr>
          <w:delText>For the ISC analysis, additional preprocessing was performed using nltools</w:delText>
        </w:r>
        <w:r w:rsidR="00701D6A" w:rsidRPr="006E54B4" w:rsidDel="0076279C">
          <w:rPr>
            <w:rPrChange w:id="962" w:author="Chelsea Helion" w:date="2024-10-23T10:53:00Z">
              <w:rPr>
                <w:rFonts w:ascii="Aptos" w:hAnsi="Aptos"/>
              </w:rPr>
            </w:rPrChange>
          </w:rPr>
          <w:delText xml:space="preserve"> [v0.4.7]</w:delText>
        </w:r>
        <w:r w:rsidRPr="006E54B4" w:rsidDel="0076279C">
          <w:rPr>
            <w:rPrChange w:id="963" w:author="Chelsea Helion" w:date="2024-10-23T10:53:00Z">
              <w:rPr>
                <w:rFonts w:ascii="Aptos" w:hAnsi="Aptos"/>
              </w:rPr>
            </w:rPrChange>
          </w:rPr>
          <w:delText xml:space="preserve"> </w:delText>
        </w:r>
        <w:r w:rsidR="004A536E" w:rsidRPr="006E54B4" w:rsidDel="0076279C">
          <w:rPr>
            <w:rPrChange w:id="964" w:author="Chelsea Helion" w:date="2024-10-23T10:53:00Z">
              <w:rPr>
                <w:rFonts w:ascii="Aptos" w:hAnsi="Aptos"/>
              </w:rPr>
            </w:rPrChange>
          </w:rPr>
          <w:fldChar w:fldCharType="begin"/>
        </w:r>
        <w:r w:rsidR="004F2335" w:rsidRPr="006E54B4" w:rsidDel="0076279C">
          <w:rPr>
            <w:rPrChange w:id="965" w:author="Chelsea Helion" w:date="2024-10-23T10:53:00Z">
              <w:rPr>
                <w:rFonts w:ascii="Aptos" w:hAnsi="Aptos"/>
              </w:rPr>
            </w:rPrChange>
          </w:rPr>
          <w:del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delInstrText>
        </w:r>
        <w:r w:rsidR="004A536E" w:rsidRPr="006E54B4" w:rsidDel="0076279C">
          <w:rPr>
            <w:rPrChange w:id="966" w:author="Chelsea Helion" w:date="2024-10-23T10:53:00Z">
              <w:rPr>
                <w:rFonts w:ascii="Aptos" w:hAnsi="Aptos"/>
              </w:rPr>
            </w:rPrChange>
          </w:rPr>
          <w:fldChar w:fldCharType="separate"/>
        </w:r>
        <w:r w:rsidR="004A536E" w:rsidRPr="006E54B4" w:rsidDel="0076279C">
          <w:rPr>
            <w:rPrChange w:id="967" w:author="Chelsea Helion" w:date="2024-10-23T10:53:00Z">
              <w:rPr>
                <w:rFonts w:ascii="Aptos" w:hAnsi="Aptos"/>
              </w:rPr>
            </w:rPrChange>
          </w:rPr>
          <w:delText>(Chang et al., 2018)</w:delText>
        </w:r>
        <w:r w:rsidR="004A536E" w:rsidRPr="006E54B4" w:rsidDel="0076279C">
          <w:rPr>
            <w:rPrChange w:id="968" w:author="Chelsea Helion" w:date="2024-10-23T10:53:00Z">
              <w:rPr>
                <w:rFonts w:ascii="Aptos" w:hAnsi="Aptos"/>
              </w:rPr>
            </w:rPrChange>
          </w:rPr>
          <w:fldChar w:fldCharType="end"/>
        </w:r>
        <w:r w:rsidRPr="006E54B4" w:rsidDel="0076279C">
          <w:rPr>
            <w:rPrChange w:id="969" w:author="Chelsea Helion" w:date="2024-10-23T10:53:00Z">
              <w:rPr>
                <w:rFonts w:ascii="Aptos" w:hAnsi="Aptos"/>
              </w:rPr>
            </w:rPrChange>
          </w:rPr>
          <w:delText xml:space="preserve">. Data were smoothed using a 6mm gaussian kernel and despiked using nltools find_spikes function. Covariates of the data, including motion translations and rotations, were then regressed upon the neural data before it was parcellated into 400 unique functionally defined regions of interest using the 2022 17-network Schaefer-Kong Atlas </w:delText>
        </w:r>
        <w:r w:rsidR="004A536E" w:rsidRPr="006E54B4" w:rsidDel="0076279C">
          <w:rPr>
            <w:rPrChange w:id="970" w:author="Chelsea Helion" w:date="2024-10-23T10:53:00Z">
              <w:rPr>
                <w:rFonts w:ascii="Aptos" w:hAnsi="Aptos"/>
              </w:rPr>
            </w:rPrChange>
          </w:rPr>
          <w:fldChar w:fldCharType="begin"/>
        </w:r>
        <w:r w:rsidR="004F2335" w:rsidRPr="006E54B4" w:rsidDel="0076279C">
          <w:rPr>
            <w:rPrChange w:id="971" w:author="Chelsea Helion" w:date="2024-10-23T10:53:00Z">
              <w:rPr>
                <w:rFonts w:ascii="Aptos" w:hAnsi="Aptos"/>
              </w:rPr>
            </w:rPrChange>
          </w:rPr>
          <w:del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delInstrText>
        </w:r>
        <w:r w:rsidR="004A536E" w:rsidRPr="006E54B4" w:rsidDel="0076279C">
          <w:rPr>
            <w:rPrChange w:id="972" w:author="Chelsea Helion" w:date="2024-10-23T10:53:00Z">
              <w:rPr>
                <w:rFonts w:ascii="Aptos" w:hAnsi="Aptos"/>
              </w:rPr>
            </w:rPrChange>
          </w:rPr>
          <w:fldChar w:fldCharType="separate"/>
        </w:r>
        <w:r w:rsidR="004A536E" w:rsidRPr="006E54B4" w:rsidDel="0076279C">
          <w:rPr>
            <w:rPrChange w:id="973" w:author="Chelsea Helion" w:date="2024-10-23T10:53:00Z">
              <w:rPr>
                <w:rFonts w:ascii="Aptos" w:hAnsi="Aptos"/>
              </w:rPr>
            </w:rPrChange>
          </w:rPr>
          <w:delText>(Schaefer et al., 2018)</w:delText>
        </w:r>
        <w:r w:rsidR="004A536E" w:rsidRPr="006E54B4" w:rsidDel="0076279C">
          <w:rPr>
            <w:rPrChange w:id="974" w:author="Chelsea Helion" w:date="2024-10-23T10:53:00Z">
              <w:rPr>
                <w:rFonts w:ascii="Aptos" w:hAnsi="Aptos"/>
              </w:rPr>
            </w:rPrChange>
          </w:rPr>
          <w:fldChar w:fldCharType="end"/>
        </w:r>
        <w:r w:rsidRPr="006E54B4" w:rsidDel="0076279C">
          <w:rPr>
            <w:rPrChange w:id="975" w:author="Chelsea Helion" w:date="2024-10-23T10:53:00Z">
              <w:rPr>
                <w:rFonts w:ascii="Aptos" w:hAnsi="Aptos"/>
              </w:rPr>
            </w:rPrChange>
          </w:rPr>
          <w:delText xml:space="preserve">. While the Schaefer-Kong Atlas is available in resolutions </w:delText>
        </w:r>
        <w:r w:rsidR="008F5F9D" w:rsidRPr="006E54B4" w:rsidDel="0076279C">
          <w:rPr>
            <w:rPrChange w:id="976" w:author="Chelsea Helion" w:date="2024-10-23T10:53:00Z">
              <w:rPr>
                <w:rFonts w:ascii="Aptos" w:hAnsi="Aptos"/>
              </w:rPr>
            </w:rPrChange>
          </w:rPr>
          <w:delText xml:space="preserve">from </w:delText>
        </w:r>
        <w:r w:rsidRPr="006E54B4" w:rsidDel="0076279C">
          <w:rPr>
            <w:rPrChange w:id="977" w:author="Chelsea Helion" w:date="2024-10-23T10:53:00Z">
              <w:rPr>
                <w:rFonts w:ascii="Aptos" w:hAnsi="Aptos"/>
              </w:rPr>
            </w:rPrChange>
          </w:rPr>
          <w:delText xml:space="preserve">100 </w:delText>
        </w:r>
        <w:r w:rsidR="008F5F9D" w:rsidRPr="006E54B4" w:rsidDel="0076279C">
          <w:rPr>
            <w:rPrChange w:id="978" w:author="Chelsea Helion" w:date="2024-10-23T10:53:00Z">
              <w:rPr>
                <w:rFonts w:ascii="Aptos" w:hAnsi="Aptos"/>
              </w:rPr>
            </w:rPrChange>
          </w:rPr>
          <w:delText>to</w:delText>
        </w:r>
        <w:r w:rsidRPr="006E54B4" w:rsidDel="0076279C">
          <w:rPr>
            <w:rPrChange w:id="979" w:author="Chelsea Helion" w:date="2024-10-23T10:53:00Z">
              <w:rPr>
                <w:rFonts w:ascii="Aptos" w:hAnsi="Aptos"/>
              </w:rPr>
            </w:rPrChange>
          </w:rPr>
          <w:delText xml:space="preserve"> 1000 parcels, 400 parcels is widely used as a standard due to previous work suggesting that the human cortex can be divided into 300 to 400 unique functional regions </w:delText>
        </w:r>
        <w:r w:rsidR="004A536E" w:rsidRPr="006E54B4" w:rsidDel="0076279C">
          <w:rPr>
            <w:rPrChange w:id="980" w:author="Chelsea Helion" w:date="2024-10-23T10:53:00Z">
              <w:rPr>
                <w:rFonts w:ascii="Aptos" w:hAnsi="Aptos"/>
              </w:rPr>
            </w:rPrChange>
          </w:rPr>
          <w:fldChar w:fldCharType="begin"/>
        </w:r>
        <w:r w:rsidR="004F2335" w:rsidRPr="006E54B4" w:rsidDel="0076279C">
          <w:rPr>
            <w:rPrChange w:id="981" w:author="Chelsea Helion" w:date="2024-10-23T10:53:00Z">
              <w:rPr>
                <w:rFonts w:ascii="Aptos" w:hAnsi="Aptos"/>
              </w:rPr>
            </w:rPrChange>
          </w:rPr>
          <w:del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delInstrText>
        </w:r>
        <w:r w:rsidR="004A536E" w:rsidRPr="006E54B4" w:rsidDel="0076279C">
          <w:rPr>
            <w:rPrChange w:id="982" w:author="Chelsea Helion" w:date="2024-10-23T10:53:00Z">
              <w:rPr>
                <w:rFonts w:ascii="Aptos" w:hAnsi="Aptos"/>
              </w:rPr>
            </w:rPrChange>
          </w:rPr>
          <w:fldChar w:fldCharType="separate"/>
        </w:r>
        <w:r w:rsidR="004A536E" w:rsidRPr="006E54B4" w:rsidDel="0076279C">
          <w:rPr>
            <w:rPrChange w:id="983" w:author="Chelsea Helion" w:date="2024-10-23T10:53:00Z">
              <w:rPr>
                <w:rFonts w:ascii="Aptos" w:hAnsi="Aptos"/>
              </w:rPr>
            </w:rPrChange>
          </w:rPr>
          <w:delText>(Van Essen et al., 2012)</w:delText>
        </w:r>
        <w:r w:rsidR="004A536E" w:rsidRPr="006E54B4" w:rsidDel="0076279C">
          <w:rPr>
            <w:rPrChange w:id="984" w:author="Chelsea Helion" w:date="2024-10-23T10:53:00Z">
              <w:rPr>
                <w:rFonts w:ascii="Aptos" w:hAnsi="Aptos"/>
              </w:rPr>
            </w:rPrChange>
          </w:rPr>
          <w:fldChar w:fldCharType="end"/>
        </w:r>
        <w:r w:rsidRPr="006E54B4" w:rsidDel="0076279C">
          <w:rPr>
            <w:rPrChange w:id="985" w:author="Chelsea Helion" w:date="2024-10-23T10:53:00Z">
              <w:rPr>
                <w:rFonts w:ascii="Aptos" w:hAnsi="Aptos"/>
              </w:rPr>
            </w:rPrChange>
          </w:rPr>
          <w:delText xml:space="preserve">. It should be noted that MVPA analyses like ISC, which are sensitive to the voxel-level patterns that spatial smoothing could distort, are robust to the standard gaussian kernel size that fMRIPrep applies during spatial smoothing </w:delText>
        </w:r>
        <w:r w:rsidR="00956966" w:rsidRPr="006E54B4" w:rsidDel="0076279C">
          <w:rPr>
            <w:rPrChange w:id="986" w:author="Chelsea Helion" w:date="2024-10-23T10:53:00Z">
              <w:rPr>
                <w:rFonts w:ascii="Aptos" w:hAnsi="Aptos"/>
              </w:rPr>
            </w:rPrChange>
          </w:rPr>
          <w:fldChar w:fldCharType="begin"/>
        </w:r>
        <w:r w:rsidR="004F2335" w:rsidRPr="006E54B4" w:rsidDel="0076279C">
          <w:rPr>
            <w:rPrChange w:id="987" w:author="Chelsea Helion" w:date="2024-10-23T10:53:00Z">
              <w:rPr>
                <w:rFonts w:ascii="Aptos" w:hAnsi="Aptos"/>
              </w:rPr>
            </w:rPrChange>
          </w:rPr>
          <w:del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delInstrText>
        </w:r>
        <w:r w:rsidR="00956966" w:rsidRPr="006E54B4" w:rsidDel="0076279C">
          <w:rPr>
            <w:rPrChange w:id="988" w:author="Chelsea Helion" w:date="2024-10-23T10:53:00Z">
              <w:rPr>
                <w:rFonts w:ascii="Aptos" w:hAnsi="Aptos"/>
              </w:rPr>
            </w:rPrChange>
          </w:rPr>
          <w:fldChar w:fldCharType="separate"/>
        </w:r>
        <w:r w:rsidR="00956966" w:rsidRPr="006E54B4" w:rsidDel="0076279C">
          <w:rPr>
            <w:rPrChange w:id="989" w:author="Chelsea Helion" w:date="2024-10-23T10:53:00Z">
              <w:rPr>
                <w:rFonts w:ascii="Aptos" w:hAnsi="Aptos"/>
              </w:rPr>
            </w:rPrChange>
          </w:rPr>
          <w:delText>(Hendriks et al., 2017)</w:delText>
        </w:r>
        <w:r w:rsidR="00956966" w:rsidRPr="006E54B4" w:rsidDel="0076279C">
          <w:rPr>
            <w:rPrChange w:id="990" w:author="Chelsea Helion" w:date="2024-10-23T10:53:00Z">
              <w:rPr>
                <w:rFonts w:ascii="Aptos" w:hAnsi="Aptos"/>
              </w:rPr>
            </w:rPrChange>
          </w:rPr>
          <w:fldChar w:fldCharType="end"/>
        </w:r>
        <w:r w:rsidRPr="006E54B4" w:rsidDel="0076279C">
          <w:rPr>
            <w:rPrChange w:id="991" w:author="Chelsea Helion" w:date="2024-10-23T10:53:00Z">
              <w:rPr>
                <w:rFonts w:ascii="Aptos" w:hAnsi="Aptos"/>
              </w:rPr>
            </w:rPrChange>
          </w:rPr>
          <w:delText xml:space="preserve">. </w:delText>
        </w:r>
      </w:del>
    </w:p>
    <w:p w14:paraId="0968AB9D" w14:textId="4C833AF3" w:rsidR="00CF2D02" w:rsidRPr="006E54B4" w:rsidDel="0076279C" w:rsidRDefault="00000000" w:rsidP="00AF6336">
      <w:pPr>
        <w:spacing w:line="240" w:lineRule="auto"/>
        <w:ind w:firstLine="720"/>
        <w:jc w:val="both"/>
        <w:rPr>
          <w:del w:id="992" w:author="Chelsea Helion" w:date="2024-10-25T12:17:00Z"/>
          <w:rPrChange w:id="993" w:author="Chelsea Helion" w:date="2024-10-23T10:53:00Z">
            <w:rPr>
              <w:del w:id="994" w:author="Chelsea Helion" w:date="2024-10-25T12:17:00Z"/>
              <w:rFonts w:ascii="Aptos" w:hAnsi="Aptos"/>
            </w:rPr>
          </w:rPrChange>
        </w:rPr>
      </w:pPr>
      <w:del w:id="995" w:author="Chelsea Helion" w:date="2024-10-25T12:17:00Z">
        <w:r w:rsidRPr="006E54B4" w:rsidDel="0076279C">
          <w:rPr>
            <w:b/>
            <w:rPrChange w:id="996" w:author="Chelsea Helion" w:date="2024-10-23T10:53:00Z">
              <w:rPr>
                <w:rFonts w:ascii="Aptos" w:hAnsi="Aptos"/>
                <w:b/>
              </w:rPr>
            </w:rPrChange>
          </w:rPr>
          <w:delText xml:space="preserve">Univariate Analysis. </w:delText>
        </w:r>
        <w:r w:rsidRPr="006E54B4" w:rsidDel="0076279C">
          <w:rPr>
            <w:rPrChange w:id="997" w:author="Chelsea Helion" w:date="2024-10-23T10:53:00Z">
              <w:rPr>
                <w:rFonts w:ascii="Aptos" w:hAnsi="Aptos"/>
              </w:rPr>
            </w:rPrChange>
          </w:rPr>
          <w:delText xml:space="preserve">FSL's </w:delText>
        </w:r>
        <w:r w:rsidR="009B1B62" w:rsidRPr="006E54B4" w:rsidDel="0076279C">
          <w:rPr>
            <w:rPrChange w:id="998" w:author="Chelsea Helion" w:date="2024-10-23T10:53:00Z">
              <w:rPr>
                <w:rFonts w:ascii="Aptos" w:hAnsi="Aptos"/>
              </w:rPr>
            </w:rPrChange>
          </w:rPr>
          <w:delText>[</w:delText>
        </w:r>
        <w:r w:rsidRPr="006E54B4" w:rsidDel="0076279C">
          <w:rPr>
            <w:rPrChange w:id="999" w:author="Chelsea Helion" w:date="2024-10-23T10:53:00Z">
              <w:rPr>
                <w:rFonts w:ascii="Aptos" w:hAnsi="Aptos"/>
              </w:rPr>
            </w:rPrChange>
          </w:rPr>
          <w:delText>v6.0.5.1</w:delText>
        </w:r>
        <w:r w:rsidR="009B1B62" w:rsidRPr="006E54B4" w:rsidDel="0076279C">
          <w:rPr>
            <w:rPrChange w:id="1000" w:author="Chelsea Helion" w:date="2024-10-23T10:53:00Z">
              <w:rPr>
                <w:rFonts w:ascii="Aptos" w:hAnsi="Aptos"/>
              </w:rPr>
            </w:rPrChange>
          </w:rPr>
          <w:delText>]</w:delText>
        </w:r>
        <w:r w:rsidRPr="006E54B4" w:rsidDel="0076279C">
          <w:rPr>
            <w:rPrChange w:id="1001" w:author="Chelsea Helion" w:date="2024-10-23T10:53:00Z">
              <w:rPr>
                <w:rFonts w:ascii="Aptos" w:hAnsi="Aptos"/>
              </w:rPr>
            </w:rPrChange>
          </w:rPr>
          <w:delText xml:space="preserve"> FEAT </w:delText>
        </w:r>
        <w:r w:rsidR="009B1B62" w:rsidRPr="006E54B4" w:rsidDel="0076279C">
          <w:rPr>
            <w:rPrChange w:id="1002" w:author="Chelsea Helion" w:date="2024-10-23T10:53:00Z">
              <w:rPr>
                <w:rFonts w:ascii="Aptos" w:hAnsi="Aptos"/>
              </w:rPr>
            </w:rPrChange>
          </w:rPr>
          <w:delText>[</w:delText>
        </w:r>
        <w:r w:rsidRPr="006E54B4" w:rsidDel="0076279C">
          <w:rPr>
            <w:rPrChange w:id="1003" w:author="Chelsea Helion" w:date="2024-10-23T10:53:00Z">
              <w:rPr>
                <w:rFonts w:ascii="Aptos" w:hAnsi="Aptos"/>
              </w:rPr>
            </w:rPrChange>
          </w:rPr>
          <w:delText>v6.0.0</w:delText>
        </w:r>
        <w:r w:rsidR="009B1B62" w:rsidRPr="006E54B4" w:rsidDel="0076279C">
          <w:rPr>
            <w:rPrChange w:id="1004" w:author="Chelsea Helion" w:date="2024-10-23T10:53:00Z">
              <w:rPr>
                <w:rFonts w:ascii="Aptos" w:hAnsi="Aptos"/>
              </w:rPr>
            </w:rPrChange>
          </w:rPr>
          <w:delText>]</w:delText>
        </w:r>
        <w:r w:rsidRPr="006E54B4" w:rsidDel="0076279C">
          <w:rPr>
            <w:rPrChange w:id="1005" w:author="Chelsea Helion" w:date="2024-10-23T10:53:00Z">
              <w:rPr>
                <w:rFonts w:ascii="Aptos" w:hAnsi="Aptos"/>
              </w:rPr>
            </w:rPrChange>
          </w:rPr>
          <w:delText xml:space="preserve"> </w:delText>
        </w:r>
        <w:r w:rsidR="005D3927" w:rsidRPr="006E54B4" w:rsidDel="0076279C">
          <w:rPr>
            <w:rPrChange w:id="1006" w:author="Chelsea Helion" w:date="2024-10-23T10:53:00Z">
              <w:rPr>
                <w:rFonts w:ascii="Aptos" w:hAnsi="Aptos"/>
              </w:rPr>
            </w:rPrChange>
          </w:rPr>
          <w:fldChar w:fldCharType="begin"/>
        </w:r>
        <w:r w:rsidR="004F2335" w:rsidRPr="006E54B4" w:rsidDel="0076279C">
          <w:rPr>
            <w:rPrChange w:id="1007" w:author="Chelsea Helion" w:date="2024-10-23T10:53:00Z">
              <w:rPr>
                <w:rFonts w:ascii="Aptos" w:hAnsi="Aptos"/>
              </w:rPr>
            </w:rPrChange>
          </w:rPr>
          <w:del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delInstrText>
        </w:r>
        <w:r w:rsidR="005D3927" w:rsidRPr="006E54B4" w:rsidDel="0076279C">
          <w:rPr>
            <w:rPrChange w:id="1008" w:author="Chelsea Helion" w:date="2024-10-23T10:53:00Z">
              <w:rPr>
                <w:rFonts w:ascii="Aptos" w:hAnsi="Aptos"/>
              </w:rPr>
            </w:rPrChange>
          </w:rPr>
          <w:fldChar w:fldCharType="separate"/>
        </w:r>
        <w:r w:rsidR="005D3927" w:rsidRPr="006E54B4" w:rsidDel="0076279C">
          <w:rPr>
            <w:rPrChange w:id="1009" w:author="Chelsea Helion" w:date="2024-10-23T10:53:00Z">
              <w:rPr>
                <w:rFonts w:ascii="Aptos" w:hAnsi="Aptos"/>
              </w:rPr>
            </w:rPrChange>
          </w:rPr>
          <w:delText>(Jenkinson et al., 2012)</w:delText>
        </w:r>
        <w:r w:rsidR="005D3927" w:rsidRPr="006E54B4" w:rsidDel="0076279C">
          <w:rPr>
            <w:rPrChange w:id="1010" w:author="Chelsea Helion" w:date="2024-10-23T10:53:00Z">
              <w:rPr>
                <w:rFonts w:ascii="Aptos" w:hAnsi="Aptos"/>
              </w:rPr>
            </w:rPrChange>
          </w:rPr>
          <w:fldChar w:fldCharType="end"/>
        </w:r>
        <w:r w:rsidR="005D3927" w:rsidRPr="006E54B4" w:rsidDel="0076279C">
          <w:rPr>
            <w:rPrChange w:id="1011" w:author="Chelsea Helion" w:date="2024-10-23T10:53:00Z">
              <w:rPr>
                <w:rFonts w:ascii="Aptos" w:hAnsi="Aptos"/>
              </w:rPr>
            </w:rPrChange>
          </w:rPr>
          <w:delText xml:space="preserve"> </w:delText>
        </w:r>
        <w:r w:rsidRPr="006E54B4" w:rsidDel="0076279C">
          <w:rPr>
            <w:rPrChange w:id="1012" w:author="Chelsea Helion" w:date="2024-10-23T10:53:00Z">
              <w:rPr>
                <w:rFonts w:ascii="Aptos" w:hAnsi="Aptos"/>
              </w:rPr>
            </w:rPrChange>
          </w:rPr>
          <w:delText>was used to perform a univariate parametric modulation analysis</w:delText>
        </w:r>
        <w:r w:rsidR="0034534F" w:rsidRPr="006E54B4" w:rsidDel="0076279C">
          <w:rPr>
            <w:rPrChange w:id="1013" w:author="Chelsea Helion" w:date="2024-10-23T10:53:00Z">
              <w:rPr>
                <w:rFonts w:ascii="Aptos" w:hAnsi="Aptos"/>
              </w:rPr>
            </w:rPrChange>
          </w:rPr>
          <w:delText xml:space="preserve"> </w:delText>
        </w:r>
        <w:r w:rsidRPr="006E54B4" w:rsidDel="0076279C">
          <w:rPr>
            <w:rPrChange w:id="1014" w:author="Chelsea Helion" w:date="2024-10-23T10:53:00Z">
              <w:rPr>
                <w:rFonts w:ascii="Aptos" w:hAnsi="Aptos"/>
              </w:rPr>
            </w:rPrChange>
          </w:rPr>
          <w:delText>and contrast</w:delText>
        </w:r>
        <w:r w:rsidR="00400CBA" w:rsidRPr="006E54B4" w:rsidDel="0076279C">
          <w:rPr>
            <w:rPrChange w:id="1015" w:author="Chelsea Helion" w:date="2024-10-23T10:53:00Z">
              <w:rPr>
                <w:rFonts w:ascii="Aptos" w:hAnsi="Aptos"/>
              </w:rPr>
            </w:rPrChange>
          </w:rPr>
          <w:delText xml:space="preserve"> analyses</w:delText>
        </w:r>
        <w:r w:rsidRPr="006E54B4" w:rsidDel="0076279C">
          <w:rPr>
            <w:rPrChange w:id="1016" w:author="Chelsea Helion" w:date="2024-10-23T10:53:00Z">
              <w:rPr>
                <w:rFonts w:ascii="Aptos" w:hAnsi="Aptos"/>
              </w:rPr>
            </w:rPrChange>
          </w:rPr>
          <w:delText xml:space="preserve"> between conditions</w:delText>
        </w:r>
        <w:r w:rsidR="00CF2D02" w:rsidRPr="006E54B4" w:rsidDel="0076279C">
          <w:rPr>
            <w:rPrChange w:id="1017" w:author="Chelsea Helion" w:date="2024-10-23T10:53:00Z">
              <w:rPr>
                <w:rFonts w:ascii="Aptos" w:hAnsi="Aptos"/>
              </w:rPr>
            </w:rPrChange>
          </w:rPr>
          <w:delText xml:space="preserve"> (rating vs. non-rating)</w:delText>
        </w:r>
        <w:r w:rsidRPr="006E54B4" w:rsidDel="0076279C">
          <w:rPr>
            <w:rPrChange w:id="1018" w:author="Chelsea Helion" w:date="2024-10-23T10:53:00Z">
              <w:rPr>
                <w:rFonts w:ascii="Aptos" w:hAnsi="Aptos"/>
              </w:rPr>
            </w:rPrChange>
          </w:rPr>
          <w:delText>. For rated runs, three</w:delText>
        </w:r>
        <w:r w:rsidR="00CF2D02" w:rsidRPr="006E54B4" w:rsidDel="0076279C">
          <w:rPr>
            <w:rPrChange w:id="1019" w:author="Chelsea Helion" w:date="2024-10-23T10:53:00Z">
              <w:rPr>
                <w:rFonts w:ascii="Aptos" w:hAnsi="Aptos"/>
              </w:rPr>
            </w:rPrChange>
          </w:rPr>
          <w:delText xml:space="preserve"> (3)</w:delText>
        </w:r>
        <w:r w:rsidRPr="006E54B4" w:rsidDel="0076279C">
          <w:rPr>
            <w:rPrChange w:id="1020" w:author="Chelsea Helion" w:date="2024-10-23T10:53:00Z">
              <w:rPr>
                <w:rFonts w:ascii="Aptos" w:hAnsi="Aptos"/>
              </w:rPr>
            </w:rPrChange>
          </w:rPr>
          <w:delText xml:space="preserve"> three-column event files were constructed. The first</w:delText>
        </w:r>
        <w:r w:rsidR="00CF2D02" w:rsidRPr="006E54B4" w:rsidDel="0076279C">
          <w:rPr>
            <w:rPrChange w:id="1021" w:author="Chelsea Helion" w:date="2024-10-23T10:53:00Z">
              <w:rPr>
                <w:rFonts w:ascii="Aptos" w:hAnsi="Aptos"/>
              </w:rPr>
            </w:rPrChange>
          </w:rPr>
          <w:delText xml:space="preserve"> event file</w:delText>
        </w:r>
        <w:r w:rsidRPr="006E54B4" w:rsidDel="0076279C">
          <w:rPr>
            <w:rPrChange w:id="1022" w:author="Chelsea Helion" w:date="2024-10-23T10:53:00Z">
              <w:rPr>
                <w:rFonts w:ascii="Aptos" w:hAnsi="Aptos"/>
              </w:rPr>
            </w:rPrChange>
          </w:rPr>
          <w:delTex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delText>
        </w:r>
      </w:del>
    </w:p>
    <w:p w14:paraId="1E071789" w14:textId="44E430FB" w:rsidR="00CF2D02" w:rsidRPr="006E54B4" w:rsidDel="0076279C" w:rsidRDefault="00000000" w:rsidP="00AF6336">
      <w:pPr>
        <w:spacing w:line="240" w:lineRule="auto"/>
        <w:ind w:firstLine="720"/>
        <w:jc w:val="both"/>
        <w:rPr>
          <w:del w:id="1023" w:author="Chelsea Helion" w:date="2024-10-25T12:17:00Z"/>
          <w:rPrChange w:id="1024" w:author="Chelsea Helion" w:date="2024-10-23T10:53:00Z">
            <w:rPr>
              <w:del w:id="1025" w:author="Chelsea Helion" w:date="2024-10-25T12:17:00Z"/>
              <w:rFonts w:ascii="Aptos" w:hAnsi="Aptos"/>
            </w:rPr>
          </w:rPrChange>
        </w:rPr>
      </w:pPr>
      <w:del w:id="1026" w:author="Chelsea Helion" w:date="2024-10-25T12:17:00Z">
        <w:r w:rsidRPr="006E54B4" w:rsidDel="0076279C">
          <w:rPr>
            <w:rPrChange w:id="1027" w:author="Chelsea Helion" w:date="2024-10-23T10:53:00Z">
              <w:rPr>
                <w:rFonts w:ascii="Aptos" w:hAnsi="Aptos"/>
              </w:rPr>
            </w:rPrChange>
          </w:rPr>
          <w:delTex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By focusing exclusively on the number of button presses, we aimed to capture the cognitive and motor processes involved in rating itself. </w:delText>
        </w:r>
      </w:del>
    </w:p>
    <w:p w14:paraId="07708A12" w14:textId="461BE163" w:rsidR="00DE0869" w:rsidRPr="006E54B4" w:rsidDel="0076279C" w:rsidRDefault="00000000" w:rsidP="00AF6336">
      <w:pPr>
        <w:spacing w:line="240" w:lineRule="auto"/>
        <w:ind w:firstLine="720"/>
        <w:jc w:val="both"/>
        <w:rPr>
          <w:del w:id="1028" w:author="Chelsea Helion" w:date="2024-10-25T12:17:00Z"/>
          <w:rPrChange w:id="1029" w:author="Chelsea Helion" w:date="2024-10-23T10:53:00Z">
            <w:rPr>
              <w:del w:id="1030" w:author="Chelsea Helion" w:date="2024-10-25T12:17:00Z"/>
              <w:rFonts w:ascii="Aptos" w:hAnsi="Aptos"/>
            </w:rPr>
          </w:rPrChange>
        </w:rPr>
      </w:pPr>
      <w:del w:id="1031" w:author="Chelsea Helion" w:date="2024-10-25T12:17:00Z">
        <w:r w:rsidRPr="006E54B4" w:rsidDel="0076279C">
          <w:rPr>
            <w:rPrChange w:id="1032" w:author="Chelsea Helion" w:date="2024-10-23T10:53:00Z">
              <w:rPr>
                <w:rFonts w:ascii="Aptos" w:hAnsi="Aptos"/>
              </w:rPr>
            </w:rPrChange>
          </w:rPr>
          <w:delTex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delText>
        </w:r>
        <w:r w:rsidR="00CE37A4" w:rsidRPr="006E54B4" w:rsidDel="0076279C">
          <w:fldChar w:fldCharType="begin"/>
        </w:r>
        <w:r w:rsidR="004F2335" w:rsidRPr="006E54B4" w:rsidDel="0076279C">
          <w:delInstrText xml:space="preserve"> ADDIN ZOTERO_ITEM CSL_CITATION {"citationID":"kZra6KpM","properties":{"formattedCitation":"(Mumford, 2017)","plainCitation":"(Mumford, 2017)","noteIndex":0},"citationItems":[{"id":"c7ay7m1o/ukyBGxdS","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delInstrText>
        </w:r>
        <w:r w:rsidR="00CE37A4" w:rsidRPr="006E54B4" w:rsidDel="0076279C">
          <w:fldChar w:fldCharType="separate"/>
        </w:r>
        <w:r w:rsidR="005D0E03" w:rsidRPr="006E54B4" w:rsidDel="0076279C">
          <w:delText>(Mumford, 2017)</w:delText>
        </w:r>
        <w:r w:rsidR="00CE37A4" w:rsidRPr="006E54B4" w:rsidDel="0076279C">
          <w:fldChar w:fldCharType="end"/>
        </w:r>
        <w:r w:rsidRPr="006E54B4" w:rsidDel="0076279C">
          <w:rPr>
            <w:rPrChange w:id="1033" w:author="Chelsea Helion" w:date="2024-10-23T10:53:00Z">
              <w:rPr>
                <w:rFonts w:ascii="Aptos" w:hAnsi="Aptos"/>
              </w:rPr>
            </w:rPrChange>
          </w:rPr>
          <w:delText>.</w:delText>
        </w:r>
      </w:del>
    </w:p>
    <w:p w14:paraId="036D85EC" w14:textId="06494EA1" w:rsidR="00DE0869" w:rsidRPr="006E54B4" w:rsidDel="0076279C" w:rsidRDefault="00000000" w:rsidP="00AF6336">
      <w:pPr>
        <w:spacing w:line="240" w:lineRule="auto"/>
        <w:ind w:firstLine="720"/>
        <w:jc w:val="both"/>
        <w:rPr>
          <w:del w:id="1034" w:author="Chelsea Helion" w:date="2024-10-25T12:17:00Z"/>
          <w:rPrChange w:id="1035" w:author="Chelsea Helion" w:date="2024-10-23T10:53:00Z">
            <w:rPr>
              <w:del w:id="1036" w:author="Chelsea Helion" w:date="2024-10-25T12:17:00Z"/>
              <w:rFonts w:ascii="Aptos" w:hAnsi="Aptos"/>
            </w:rPr>
          </w:rPrChange>
        </w:rPr>
      </w:pPr>
      <w:del w:id="1037" w:author="Chelsea Helion" w:date="2024-10-25T12:17:00Z">
        <w:r w:rsidRPr="006E54B4" w:rsidDel="0076279C">
          <w:rPr>
            <w:rPrChange w:id="1038" w:author="Chelsea Helion" w:date="2024-10-23T10:53:00Z">
              <w:rPr>
                <w:rFonts w:ascii="Aptos" w:hAnsi="Aptos"/>
              </w:rPr>
            </w:rPrChange>
          </w:rPr>
          <w:delText>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delText>
        </w:r>
        <w:r w:rsidR="007772F8" w:rsidRPr="006E54B4" w:rsidDel="0076279C">
          <w:rPr>
            <w:rPrChange w:id="1039" w:author="Chelsea Helion" w:date="2024-10-23T10:53:00Z">
              <w:rPr>
                <w:rFonts w:ascii="Aptos" w:hAnsi="Aptos"/>
              </w:rPr>
            </w:rPrChange>
          </w:rPr>
          <w:delText xml:space="preserve"> </w:delText>
        </w:r>
        <w:r w:rsidR="00856F17" w:rsidRPr="006E54B4" w:rsidDel="0076279C">
          <w:rPr>
            <w:rPrChange w:id="1040" w:author="Chelsea Helion" w:date="2024-10-23T10:53:00Z">
              <w:rPr>
                <w:rFonts w:ascii="Aptos" w:hAnsi="Aptos"/>
              </w:rPr>
            </w:rPrChange>
          </w:rPr>
          <w:fldChar w:fldCharType="begin"/>
        </w:r>
        <w:r w:rsidR="004F2335" w:rsidRPr="006E54B4" w:rsidDel="0076279C">
          <w:rPr>
            <w:rPrChange w:id="1041" w:author="Chelsea Helion" w:date="2024-10-23T10:53:00Z">
              <w:rPr>
                <w:rFonts w:ascii="Aptos" w:hAnsi="Aptos"/>
              </w:rPr>
            </w:rPrChange>
          </w:rPr>
          <w:del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delInstrText>
        </w:r>
        <w:r w:rsidR="00856F17" w:rsidRPr="006E54B4" w:rsidDel="0076279C">
          <w:rPr>
            <w:rPrChange w:id="1042" w:author="Chelsea Helion" w:date="2024-10-23T10:53:00Z">
              <w:rPr>
                <w:rFonts w:ascii="Aptos" w:hAnsi="Aptos"/>
              </w:rPr>
            </w:rPrChange>
          </w:rPr>
          <w:fldChar w:fldCharType="separate"/>
        </w:r>
        <w:r w:rsidR="00856F17" w:rsidRPr="006E54B4" w:rsidDel="0076279C">
          <w:rPr>
            <w:rPrChange w:id="1043" w:author="Chelsea Helion" w:date="2024-10-23T10:53:00Z">
              <w:rPr>
                <w:rFonts w:ascii="Aptos" w:hAnsi="Aptos"/>
              </w:rPr>
            </w:rPrChange>
          </w:rPr>
          <w:delText>(Friston et al., 1995)</w:delText>
        </w:r>
        <w:r w:rsidR="00856F17" w:rsidRPr="006E54B4" w:rsidDel="0076279C">
          <w:rPr>
            <w:rPrChange w:id="1044" w:author="Chelsea Helion" w:date="2024-10-23T10:53:00Z">
              <w:rPr>
                <w:rFonts w:ascii="Aptos" w:hAnsi="Aptos"/>
              </w:rPr>
            </w:rPrChange>
          </w:rPr>
          <w:fldChar w:fldCharType="end"/>
        </w:r>
        <w:r w:rsidRPr="006E54B4" w:rsidDel="0076279C">
          <w:rPr>
            <w:rPrChange w:id="1045" w:author="Chelsea Helion" w:date="2024-10-23T10:53:00Z">
              <w:rPr>
                <w:rFonts w:ascii="Aptos" w:hAnsi="Aptos"/>
              </w:rPr>
            </w:rPrChange>
          </w:rPr>
          <w:delText xml:space="preserve"> - an especially important adjustment for long duration stimuli </w:delText>
        </w:r>
        <w:r w:rsidR="00FE4EBF" w:rsidRPr="006E54B4" w:rsidDel="0076279C">
          <w:rPr>
            <w:rPrChange w:id="1046" w:author="Chelsea Helion" w:date="2024-10-23T10:53:00Z">
              <w:rPr>
                <w:rFonts w:ascii="Aptos" w:hAnsi="Aptos"/>
              </w:rPr>
            </w:rPrChange>
          </w:rPr>
          <w:fldChar w:fldCharType="begin"/>
        </w:r>
        <w:r w:rsidR="004F2335" w:rsidRPr="006E54B4" w:rsidDel="0076279C">
          <w:rPr>
            <w:rPrChange w:id="1047" w:author="Chelsea Helion" w:date="2024-10-23T10:53:00Z">
              <w:rPr>
                <w:rFonts w:ascii="Aptos" w:hAnsi="Aptos"/>
              </w:rPr>
            </w:rPrChange>
          </w:rPr>
          <w:del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delInstrText>
        </w:r>
        <w:r w:rsidR="00FE4EBF" w:rsidRPr="006E54B4" w:rsidDel="0076279C">
          <w:rPr>
            <w:rPrChange w:id="1048" w:author="Chelsea Helion" w:date="2024-10-23T10:53:00Z">
              <w:rPr>
                <w:rFonts w:ascii="Aptos" w:hAnsi="Aptos"/>
              </w:rPr>
            </w:rPrChange>
          </w:rPr>
          <w:fldChar w:fldCharType="separate"/>
        </w:r>
        <w:r w:rsidR="00FE4EBF" w:rsidRPr="006E54B4" w:rsidDel="0076279C">
          <w:rPr>
            <w:rPrChange w:id="1049" w:author="Chelsea Helion" w:date="2024-10-23T10:53:00Z">
              <w:rPr>
                <w:rFonts w:ascii="Aptos" w:hAnsi="Aptos"/>
              </w:rPr>
            </w:rPrChange>
          </w:rPr>
          <w:delText>(Power et al., 2014)</w:delText>
        </w:r>
        <w:r w:rsidR="00FE4EBF" w:rsidRPr="006E54B4" w:rsidDel="0076279C">
          <w:rPr>
            <w:rPrChange w:id="1050" w:author="Chelsea Helion" w:date="2024-10-23T10:53:00Z">
              <w:rPr>
                <w:rFonts w:ascii="Aptos" w:hAnsi="Aptos"/>
              </w:rPr>
            </w:rPrChange>
          </w:rPr>
          <w:fldChar w:fldCharType="end"/>
        </w:r>
        <w:r w:rsidRPr="006E54B4" w:rsidDel="0076279C">
          <w:rPr>
            <w:rPrChange w:id="1051" w:author="Chelsea Helion" w:date="2024-10-23T10:53:00Z">
              <w:rPr>
                <w:rFonts w:ascii="Aptos" w:hAnsi="Aptos"/>
              </w:rPr>
            </w:rPrChange>
          </w:rPr>
          <w:delTex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imread function from the </w:delText>
        </w:r>
        <w:r w:rsidR="00FE4EBF" w:rsidRPr="006E54B4" w:rsidDel="0076279C">
          <w:rPr>
            <w:rPrChange w:id="1052" w:author="Chelsea Helion" w:date="2024-10-23T10:53:00Z">
              <w:rPr>
                <w:rFonts w:ascii="Aptos" w:hAnsi="Aptos"/>
              </w:rPr>
            </w:rPrChange>
          </w:rPr>
          <w:delText>OpenCV</w:delText>
        </w:r>
        <w:r w:rsidR="009B1B62" w:rsidRPr="006E54B4" w:rsidDel="0076279C">
          <w:rPr>
            <w:rPrChange w:id="1053" w:author="Chelsea Helion" w:date="2024-10-23T10:53:00Z">
              <w:rPr>
                <w:rFonts w:ascii="Aptos" w:hAnsi="Aptos"/>
              </w:rPr>
            </w:rPrChange>
          </w:rPr>
          <w:delText xml:space="preserve"> [v4.10.0.82] </w:delText>
        </w:r>
        <w:r w:rsidR="00DF18B4" w:rsidRPr="006E54B4" w:rsidDel="0076279C">
          <w:rPr>
            <w:rPrChange w:id="1054" w:author="Chelsea Helion" w:date="2024-10-23T10:53:00Z">
              <w:rPr>
                <w:rFonts w:ascii="Aptos" w:hAnsi="Aptos"/>
              </w:rPr>
            </w:rPrChange>
          </w:rPr>
          <w:fldChar w:fldCharType="begin"/>
        </w:r>
        <w:r w:rsidR="004F2335" w:rsidRPr="006E54B4" w:rsidDel="0076279C">
          <w:rPr>
            <w:rPrChange w:id="1055" w:author="Chelsea Helion" w:date="2024-10-23T10:53:00Z">
              <w:rPr>
                <w:rFonts w:ascii="Aptos" w:hAnsi="Aptos"/>
              </w:rPr>
            </w:rPrChange>
          </w:rPr>
          <w:del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delInstrText>
        </w:r>
        <w:r w:rsidR="00DF18B4" w:rsidRPr="006E54B4" w:rsidDel="0076279C">
          <w:rPr>
            <w:rPrChange w:id="1056" w:author="Chelsea Helion" w:date="2024-10-23T10:53:00Z">
              <w:rPr>
                <w:rFonts w:ascii="Aptos" w:hAnsi="Aptos"/>
              </w:rPr>
            </w:rPrChange>
          </w:rPr>
          <w:fldChar w:fldCharType="separate"/>
        </w:r>
        <w:r w:rsidR="00DF18B4" w:rsidRPr="006E54B4" w:rsidDel="0076279C">
          <w:rPr>
            <w:rPrChange w:id="1057" w:author="Chelsea Helion" w:date="2024-10-23T10:53:00Z">
              <w:rPr>
                <w:rFonts w:ascii="Aptos" w:hAnsi="Aptos"/>
              </w:rPr>
            </w:rPrChange>
          </w:rPr>
          <w:delText>(Bradski, 2000)</w:delText>
        </w:r>
        <w:r w:rsidR="00DF18B4" w:rsidRPr="006E54B4" w:rsidDel="0076279C">
          <w:rPr>
            <w:rPrChange w:id="1058" w:author="Chelsea Helion" w:date="2024-10-23T10:53:00Z">
              <w:rPr>
                <w:rFonts w:ascii="Aptos" w:hAnsi="Aptos"/>
              </w:rPr>
            </w:rPrChange>
          </w:rPr>
          <w:fldChar w:fldCharType="end"/>
        </w:r>
        <w:r w:rsidRPr="006E54B4" w:rsidDel="0076279C">
          <w:rPr>
            <w:rPrChange w:id="1059" w:author="Chelsea Helion" w:date="2024-10-23T10:53:00Z">
              <w:rPr>
                <w:rFonts w:ascii="Aptos" w:hAnsi="Aptos"/>
              </w:rPr>
            </w:rPrChange>
          </w:rPr>
          <w:delText xml:space="preserve"> python library</w:delText>
        </w:r>
        <w:r w:rsidR="009B1B62" w:rsidRPr="006E54B4" w:rsidDel="0076279C">
          <w:rPr>
            <w:rPrChange w:id="1060" w:author="Chelsea Helion" w:date="2024-10-23T10:53:00Z">
              <w:rPr>
                <w:rFonts w:ascii="Aptos" w:hAnsi="Aptos"/>
              </w:rPr>
            </w:rPrChange>
          </w:rPr>
          <w:delText xml:space="preserve"> </w:delText>
        </w:r>
        <w:r w:rsidRPr="006E54B4" w:rsidDel="0076279C">
          <w:rPr>
            <w:rPrChange w:id="1061" w:author="Chelsea Helion" w:date="2024-10-23T10:53:00Z">
              <w:rPr>
                <w:rFonts w:ascii="Aptos" w:hAnsi="Aptos"/>
              </w:rPr>
            </w:rPrChange>
          </w:rPr>
          <w:delText xml:space="preserve">and averaged within each TR. The average volume in decibels within each TR was calculated using the librosa </w:delText>
        </w:r>
        <w:r w:rsidR="009B1B62" w:rsidRPr="006E54B4" w:rsidDel="0076279C">
          <w:rPr>
            <w:rPrChange w:id="1062" w:author="Chelsea Helion" w:date="2024-10-23T10:53:00Z">
              <w:rPr>
                <w:rFonts w:ascii="Aptos" w:hAnsi="Aptos"/>
              </w:rPr>
            </w:rPrChange>
          </w:rPr>
          <w:delText xml:space="preserve">[v0.10.2] </w:delText>
        </w:r>
        <w:r w:rsidR="00DF18B4" w:rsidRPr="006E54B4" w:rsidDel="0076279C">
          <w:rPr>
            <w:rPrChange w:id="1063" w:author="Chelsea Helion" w:date="2024-10-23T10:53:00Z">
              <w:rPr>
                <w:rFonts w:ascii="Aptos" w:hAnsi="Aptos"/>
              </w:rPr>
            </w:rPrChange>
          </w:rPr>
          <w:fldChar w:fldCharType="begin"/>
        </w:r>
        <w:r w:rsidR="004F2335" w:rsidRPr="006E54B4" w:rsidDel="0076279C">
          <w:rPr>
            <w:rPrChange w:id="1064" w:author="Chelsea Helion" w:date="2024-10-23T10:53:00Z">
              <w:rPr>
                <w:rFonts w:ascii="Aptos" w:hAnsi="Aptos"/>
              </w:rPr>
            </w:rPrChange>
          </w:rPr>
          <w:del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delInstrText>
        </w:r>
        <w:r w:rsidR="00DF18B4" w:rsidRPr="006E54B4" w:rsidDel="0076279C">
          <w:rPr>
            <w:rPrChange w:id="1065" w:author="Chelsea Helion" w:date="2024-10-23T10:53:00Z">
              <w:rPr>
                <w:rFonts w:ascii="Aptos" w:hAnsi="Aptos"/>
              </w:rPr>
            </w:rPrChange>
          </w:rPr>
          <w:fldChar w:fldCharType="separate"/>
        </w:r>
        <w:r w:rsidR="00DF18B4" w:rsidRPr="006E54B4" w:rsidDel="0076279C">
          <w:rPr>
            <w:rPrChange w:id="1066" w:author="Chelsea Helion" w:date="2024-10-23T10:53:00Z">
              <w:rPr>
                <w:rFonts w:ascii="Aptos" w:hAnsi="Aptos"/>
              </w:rPr>
            </w:rPrChange>
          </w:rPr>
          <w:delText>(McFee et al., 2015)</w:delText>
        </w:r>
        <w:r w:rsidR="00DF18B4" w:rsidRPr="006E54B4" w:rsidDel="0076279C">
          <w:rPr>
            <w:rPrChange w:id="1067" w:author="Chelsea Helion" w:date="2024-10-23T10:53:00Z">
              <w:rPr>
                <w:rFonts w:ascii="Aptos" w:hAnsi="Aptos"/>
              </w:rPr>
            </w:rPrChange>
          </w:rPr>
          <w:fldChar w:fldCharType="end"/>
        </w:r>
        <w:r w:rsidRPr="006E54B4" w:rsidDel="0076279C">
          <w:rPr>
            <w:rPrChange w:id="1068" w:author="Chelsea Helion" w:date="2024-10-23T10:53:00Z">
              <w:rPr>
                <w:rFonts w:ascii="Aptos" w:hAnsi="Aptos"/>
              </w:rPr>
            </w:rPrChange>
          </w:rPr>
          <w:delText xml:space="preserve"> </w:delText>
        </w:r>
        <w:r w:rsidR="00CF2D02" w:rsidRPr="006E54B4" w:rsidDel="0076279C">
          <w:rPr>
            <w:rPrChange w:id="1069" w:author="Chelsea Helion" w:date="2024-10-23T10:53:00Z">
              <w:rPr>
                <w:rFonts w:ascii="Aptos" w:hAnsi="Aptos"/>
              </w:rPr>
            </w:rPrChange>
          </w:rPr>
          <w:delText>P</w:delText>
        </w:r>
        <w:r w:rsidRPr="006E54B4" w:rsidDel="0076279C">
          <w:rPr>
            <w:rPrChange w:id="1070" w:author="Chelsea Helion" w:date="2024-10-23T10:53:00Z">
              <w:rPr>
                <w:rFonts w:ascii="Aptos" w:hAnsi="Aptos"/>
              </w:rPr>
            </w:rPrChange>
          </w:rPr>
          <w:delText xml:space="preserve">ython library. The presence of speech and faces were manually coded moment-to-moment by a trained human annotator and confirmed by researcher review. Additional confirmation regarding the presence of faces or speech within each TR was achieved using Whisper </w:delText>
        </w:r>
        <w:r w:rsidR="009B1B62" w:rsidRPr="006E54B4" w:rsidDel="0076279C">
          <w:rPr>
            <w:rPrChange w:id="1071" w:author="Chelsea Helion" w:date="2024-10-23T10:53:00Z">
              <w:rPr>
                <w:rFonts w:ascii="Aptos" w:hAnsi="Aptos"/>
              </w:rPr>
            </w:rPrChange>
          </w:rPr>
          <w:delText>[</w:delText>
        </w:r>
        <w:r w:rsidR="003940FC" w:rsidRPr="006E54B4" w:rsidDel="0076279C">
          <w:rPr>
            <w:rPrChange w:id="1072" w:author="Chelsea Helion" w:date="2024-10-23T10:53:00Z">
              <w:rPr>
                <w:rFonts w:ascii="Aptos" w:hAnsi="Aptos"/>
              </w:rPr>
            </w:rPrChange>
          </w:rPr>
          <w:delText>v1.1.10</w:delText>
        </w:r>
        <w:r w:rsidR="009B1B62" w:rsidRPr="006E54B4" w:rsidDel="0076279C">
          <w:rPr>
            <w:rPrChange w:id="1073" w:author="Chelsea Helion" w:date="2024-10-23T10:53:00Z">
              <w:rPr>
                <w:rFonts w:ascii="Aptos" w:hAnsi="Aptos"/>
              </w:rPr>
            </w:rPrChange>
          </w:rPr>
          <w:delText>]</w:delText>
        </w:r>
        <w:r w:rsidR="003940FC" w:rsidRPr="006E54B4" w:rsidDel="0076279C">
          <w:rPr>
            <w:rPrChange w:id="1074" w:author="Chelsea Helion" w:date="2024-10-23T10:53:00Z">
              <w:rPr>
                <w:rFonts w:ascii="Aptos" w:hAnsi="Aptos"/>
              </w:rPr>
            </w:rPrChange>
          </w:rPr>
          <w:delText xml:space="preserve"> </w:delText>
        </w:r>
        <w:r w:rsidR="00DF18B4" w:rsidRPr="006E54B4" w:rsidDel="0076279C">
          <w:rPr>
            <w:rPrChange w:id="1075" w:author="Chelsea Helion" w:date="2024-10-23T10:53:00Z">
              <w:rPr>
                <w:rFonts w:ascii="Aptos" w:hAnsi="Aptos"/>
              </w:rPr>
            </w:rPrChange>
          </w:rPr>
          <w:fldChar w:fldCharType="begin"/>
        </w:r>
        <w:r w:rsidR="004F2335" w:rsidRPr="006E54B4" w:rsidDel="0076279C">
          <w:rPr>
            <w:rPrChange w:id="1076" w:author="Chelsea Helion" w:date="2024-10-23T10:53:00Z">
              <w:rPr>
                <w:rFonts w:ascii="Aptos" w:hAnsi="Aptos"/>
              </w:rPr>
            </w:rPrChange>
          </w:rPr>
          <w:del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delInstrText>
        </w:r>
        <w:r w:rsidR="00DF18B4" w:rsidRPr="006E54B4" w:rsidDel="0076279C">
          <w:rPr>
            <w:rPrChange w:id="1077" w:author="Chelsea Helion" w:date="2024-10-23T10:53:00Z">
              <w:rPr>
                <w:rFonts w:ascii="Aptos" w:hAnsi="Aptos"/>
              </w:rPr>
            </w:rPrChange>
          </w:rPr>
          <w:fldChar w:fldCharType="separate"/>
        </w:r>
        <w:r w:rsidR="00DF18B4" w:rsidRPr="006E54B4" w:rsidDel="0076279C">
          <w:rPr>
            <w:rPrChange w:id="1078" w:author="Chelsea Helion" w:date="2024-10-23T10:53:00Z">
              <w:rPr>
                <w:rFonts w:ascii="Aptos" w:hAnsi="Aptos"/>
              </w:rPr>
            </w:rPrChange>
          </w:rPr>
          <w:delText>(OpenAI, 2023)</w:delText>
        </w:r>
        <w:r w:rsidR="00DF18B4" w:rsidRPr="006E54B4" w:rsidDel="0076279C">
          <w:rPr>
            <w:rPrChange w:id="1079" w:author="Chelsea Helion" w:date="2024-10-23T10:53:00Z">
              <w:rPr>
                <w:rFonts w:ascii="Aptos" w:hAnsi="Aptos"/>
              </w:rPr>
            </w:rPrChange>
          </w:rPr>
          <w:fldChar w:fldCharType="end"/>
        </w:r>
        <w:r w:rsidR="00DF18B4" w:rsidRPr="006E54B4" w:rsidDel="0076279C">
          <w:rPr>
            <w:rPrChange w:id="1080" w:author="Chelsea Helion" w:date="2024-10-23T10:53:00Z">
              <w:rPr>
                <w:rFonts w:ascii="Aptos" w:hAnsi="Aptos"/>
              </w:rPr>
            </w:rPrChange>
          </w:rPr>
          <w:delText xml:space="preserve"> </w:delText>
        </w:r>
        <w:r w:rsidRPr="006E54B4" w:rsidDel="0076279C">
          <w:rPr>
            <w:rPrChange w:id="1081" w:author="Chelsea Helion" w:date="2024-10-23T10:53:00Z">
              <w:rPr>
                <w:rFonts w:ascii="Aptos" w:hAnsi="Aptos"/>
              </w:rPr>
            </w:rPrChange>
          </w:rPr>
          <w:delText>and the face_recognition</w:delText>
        </w:r>
        <w:r w:rsidR="009B1B62" w:rsidRPr="006E54B4" w:rsidDel="0076279C">
          <w:rPr>
            <w:rPrChange w:id="1082" w:author="Chelsea Helion" w:date="2024-10-23T10:53:00Z">
              <w:rPr>
                <w:rFonts w:ascii="Aptos" w:hAnsi="Aptos"/>
              </w:rPr>
            </w:rPrChange>
          </w:rPr>
          <w:delText xml:space="preserve"> [v1.3.0]</w:delText>
        </w:r>
        <w:r w:rsidRPr="006E54B4" w:rsidDel="0076279C">
          <w:rPr>
            <w:rPrChange w:id="1083" w:author="Chelsea Helion" w:date="2024-10-23T10:53:00Z">
              <w:rPr>
                <w:rFonts w:ascii="Aptos" w:hAnsi="Aptos"/>
              </w:rPr>
            </w:rPrChange>
          </w:rPr>
          <w:delText xml:space="preserve"> </w:delText>
        </w:r>
        <w:r w:rsidR="00DF18B4" w:rsidRPr="006E54B4" w:rsidDel="0076279C">
          <w:rPr>
            <w:rPrChange w:id="1084" w:author="Chelsea Helion" w:date="2024-10-23T10:53:00Z">
              <w:rPr>
                <w:rFonts w:ascii="Aptos" w:hAnsi="Aptos"/>
              </w:rPr>
            </w:rPrChange>
          </w:rPr>
          <w:fldChar w:fldCharType="begin"/>
        </w:r>
        <w:r w:rsidR="004F2335" w:rsidRPr="006E54B4" w:rsidDel="0076279C">
          <w:rPr>
            <w:rPrChange w:id="1085" w:author="Chelsea Helion" w:date="2024-10-23T10:53:00Z">
              <w:rPr>
                <w:rFonts w:ascii="Aptos" w:hAnsi="Aptos"/>
              </w:rPr>
            </w:rPrChange>
          </w:rPr>
          <w:del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delInstrText>
        </w:r>
        <w:r w:rsidR="00DF18B4" w:rsidRPr="006E54B4" w:rsidDel="0076279C">
          <w:rPr>
            <w:rPrChange w:id="1086" w:author="Chelsea Helion" w:date="2024-10-23T10:53:00Z">
              <w:rPr>
                <w:rFonts w:ascii="Aptos" w:hAnsi="Aptos"/>
              </w:rPr>
            </w:rPrChange>
          </w:rPr>
          <w:fldChar w:fldCharType="separate"/>
        </w:r>
        <w:r w:rsidR="00DF18B4" w:rsidRPr="006E54B4" w:rsidDel="0076279C">
          <w:rPr>
            <w:rPrChange w:id="1087" w:author="Chelsea Helion" w:date="2024-10-23T10:53:00Z">
              <w:rPr>
                <w:rFonts w:ascii="Aptos" w:hAnsi="Aptos"/>
              </w:rPr>
            </w:rPrChange>
          </w:rPr>
          <w:delText>(Ageitgey, 2023)</w:delText>
        </w:r>
        <w:r w:rsidR="00DF18B4" w:rsidRPr="006E54B4" w:rsidDel="0076279C">
          <w:rPr>
            <w:rPrChange w:id="1088" w:author="Chelsea Helion" w:date="2024-10-23T10:53:00Z">
              <w:rPr>
                <w:rFonts w:ascii="Aptos" w:hAnsi="Aptos"/>
              </w:rPr>
            </w:rPrChange>
          </w:rPr>
          <w:fldChar w:fldCharType="end"/>
        </w:r>
        <w:r w:rsidR="00DF18B4" w:rsidRPr="006E54B4" w:rsidDel="0076279C">
          <w:rPr>
            <w:rPrChange w:id="1089" w:author="Chelsea Helion" w:date="2024-10-23T10:53:00Z">
              <w:rPr>
                <w:rFonts w:ascii="Aptos" w:hAnsi="Aptos"/>
              </w:rPr>
            </w:rPrChange>
          </w:rPr>
          <w:delText xml:space="preserve"> </w:delText>
        </w:r>
        <w:r w:rsidR="00CF2D02" w:rsidRPr="006E54B4" w:rsidDel="0076279C">
          <w:rPr>
            <w:rPrChange w:id="1090" w:author="Chelsea Helion" w:date="2024-10-23T10:53:00Z">
              <w:rPr>
                <w:rFonts w:ascii="Aptos" w:hAnsi="Aptos"/>
              </w:rPr>
            </w:rPrChange>
          </w:rPr>
          <w:delText>P</w:delText>
        </w:r>
        <w:r w:rsidRPr="006E54B4" w:rsidDel="0076279C">
          <w:rPr>
            <w:rPrChange w:id="1091" w:author="Chelsea Helion" w:date="2024-10-23T10:53:00Z">
              <w:rPr>
                <w:rFonts w:ascii="Aptos" w:hAnsi="Aptos"/>
              </w:rPr>
            </w:rPrChange>
          </w:rPr>
          <w:delText>ython library, which aligned with manual annotations. All stimulus-related confounds were z-scored.</w:delText>
        </w:r>
      </w:del>
    </w:p>
    <w:p w14:paraId="1BB756C0" w14:textId="4E098B0B" w:rsidR="00DE0869" w:rsidRPr="006E54B4" w:rsidDel="0076279C" w:rsidRDefault="00000000" w:rsidP="00AF6336">
      <w:pPr>
        <w:spacing w:line="240" w:lineRule="auto"/>
        <w:ind w:firstLine="720"/>
        <w:jc w:val="both"/>
        <w:rPr>
          <w:del w:id="1092" w:author="Chelsea Helion" w:date="2024-10-25T12:17:00Z"/>
          <w:rPrChange w:id="1093" w:author="Chelsea Helion" w:date="2024-10-23T10:53:00Z">
            <w:rPr>
              <w:del w:id="1094" w:author="Chelsea Helion" w:date="2024-10-25T12:17:00Z"/>
              <w:rFonts w:ascii="Aptos" w:hAnsi="Aptos"/>
            </w:rPr>
          </w:rPrChange>
        </w:rPr>
      </w:pPr>
      <w:del w:id="1095" w:author="Chelsea Helion" w:date="2024-10-25T12:17:00Z">
        <w:r w:rsidRPr="006E54B4" w:rsidDel="0076279C">
          <w:rPr>
            <w:rPrChange w:id="1096" w:author="Chelsea Helion" w:date="2024-10-23T10:53:00Z">
              <w:rPr>
                <w:rFonts w:ascii="Aptos" w:hAnsi="Aptos"/>
              </w:rPr>
            </w:rPrChange>
          </w:rPr>
          <w:delTex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delText>
        </w:r>
        <w:r w:rsidR="005D0E03" w:rsidRPr="006E54B4" w:rsidDel="0076279C">
          <w:rPr>
            <w:rPrChange w:id="1097" w:author="Chelsea Helion" w:date="2024-10-23T10:53:00Z">
              <w:rPr>
                <w:rFonts w:ascii="Aptos" w:hAnsi="Aptos"/>
              </w:rPr>
            </w:rPrChange>
          </w:rPr>
          <w:fldChar w:fldCharType="begin"/>
        </w:r>
        <w:r w:rsidR="004F2335" w:rsidRPr="006E54B4" w:rsidDel="0076279C">
          <w:rPr>
            <w:rPrChange w:id="1098" w:author="Chelsea Helion" w:date="2024-10-23T10:53:00Z">
              <w:rPr>
                <w:rFonts w:ascii="Aptos" w:hAnsi="Aptos"/>
              </w:rPr>
            </w:rPrChange>
          </w:rPr>
          <w:del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delInstrText>
        </w:r>
        <w:r w:rsidR="005D0E03" w:rsidRPr="006E54B4" w:rsidDel="0076279C">
          <w:rPr>
            <w:rPrChange w:id="1099" w:author="Chelsea Helion" w:date="2024-10-23T10:53:00Z">
              <w:rPr>
                <w:rFonts w:ascii="Aptos" w:hAnsi="Aptos"/>
              </w:rPr>
            </w:rPrChange>
          </w:rPr>
          <w:fldChar w:fldCharType="separate"/>
        </w:r>
        <w:r w:rsidR="005D0E03" w:rsidRPr="006E54B4" w:rsidDel="0076279C">
          <w:rPr>
            <w:rPrChange w:id="1100" w:author="Chelsea Helion" w:date="2024-10-23T10:53:00Z">
              <w:rPr>
                <w:rFonts w:ascii="Aptos" w:hAnsi="Aptos"/>
              </w:rPr>
            </w:rPrChange>
          </w:rPr>
          <w:delText>Woo et al. (2014)</w:delText>
        </w:r>
        <w:r w:rsidR="005D0E03" w:rsidRPr="006E54B4" w:rsidDel="0076279C">
          <w:rPr>
            <w:rPrChange w:id="1101" w:author="Chelsea Helion" w:date="2024-10-23T10:53:00Z">
              <w:rPr>
                <w:rFonts w:ascii="Aptos" w:hAnsi="Aptos"/>
              </w:rPr>
            </w:rPrChange>
          </w:rPr>
          <w:fldChar w:fldCharType="end"/>
        </w:r>
        <w:r w:rsidRPr="006E54B4" w:rsidDel="0076279C">
          <w:rPr>
            <w:rPrChange w:id="1102" w:author="Chelsea Helion" w:date="2024-10-23T10:53:00Z">
              <w:rPr>
                <w:rFonts w:ascii="Aptos" w:hAnsi="Aptos"/>
              </w:rPr>
            </w:rPrChange>
          </w:rPr>
          <w:delTex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delText>
        </w:r>
      </w:del>
    </w:p>
    <w:p w14:paraId="6387B713" w14:textId="472D5BDA" w:rsidR="00DE0869" w:rsidRPr="006E54B4" w:rsidDel="0076279C" w:rsidRDefault="00000000" w:rsidP="00AF6336">
      <w:pPr>
        <w:spacing w:line="240" w:lineRule="auto"/>
        <w:ind w:firstLine="720"/>
        <w:jc w:val="both"/>
        <w:rPr>
          <w:del w:id="1103" w:author="Chelsea Helion" w:date="2024-10-25T12:17:00Z"/>
          <w:rPrChange w:id="1104" w:author="Chelsea Helion" w:date="2024-10-23T10:53:00Z">
            <w:rPr>
              <w:del w:id="1105" w:author="Chelsea Helion" w:date="2024-10-25T12:17:00Z"/>
              <w:rFonts w:ascii="Aptos" w:hAnsi="Aptos"/>
            </w:rPr>
          </w:rPrChange>
        </w:rPr>
      </w:pPr>
      <w:del w:id="1106" w:author="Chelsea Helion" w:date="2024-10-25T12:17:00Z">
        <w:r w:rsidRPr="006E54B4" w:rsidDel="0076279C">
          <w:rPr>
            <w:b/>
            <w:rPrChange w:id="1107" w:author="Chelsea Helion" w:date="2024-10-23T10:53:00Z">
              <w:rPr>
                <w:rFonts w:ascii="Aptos" w:hAnsi="Aptos"/>
                <w:b/>
              </w:rPr>
            </w:rPrChange>
          </w:rPr>
          <w:delText xml:space="preserve">Intersubject Correlation Analysis. </w:delText>
        </w:r>
        <w:r w:rsidRPr="006E54B4" w:rsidDel="0076279C">
          <w:rPr>
            <w:rPrChange w:id="1108" w:author="Chelsea Helion" w:date="2024-10-23T10:53:00Z">
              <w:rPr>
                <w:rFonts w:ascii="Aptos" w:hAnsi="Aptos"/>
              </w:rPr>
            </w:rPrChange>
          </w:rPr>
          <w:delText xml:space="preserve">Intersubject correlations were calculated using the parcel-wise approach that nltool’s isc and isc_group functions </w:delText>
        </w:r>
        <w:r w:rsidR="008926E2" w:rsidRPr="006E54B4" w:rsidDel="0076279C">
          <w:rPr>
            <w:rPrChange w:id="1109" w:author="Chelsea Helion" w:date="2024-10-23T10:53:00Z">
              <w:rPr>
                <w:rFonts w:ascii="Aptos" w:hAnsi="Aptos"/>
              </w:rPr>
            </w:rPrChange>
          </w:rPr>
          <w:fldChar w:fldCharType="begin"/>
        </w:r>
        <w:r w:rsidR="004F2335" w:rsidRPr="006E54B4" w:rsidDel="0076279C">
          <w:rPr>
            <w:rPrChange w:id="1110" w:author="Chelsea Helion" w:date="2024-10-23T10:53:00Z">
              <w:rPr>
                <w:rFonts w:ascii="Aptos" w:hAnsi="Aptos"/>
              </w:rPr>
            </w:rPrChange>
          </w:rPr>
          <w:del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delInstrText>
        </w:r>
        <w:r w:rsidR="008926E2" w:rsidRPr="006E54B4" w:rsidDel="0076279C">
          <w:rPr>
            <w:rPrChange w:id="1111" w:author="Chelsea Helion" w:date="2024-10-23T10:53:00Z">
              <w:rPr>
                <w:rFonts w:ascii="Aptos" w:hAnsi="Aptos"/>
              </w:rPr>
            </w:rPrChange>
          </w:rPr>
          <w:fldChar w:fldCharType="separate"/>
        </w:r>
        <w:r w:rsidR="008926E2" w:rsidRPr="006E54B4" w:rsidDel="0076279C">
          <w:rPr>
            <w:rPrChange w:id="1112" w:author="Chelsea Helion" w:date="2024-10-23T10:53:00Z">
              <w:rPr>
                <w:rFonts w:ascii="Aptos" w:hAnsi="Aptos"/>
              </w:rPr>
            </w:rPrChange>
          </w:rPr>
          <w:delText>(Chang et al., 2018)</w:delText>
        </w:r>
        <w:r w:rsidR="008926E2" w:rsidRPr="006E54B4" w:rsidDel="0076279C">
          <w:rPr>
            <w:rPrChange w:id="1113" w:author="Chelsea Helion" w:date="2024-10-23T10:53:00Z">
              <w:rPr>
                <w:rFonts w:ascii="Aptos" w:hAnsi="Aptos"/>
              </w:rPr>
            </w:rPrChange>
          </w:rPr>
          <w:fldChar w:fldCharType="end"/>
        </w:r>
        <w:r w:rsidRPr="006E54B4" w:rsidDel="0076279C">
          <w:rPr>
            <w:rPrChange w:id="1114" w:author="Chelsea Helion" w:date="2024-10-23T10:53:00Z">
              <w:rPr>
                <w:rFonts w:ascii="Aptos" w:hAnsi="Aptos"/>
              </w:rPr>
            </w:rPrChange>
          </w:rPr>
          <w:delText xml:space="preserve"> employ</w:delText>
        </w:r>
        <w:r w:rsidR="00CF2D02" w:rsidRPr="006E54B4" w:rsidDel="0076279C">
          <w:rPr>
            <w:rPrChange w:id="1115" w:author="Chelsea Helion" w:date="2024-10-23T10:53:00Z">
              <w:rPr>
                <w:rFonts w:ascii="Aptos" w:hAnsi="Aptos"/>
              </w:rPr>
            </w:rPrChange>
          </w:rPr>
          <w:delText>ed</w:delText>
        </w:r>
        <w:r w:rsidRPr="006E54B4" w:rsidDel="0076279C">
          <w:rPr>
            <w:rPrChange w:id="1116" w:author="Chelsea Helion" w:date="2024-10-23T10:53:00Z">
              <w:rPr>
                <w:rFonts w:ascii="Aptos" w:hAnsi="Aptos"/>
              </w:rPr>
            </w:rPrChange>
          </w:rPr>
          <w:delText xml:space="preserve"> in Python. These functions correlate the time series of each ROI's activity within each participant with the average time series of that same ROI across all other participants, or all other participants within their group in the case of isc_group. This yields a coefficient (the median correlative value, as recommended by </w:delText>
        </w:r>
        <w:r w:rsidR="008F518E" w:rsidRPr="006E54B4" w:rsidDel="0076279C">
          <w:rPr>
            <w:rPrChange w:id="1117" w:author="Chelsea Helion" w:date="2024-10-23T10:53:00Z">
              <w:rPr>
                <w:rFonts w:ascii="Aptos" w:hAnsi="Aptos"/>
              </w:rPr>
            </w:rPrChange>
          </w:rPr>
          <w:fldChar w:fldCharType="begin"/>
        </w:r>
        <w:r w:rsidR="004F2335" w:rsidRPr="006E54B4" w:rsidDel="0076279C">
          <w:rPr>
            <w:rPrChange w:id="1118" w:author="Chelsea Helion" w:date="2024-10-23T10:53:00Z">
              <w:rPr>
                <w:rFonts w:ascii="Aptos" w:hAnsi="Aptos"/>
              </w:rPr>
            </w:rPrChange>
          </w:rPr>
          <w:del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delInstrText>
        </w:r>
        <w:r w:rsidR="008F518E" w:rsidRPr="006E54B4" w:rsidDel="0076279C">
          <w:rPr>
            <w:rPrChange w:id="1119" w:author="Chelsea Helion" w:date="2024-10-23T10:53:00Z">
              <w:rPr>
                <w:rFonts w:ascii="Aptos" w:hAnsi="Aptos"/>
              </w:rPr>
            </w:rPrChange>
          </w:rPr>
          <w:fldChar w:fldCharType="separate"/>
        </w:r>
        <w:r w:rsidR="008F518E" w:rsidRPr="006E54B4" w:rsidDel="0076279C">
          <w:rPr>
            <w:rPrChange w:id="1120" w:author="Chelsea Helion" w:date="2024-10-23T10:53:00Z">
              <w:rPr>
                <w:rFonts w:ascii="Aptos" w:hAnsi="Aptos"/>
              </w:rPr>
            </w:rPrChange>
          </w:rPr>
          <w:delText>G. Chen et al., 2016</w:delText>
        </w:r>
        <w:r w:rsidR="008F518E" w:rsidRPr="006E54B4" w:rsidDel="0076279C">
          <w:rPr>
            <w:rPrChange w:id="1121" w:author="Chelsea Helion" w:date="2024-10-23T10:53:00Z">
              <w:rPr>
                <w:rFonts w:ascii="Aptos" w:hAnsi="Aptos"/>
              </w:rPr>
            </w:rPrChange>
          </w:rPr>
          <w:fldChar w:fldCharType="end"/>
        </w:r>
        <w:r w:rsidRPr="006E54B4" w:rsidDel="0076279C">
          <w:rPr>
            <w:rPrChange w:id="1122" w:author="Chelsea Helion" w:date="2024-10-23T10:53:00Z">
              <w:rPr>
                <w:rFonts w:ascii="Aptos" w:hAnsi="Aptos"/>
              </w:rPr>
            </w:rPrChange>
          </w:rPr>
          <w:delText xml:space="preserve">) representing how similar neural activity patterns are in that ROI among that sample. To assess the significance of differences in neural synchrony between groups (i.e., </w:delText>
        </w:r>
        <w:r w:rsidR="00A57B68" w:rsidRPr="006E54B4" w:rsidDel="0076279C">
          <w:rPr>
            <w:rPrChange w:id="1123" w:author="Chelsea Helion" w:date="2024-10-23T10:53:00Z">
              <w:rPr>
                <w:rFonts w:ascii="Aptos" w:hAnsi="Aptos"/>
              </w:rPr>
            </w:rPrChange>
          </w:rPr>
          <w:delText xml:space="preserve">expressive </w:delText>
        </w:r>
        <w:r w:rsidRPr="006E54B4" w:rsidDel="0076279C">
          <w:rPr>
            <w:rPrChange w:id="1124" w:author="Chelsea Helion" w:date="2024-10-23T10:53:00Z">
              <w:rPr>
                <w:rFonts w:ascii="Aptos" w:hAnsi="Aptos"/>
              </w:rPr>
            </w:rPrChange>
          </w:rPr>
          <w:delText xml:space="preserve">raters and </w:delText>
        </w:r>
        <w:r w:rsidR="00A57B68" w:rsidRPr="006E54B4" w:rsidDel="0076279C">
          <w:rPr>
            <w:rPrChange w:id="1125" w:author="Chelsea Helion" w:date="2024-10-23T10:53:00Z">
              <w:rPr>
                <w:rFonts w:ascii="Aptos" w:hAnsi="Aptos"/>
              </w:rPr>
            </w:rPrChange>
          </w:rPr>
          <w:delText xml:space="preserve">reflective </w:delText>
        </w:r>
        <w:r w:rsidRPr="006E54B4" w:rsidDel="0076279C">
          <w:rPr>
            <w:rPrChange w:id="1126" w:author="Chelsea Helion" w:date="2024-10-23T10:53:00Z">
              <w:rPr>
                <w:rFonts w:ascii="Aptos" w:hAnsi="Aptos"/>
              </w:rPr>
            </w:rPrChange>
          </w:rPr>
          <w:delText>non-raters) within each run, we used subject-wise bootstrapping</w:delText>
        </w:r>
        <w:r w:rsidR="00400CBA" w:rsidRPr="006E54B4" w:rsidDel="0076279C">
          <w:rPr>
            <w:rPrChange w:id="1127" w:author="Chelsea Helion" w:date="2024-10-23T10:53:00Z">
              <w:rPr>
                <w:rFonts w:ascii="Aptos" w:hAnsi="Aptos"/>
              </w:rPr>
            </w:rPrChange>
          </w:rPr>
          <w:delText>,</w:delText>
        </w:r>
        <w:r w:rsidRPr="006E54B4" w:rsidDel="0076279C">
          <w:rPr>
            <w:rPrChange w:id="1128" w:author="Chelsea Helion" w:date="2024-10-23T10:53:00Z">
              <w:rPr>
                <w:rFonts w:ascii="Aptos" w:hAnsi="Aptos"/>
              </w:rPr>
            </w:rPrChange>
          </w:rPr>
          <w:delText xml:space="preserve">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delText>
        </w:r>
        <w:r w:rsidR="008F518E" w:rsidRPr="006E54B4" w:rsidDel="0076279C">
          <w:rPr>
            <w:rPrChange w:id="1129" w:author="Chelsea Helion" w:date="2024-10-23T10:53:00Z">
              <w:rPr>
                <w:rFonts w:ascii="Aptos" w:hAnsi="Aptos"/>
              </w:rPr>
            </w:rPrChange>
          </w:rPr>
          <w:fldChar w:fldCharType="begin"/>
        </w:r>
        <w:r w:rsidR="004F2335" w:rsidRPr="006E54B4" w:rsidDel="0076279C">
          <w:rPr>
            <w:rPrChange w:id="1130" w:author="Chelsea Helion" w:date="2024-10-23T10:53:00Z">
              <w:rPr>
                <w:rFonts w:ascii="Aptos" w:hAnsi="Aptos"/>
              </w:rPr>
            </w:rPrChange>
          </w:rPr>
          <w:del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delInstrText>
        </w:r>
        <w:r w:rsidR="008F518E" w:rsidRPr="006E54B4" w:rsidDel="0076279C">
          <w:rPr>
            <w:rPrChange w:id="1131" w:author="Chelsea Helion" w:date="2024-10-23T10:53:00Z">
              <w:rPr>
                <w:rFonts w:ascii="Aptos" w:hAnsi="Aptos"/>
              </w:rPr>
            </w:rPrChange>
          </w:rPr>
          <w:fldChar w:fldCharType="separate"/>
        </w:r>
        <w:r w:rsidR="008F518E" w:rsidRPr="006E54B4" w:rsidDel="0076279C">
          <w:rPr>
            <w:rPrChange w:id="1132" w:author="Chelsea Helion" w:date="2024-10-23T10:53:00Z">
              <w:rPr>
                <w:rFonts w:ascii="Aptos" w:hAnsi="Aptos"/>
              </w:rPr>
            </w:rPrChange>
          </w:rPr>
          <w:delText>(G. Chen et al., 2016)</w:delText>
        </w:r>
        <w:r w:rsidR="008F518E" w:rsidRPr="006E54B4" w:rsidDel="0076279C">
          <w:rPr>
            <w:rPrChange w:id="1133" w:author="Chelsea Helion" w:date="2024-10-23T10:53:00Z">
              <w:rPr>
                <w:rFonts w:ascii="Aptos" w:hAnsi="Aptos"/>
              </w:rPr>
            </w:rPrChange>
          </w:rPr>
          <w:fldChar w:fldCharType="end"/>
        </w:r>
        <w:r w:rsidRPr="006E54B4" w:rsidDel="0076279C">
          <w:rPr>
            <w:rPrChange w:id="1134" w:author="Chelsea Helion" w:date="2024-10-23T10:53:00Z">
              <w:rPr>
                <w:rFonts w:ascii="Aptos" w:hAnsi="Aptos"/>
              </w:rPr>
            </w:rPrChange>
          </w:rPr>
          <w:delTex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Bejamini-Hochberg procedure to maintain the false discovery rate below 0.001. </w:delText>
        </w:r>
      </w:del>
    </w:p>
    <w:p w14:paraId="68873E00" w14:textId="6F0055E3" w:rsidR="00DE0869" w:rsidRPr="006E54B4" w:rsidDel="0076279C" w:rsidRDefault="00000000" w:rsidP="00AF6336">
      <w:pPr>
        <w:spacing w:line="240" w:lineRule="auto"/>
        <w:ind w:firstLine="720"/>
        <w:jc w:val="both"/>
        <w:rPr>
          <w:del w:id="1135" w:author="Chelsea Helion" w:date="2024-10-25T12:17:00Z"/>
          <w:rPrChange w:id="1136" w:author="Chelsea Helion" w:date="2024-10-23T10:53:00Z">
            <w:rPr>
              <w:del w:id="1137" w:author="Chelsea Helion" w:date="2024-10-25T12:17:00Z"/>
              <w:rFonts w:ascii="Aptos" w:hAnsi="Aptos"/>
            </w:rPr>
          </w:rPrChange>
        </w:rPr>
      </w:pPr>
      <w:del w:id="1138" w:author="Chelsea Helion" w:date="2024-10-25T12:17:00Z">
        <w:r w:rsidRPr="006E54B4" w:rsidDel="0076279C">
          <w:rPr>
            <w:b/>
            <w:bCs/>
            <w:rPrChange w:id="1139" w:author="Chelsea Helion" w:date="2024-10-23T10:53:00Z">
              <w:rPr>
                <w:rFonts w:ascii="Aptos" w:hAnsi="Aptos"/>
                <w:b/>
                <w:bCs/>
              </w:rPr>
            </w:rPrChange>
          </w:rPr>
          <w:delText>Activation Labeling.</w:delText>
        </w:r>
        <w:r w:rsidRPr="006E54B4" w:rsidDel="0076279C">
          <w:rPr>
            <w:rPrChange w:id="1140" w:author="Chelsea Helion" w:date="2024-10-23T10:53:00Z">
              <w:rPr>
                <w:rFonts w:ascii="Aptos" w:hAnsi="Aptos"/>
              </w:rPr>
            </w:rPrChange>
          </w:rPr>
          <w:delText xml:space="preserve"> After completing analyses, thresholded z-statistic maps and r-statistic maps were annotated using </w:delText>
        </w:r>
        <w:r w:rsidR="0034534F" w:rsidRPr="006E54B4" w:rsidDel="0076279C">
          <w:rPr>
            <w:rPrChange w:id="1141" w:author="Chelsea Helion" w:date="2024-10-23T10:53:00Z">
              <w:rPr>
                <w:rFonts w:ascii="Aptos" w:hAnsi="Aptos"/>
              </w:rPr>
            </w:rPrChange>
          </w:rPr>
          <w:delText>the automated</w:delText>
        </w:r>
        <w:r w:rsidRPr="006E54B4" w:rsidDel="0076279C">
          <w:rPr>
            <w:rPrChange w:id="1142" w:author="Chelsea Helion" w:date="2024-10-23T10:53:00Z">
              <w:rPr>
                <w:rFonts w:ascii="Aptos" w:hAnsi="Aptos"/>
              </w:rPr>
            </w:rPrChange>
          </w:rPr>
          <w:delText xml:space="preserve"> anatomical atlas (AAL) </w:delText>
        </w:r>
        <w:r w:rsidR="008F518E" w:rsidRPr="006E54B4" w:rsidDel="0076279C">
          <w:rPr>
            <w:rPrChange w:id="1143" w:author="Chelsea Helion" w:date="2024-10-23T10:53:00Z">
              <w:rPr>
                <w:rFonts w:ascii="Aptos" w:hAnsi="Aptos"/>
              </w:rPr>
            </w:rPrChange>
          </w:rPr>
          <w:fldChar w:fldCharType="begin"/>
        </w:r>
        <w:r w:rsidR="004F2335" w:rsidRPr="006E54B4" w:rsidDel="0076279C">
          <w:rPr>
            <w:rPrChange w:id="1144" w:author="Chelsea Helion" w:date="2024-10-23T10:53:00Z">
              <w:rPr>
                <w:rFonts w:ascii="Aptos" w:hAnsi="Aptos"/>
              </w:rPr>
            </w:rPrChange>
          </w:rPr>
          <w:del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delInstrText>
        </w:r>
        <w:r w:rsidR="008F518E" w:rsidRPr="006E54B4" w:rsidDel="0076279C">
          <w:rPr>
            <w:rPrChange w:id="1145" w:author="Chelsea Helion" w:date="2024-10-23T10:53:00Z">
              <w:rPr>
                <w:rFonts w:ascii="Aptos" w:hAnsi="Aptos"/>
              </w:rPr>
            </w:rPrChange>
          </w:rPr>
          <w:fldChar w:fldCharType="separate"/>
        </w:r>
        <w:r w:rsidR="008F518E" w:rsidRPr="006E54B4" w:rsidDel="0076279C">
          <w:rPr>
            <w:rPrChange w:id="1146" w:author="Chelsea Helion" w:date="2024-10-23T10:53:00Z">
              <w:rPr>
                <w:rFonts w:ascii="Aptos" w:hAnsi="Aptos"/>
              </w:rPr>
            </w:rPrChange>
          </w:rPr>
          <w:delText>(Tzourio-Mazoyer et al., 2002)</w:delText>
        </w:r>
        <w:r w:rsidR="008F518E" w:rsidRPr="006E54B4" w:rsidDel="0076279C">
          <w:rPr>
            <w:rPrChange w:id="1147" w:author="Chelsea Helion" w:date="2024-10-23T10:53:00Z">
              <w:rPr>
                <w:rFonts w:ascii="Aptos" w:hAnsi="Aptos"/>
              </w:rPr>
            </w:rPrChange>
          </w:rPr>
          <w:fldChar w:fldCharType="end"/>
        </w:r>
        <w:r w:rsidRPr="006E54B4" w:rsidDel="0076279C">
          <w:rPr>
            <w:rPrChange w:id="1148" w:author="Chelsea Helion" w:date="2024-10-23T10:53:00Z">
              <w:rPr>
                <w:rFonts w:ascii="Aptos" w:hAnsi="Aptos"/>
              </w:rPr>
            </w:rPrChange>
          </w:rPr>
          <w:delText xml:space="preserve">, which provided probabilistically determined anatomical labels for each significant cluster. These labels were supplemented with the Schaefer-Kong atlas </w:delText>
        </w:r>
        <w:r w:rsidR="008926E2" w:rsidRPr="006E54B4" w:rsidDel="0076279C">
          <w:rPr>
            <w:rPrChange w:id="1149" w:author="Chelsea Helion" w:date="2024-10-23T10:53:00Z">
              <w:rPr>
                <w:rFonts w:ascii="Aptos" w:hAnsi="Aptos"/>
              </w:rPr>
            </w:rPrChange>
          </w:rPr>
          <w:fldChar w:fldCharType="begin"/>
        </w:r>
        <w:r w:rsidR="004F2335" w:rsidRPr="006E54B4" w:rsidDel="0076279C">
          <w:rPr>
            <w:rPrChange w:id="1150" w:author="Chelsea Helion" w:date="2024-10-23T10:53:00Z">
              <w:rPr>
                <w:rFonts w:ascii="Aptos" w:hAnsi="Aptos"/>
              </w:rPr>
            </w:rPrChange>
          </w:rPr>
          <w:del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delInstrText>
        </w:r>
        <w:r w:rsidR="008926E2" w:rsidRPr="006E54B4" w:rsidDel="0076279C">
          <w:rPr>
            <w:rPrChange w:id="1151" w:author="Chelsea Helion" w:date="2024-10-23T10:53:00Z">
              <w:rPr>
                <w:rFonts w:ascii="Aptos" w:hAnsi="Aptos"/>
              </w:rPr>
            </w:rPrChange>
          </w:rPr>
          <w:fldChar w:fldCharType="separate"/>
        </w:r>
        <w:r w:rsidR="008F518E" w:rsidRPr="006E54B4" w:rsidDel="0076279C">
          <w:rPr>
            <w:rPrChange w:id="1152" w:author="Chelsea Helion" w:date="2024-10-23T10:53:00Z">
              <w:rPr>
                <w:rFonts w:ascii="Aptos" w:hAnsi="Aptos"/>
              </w:rPr>
            </w:rPrChange>
          </w:rPr>
          <w:delText>(Kong et al., 2021; Schaefer et al., 2018)</w:delText>
        </w:r>
        <w:r w:rsidR="008926E2" w:rsidRPr="006E54B4" w:rsidDel="0076279C">
          <w:rPr>
            <w:rPrChange w:id="1153" w:author="Chelsea Helion" w:date="2024-10-23T10:53:00Z">
              <w:rPr>
                <w:rFonts w:ascii="Aptos" w:hAnsi="Aptos"/>
              </w:rPr>
            </w:rPrChange>
          </w:rPr>
          <w:fldChar w:fldCharType="end"/>
        </w:r>
        <w:r w:rsidRPr="006E54B4" w:rsidDel="0076279C">
          <w:rPr>
            <w:rPrChange w:id="1154" w:author="Chelsea Helion" w:date="2024-10-23T10:53:00Z">
              <w:rPr>
                <w:rFonts w:ascii="Aptos" w:hAnsi="Aptos"/>
              </w:rPr>
            </w:rPrChange>
          </w:rPr>
          <w:delText>, which consists of 400 functionally-defined cortical parcellations and denotes which of 17 network</w:delText>
        </w:r>
        <w:r w:rsidR="008926E2" w:rsidRPr="006E54B4" w:rsidDel="0076279C">
          <w:rPr>
            <w:rPrChange w:id="1155" w:author="Chelsea Helion" w:date="2024-10-23T10:53:00Z">
              <w:rPr>
                <w:rFonts w:ascii="Aptos" w:hAnsi="Aptos"/>
              </w:rPr>
            </w:rPrChange>
          </w:rPr>
          <w:delText xml:space="preserve">s </w:delText>
        </w:r>
        <w:r w:rsidR="008926E2" w:rsidRPr="006E54B4" w:rsidDel="0076279C">
          <w:rPr>
            <w:rPrChange w:id="1156" w:author="Chelsea Helion" w:date="2024-10-23T10:53:00Z">
              <w:rPr>
                <w:rFonts w:ascii="Aptos" w:hAnsi="Aptos"/>
              </w:rPr>
            </w:rPrChange>
          </w:rPr>
          <w:fldChar w:fldCharType="begin"/>
        </w:r>
        <w:r w:rsidR="004F2335" w:rsidRPr="006E54B4" w:rsidDel="0076279C">
          <w:rPr>
            <w:rPrChange w:id="1157" w:author="Chelsea Helion" w:date="2024-10-23T10:53:00Z">
              <w:rPr>
                <w:rFonts w:ascii="Aptos" w:hAnsi="Aptos"/>
              </w:rPr>
            </w:rPrChange>
          </w:rPr>
          <w:del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delInstrText>
        </w:r>
        <w:r w:rsidR="008926E2" w:rsidRPr="006E54B4" w:rsidDel="0076279C">
          <w:rPr>
            <w:rPrChange w:id="1158" w:author="Chelsea Helion" w:date="2024-10-23T10:53:00Z">
              <w:rPr>
                <w:rFonts w:ascii="Aptos" w:hAnsi="Aptos"/>
              </w:rPr>
            </w:rPrChange>
          </w:rPr>
          <w:fldChar w:fldCharType="separate"/>
        </w:r>
        <w:r w:rsidR="008F518E" w:rsidRPr="006E54B4" w:rsidDel="0076279C">
          <w:rPr>
            <w:rPrChange w:id="1159" w:author="Chelsea Helion" w:date="2024-10-23T10:53:00Z">
              <w:rPr>
                <w:rFonts w:ascii="Aptos" w:hAnsi="Aptos"/>
              </w:rPr>
            </w:rPrChange>
          </w:rPr>
          <w:delText>(Yeo et al., 2011)</w:delText>
        </w:r>
        <w:r w:rsidR="008926E2" w:rsidRPr="006E54B4" w:rsidDel="0076279C">
          <w:rPr>
            <w:rPrChange w:id="1160" w:author="Chelsea Helion" w:date="2024-10-23T10:53:00Z">
              <w:rPr>
                <w:rFonts w:ascii="Aptos" w:hAnsi="Aptos"/>
              </w:rPr>
            </w:rPrChange>
          </w:rPr>
          <w:fldChar w:fldCharType="end"/>
        </w:r>
        <w:r w:rsidR="008926E2" w:rsidRPr="006E54B4" w:rsidDel="0076279C">
          <w:rPr>
            <w:rPrChange w:id="1161" w:author="Chelsea Helion" w:date="2024-10-23T10:53:00Z">
              <w:rPr>
                <w:rFonts w:ascii="Aptos" w:hAnsi="Aptos"/>
              </w:rPr>
            </w:rPrChange>
          </w:rPr>
          <w:delText xml:space="preserve"> </w:delText>
        </w:r>
        <w:r w:rsidRPr="006E54B4" w:rsidDel="0076279C">
          <w:rPr>
            <w:rPrChange w:id="1162" w:author="Chelsea Helion" w:date="2024-10-23T10:53:00Z">
              <w:rPr>
                <w:rFonts w:ascii="Aptos" w:hAnsi="Aptos"/>
              </w:rPr>
            </w:rPrChange>
          </w:rPr>
          <w:delText xml:space="preserve">each region predominantly participates within. When labeling was ambiguous or unavailable, the anatomical label in question was entered as a term in </w:delText>
        </w:r>
        <w:r w:rsidR="00167DA6" w:rsidRPr="006E54B4" w:rsidDel="0076279C">
          <w:rPr>
            <w:rPrChange w:id="1163" w:author="Chelsea Helion" w:date="2024-10-23T10:53:00Z">
              <w:rPr>
                <w:rFonts w:ascii="Aptos" w:hAnsi="Aptos"/>
              </w:rPr>
            </w:rPrChange>
          </w:rPr>
          <w:delText>N</w:delText>
        </w:r>
        <w:r w:rsidRPr="006E54B4" w:rsidDel="0076279C">
          <w:rPr>
            <w:rPrChange w:id="1164" w:author="Chelsea Helion" w:date="2024-10-23T10:53:00Z">
              <w:rPr>
                <w:rFonts w:ascii="Aptos" w:hAnsi="Aptos"/>
              </w:rPr>
            </w:rPrChange>
          </w:rPr>
          <w:delText xml:space="preserve">eurosynth and the activation peak of the meta-analysis compared to the activation peak of the cluster in question. Additionally, certain specialized anatomical regions which are widely recognized within the neuroscience </w:delText>
        </w:r>
        <w:r w:rsidR="00CF2D02" w:rsidRPr="006E54B4" w:rsidDel="0076279C">
          <w:rPr>
            <w:rPrChange w:id="1165" w:author="Chelsea Helion" w:date="2024-10-23T10:53:00Z">
              <w:rPr>
                <w:rFonts w:ascii="Aptos" w:hAnsi="Aptos"/>
              </w:rPr>
            </w:rPrChange>
          </w:rPr>
          <w:delText>community,</w:delText>
        </w:r>
        <w:r w:rsidRPr="006E54B4" w:rsidDel="0076279C">
          <w:rPr>
            <w:rPrChange w:id="1166" w:author="Chelsea Helion" w:date="2024-10-23T10:53:00Z">
              <w:rPr>
                <w:rFonts w:ascii="Aptos" w:hAnsi="Aptos"/>
              </w:rPr>
            </w:rPrChange>
          </w:rPr>
          <w:delText xml:space="preserve"> but which are not used in either of the atlases (e.g., temporoparietal junction) were confirmed using this technique. </w:delText>
        </w:r>
      </w:del>
    </w:p>
    <w:p w14:paraId="276267A2" w14:textId="1A2A318D" w:rsidR="00DE0869" w:rsidRPr="006E54B4" w:rsidDel="0076279C" w:rsidRDefault="00000000" w:rsidP="00FE3980">
      <w:pPr>
        <w:spacing w:line="240" w:lineRule="auto"/>
        <w:ind w:firstLine="720"/>
        <w:jc w:val="both"/>
        <w:rPr>
          <w:del w:id="1167" w:author="Chelsea Helion" w:date="2024-10-25T12:17:00Z"/>
          <w:rPrChange w:id="1168" w:author="Chelsea Helion" w:date="2024-10-23T10:53:00Z">
            <w:rPr>
              <w:del w:id="1169" w:author="Chelsea Helion" w:date="2024-10-25T12:17:00Z"/>
              <w:rFonts w:ascii="Aptos" w:hAnsi="Aptos"/>
            </w:rPr>
          </w:rPrChange>
        </w:rPr>
      </w:pPr>
      <w:del w:id="1170" w:author="Chelsea Helion" w:date="2024-10-25T12:17:00Z">
        <w:r w:rsidRPr="006E54B4" w:rsidDel="0076279C">
          <w:rPr>
            <w:b/>
            <w:rPrChange w:id="1171" w:author="Chelsea Helion" w:date="2024-10-23T10:53:00Z">
              <w:rPr>
                <w:rFonts w:ascii="Aptos" w:hAnsi="Aptos"/>
                <w:b/>
              </w:rPr>
            </w:rPrChange>
          </w:rPr>
          <w:delText xml:space="preserve">Open Access Statement. </w:delText>
        </w:r>
        <w:r w:rsidRPr="006E54B4" w:rsidDel="0076279C">
          <w:rPr>
            <w:rPrChange w:id="1172" w:author="Chelsea Helion" w:date="2024-10-23T10:53:00Z">
              <w:rPr>
                <w:rFonts w:ascii="Aptos" w:hAnsi="Aptos"/>
              </w:rPr>
            </w:rPrChange>
          </w:rPr>
          <w:delText xml:space="preserve">A detailed outline and scripts associated with pre-processing, analyses, and visualizations are publicly available at https://github.com/wj-mitchell/Expressive_V_Reflective. </w:delText>
        </w:r>
      </w:del>
    </w:p>
    <w:p w14:paraId="5ACBD264" w14:textId="5FBBAECF" w:rsidR="00FE3980" w:rsidRPr="006E54B4" w:rsidRDefault="00FE3980">
      <w:pPr>
        <w:rPr>
          <w:b/>
          <w:bCs/>
          <w:rPrChange w:id="1173" w:author="Chelsea Helion" w:date="2024-10-23T10:53:00Z">
            <w:rPr>
              <w:rFonts w:ascii="Aptos" w:hAnsi="Aptos"/>
              <w:b/>
              <w:bCs/>
            </w:rPr>
          </w:rPrChange>
        </w:rPr>
      </w:pPr>
      <w:del w:id="1174" w:author="Chelsea Helion" w:date="2024-10-25T12:17:00Z">
        <w:r w:rsidRPr="006E54B4" w:rsidDel="0076279C">
          <w:rPr>
            <w:b/>
            <w:bCs/>
            <w:rPrChange w:id="1175" w:author="Chelsea Helion" w:date="2024-10-23T10:53:00Z">
              <w:rPr>
                <w:rFonts w:ascii="Aptos" w:hAnsi="Aptos"/>
                <w:b/>
                <w:bCs/>
              </w:rPr>
            </w:rPrChange>
          </w:rPr>
          <w:br w:type="page"/>
        </w:r>
      </w:del>
    </w:p>
    <w:p w14:paraId="4C4B07B5" w14:textId="77777777" w:rsidR="00126307" w:rsidRDefault="00000000" w:rsidP="00126307">
      <w:pPr>
        <w:pStyle w:val="Heading1"/>
        <w:spacing w:before="0" w:after="0" w:line="240" w:lineRule="auto"/>
        <w:jc w:val="both"/>
        <w:rPr>
          <w:ins w:id="1176" w:author="Chelsea Helion" w:date="2024-10-25T13:21:00Z"/>
          <w:b/>
          <w:bCs/>
          <w:sz w:val="22"/>
          <w:szCs w:val="22"/>
        </w:rPr>
      </w:pPr>
      <w:del w:id="1177" w:author="Chelsea Helion" w:date="2024-10-25T13:02:00Z">
        <w:r w:rsidRPr="006E54B4" w:rsidDel="00321805">
          <w:rPr>
            <w:b/>
            <w:bCs/>
            <w:sz w:val="22"/>
            <w:szCs w:val="22"/>
            <w:rPrChange w:id="1178" w:author="Chelsea Helion" w:date="2024-10-23T10:53:00Z">
              <w:rPr>
                <w:rFonts w:ascii="Aptos" w:hAnsi="Aptos"/>
                <w:b/>
                <w:bCs/>
                <w:sz w:val="22"/>
                <w:szCs w:val="22"/>
              </w:rPr>
            </w:rPrChange>
          </w:rPr>
          <w:lastRenderedPageBreak/>
          <w:delText>Results</w:delText>
        </w:r>
      </w:del>
      <w:ins w:id="1179" w:author="Chelsea Helion" w:date="2024-10-25T13:02:00Z">
        <w:r w:rsidR="00321805">
          <w:rPr>
            <w:b/>
            <w:bCs/>
            <w:sz w:val="22"/>
            <w:szCs w:val="22"/>
          </w:rPr>
          <w:t>Behavioral task performance</w:t>
        </w:r>
      </w:ins>
    </w:p>
    <w:p w14:paraId="381EA158" w14:textId="494DE4B0" w:rsidR="0076279C" w:rsidRPr="00126307" w:rsidRDefault="00126307" w:rsidP="00126307">
      <w:pPr>
        <w:pStyle w:val="Heading1"/>
        <w:spacing w:before="0" w:after="0" w:line="240" w:lineRule="auto"/>
        <w:jc w:val="both"/>
        <w:rPr>
          <w:b/>
          <w:bCs/>
          <w:sz w:val="22"/>
          <w:szCs w:val="22"/>
          <w:rPrChange w:id="1180" w:author="Chelsea Helion" w:date="2024-10-25T13:21:00Z">
            <w:rPr>
              <w:rFonts w:ascii="Aptos" w:hAnsi="Aptos"/>
              <w:b/>
              <w:bCs/>
              <w:sz w:val="22"/>
              <w:szCs w:val="22"/>
            </w:rPr>
          </w:rPrChange>
        </w:rPr>
      </w:pPr>
      <w:r w:rsidRPr="006E54B4">
        <w:rPr>
          <w:noProof/>
        </w:rPr>
        <w:drawing>
          <wp:anchor distT="0" distB="0" distL="114300" distR="114300" simplePos="0" relativeHeight="251657215" behindDoc="0" locked="0" layoutInCell="1" allowOverlap="1" wp14:anchorId="4FDC3904" wp14:editId="49F361C2">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p>
    <w:p w14:paraId="63D78C4F" w14:textId="7584818A" w:rsidR="00DE0869" w:rsidRPr="006E54B4" w:rsidRDefault="00000000" w:rsidP="00FE3980">
      <w:pPr>
        <w:spacing w:line="240" w:lineRule="auto"/>
        <w:ind w:firstLine="720"/>
        <w:jc w:val="both"/>
        <w:rPr>
          <w:rPrChange w:id="1181" w:author="Chelsea Helion" w:date="2024-10-23T10:53:00Z">
            <w:rPr>
              <w:rFonts w:ascii="Aptos" w:hAnsi="Aptos"/>
            </w:rPr>
          </w:rPrChange>
        </w:rPr>
      </w:pPr>
      <w:bookmarkStart w:id="1182" w:name="_l89pprm7u1jz" w:colFirst="0" w:colLast="0"/>
      <w:bookmarkEnd w:id="1182"/>
      <w:del w:id="1183" w:author="Chelsea Helion" w:date="2024-10-25T13:27:00Z">
        <w:r w:rsidRPr="006E54B4" w:rsidDel="00126307">
          <w:rPr>
            <w:b/>
            <w:bCs/>
            <w:rPrChange w:id="1184" w:author="Chelsea Helion" w:date="2024-10-23T10:53:00Z">
              <w:rPr>
                <w:rFonts w:ascii="Aptos" w:hAnsi="Aptos"/>
                <w:b/>
                <w:bCs/>
              </w:rPr>
            </w:rPrChange>
          </w:rPr>
          <w:delText xml:space="preserve">Rating behavior did not differ between </w:delText>
        </w:r>
        <w:r w:rsidR="00C918C3" w:rsidRPr="006E54B4" w:rsidDel="00126307">
          <w:rPr>
            <w:b/>
            <w:bCs/>
            <w:rPrChange w:id="1185" w:author="Chelsea Helion" w:date="2024-10-23T10:53:00Z">
              <w:rPr>
                <w:rFonts w:ascii="Aptos" w:hAnsi="Aptos"/>
                <w:b/>
                <w:bCs/>
              </w:rPr>
            </w:rPrChange>
          </w:rPr>
          <w:delText>stimuli</w:delText>
        </w:r>
        <w:r w:rsidRPr="006E54B4" w:rsidDel="00126307">
          <w:rPr>
            <w:b/>
            <w:bCs/>
            <w:rPrChange w:id="1186" w:author="Chelsea Helion" w:date="2024-10-23T10:53:00Z">
              <w:rPr>
                <w:rFonts w:ascii="Aptos" w:hAnsi="Aptos"/>
                <w:b/>
                <w:bCs/>
              </w:rPr>
            </w:rPrChange>
          </w:rPr>
          <w:delText>.</w:delText>
        </w:r>
      </w:del>
      <w:ins w:id="1187" w:author="Chelsea Helion" w:date="2024-10-25T13:27:00Z">
        <w:r w:rsidR="00126307">
          <w:rPr>
            <w:b/>
            <w:bCs/>
          </w:rPr>
          <w:t xml:space="preserve">Participants in both </w:t>
        </w:r>
      </w:ins>
      <w:ins w:id="1188" w:author="Chelsea Helion" w:date="2024-10-25T13:28:00Z">
        <w:r w:rsidR="00126307">
          <w:rPr>
            <w:b/>
            <w:bCs/>
          </w:rPr>
          <w:t>viewing orders</w:t>
        </w:r>
      </w:ins>
      <w:ins w:id="1189" w:author="Chelsea Helion" w:date="2024-10-25T13:27:00Z">
        <w:r w:rsidR="00126307">
          <w:rPr>
            <w:b/>
            <w:bCs/>
          </w:rPr>
          <w:t xml:space="preserve"> exhibited similar level</w:t>
        </w:r>
      </w:ins>
      <w:ins w:id="1190" w:author="Chelsea Helion" w:date="2024-10-25T13:28:00Z">
        <w:r w:rsidR="00126307">
          <w:rPr>
            <w:b/>
            <w:bCs/>
          </w:rPr>
          <w:t xml:space="preserve">s of rating frequency. </w:t>
        </w:r>
      </w:ins>
      <w:commentRangeStart w:id="1191"/>
      <w:r w:rsidRPr="006E54B4">
        <w:rPr>
          <w:rPrChange w:id="1192" w:author="Chelsea Helion" w:date="2024-10-23T10:53:00Z">
            <w:rPr>
              <w:rFonts w:ascii="Aptos" w:hAnsi="Aptos"/>
            </w:rPr>
          </w:rPrChange>
        </w:rPr>
        <w:t xml:space="preserve"> </w:t>
      </w:r>
      <w:commentRangeEnd w:id="1191"/>
      <w:r w:rsidR="00400CBA" w:rsidRPr="006E54B4">
        <w:rPr>
          <w:rStyle w:val="CommentReference"/>
        </w:rPr>
        <w:commentReference w:id="1191"/>
      </w:r>
      <w:r w:rsidR="00400CBA" w:rsidRPr="006E54B4">
        <w:rPr>
          <w:rPrChange w:id="1193" w:author="Chelsea Helion" w:date="2024-10-23T10:53:00Z">
            <w:rPr>
              <w:rFonts w:ascii="Aptos" w:hAnsi="Aptos"/>
            </w:rPr>
          </w:rPrChange>
        </w:rPr>
        <w:t xml:space="preserve">No significant differences were observed between run 1 </w:t>
      </w:r>
      <w:r w:rsidRPr="006E54B4">
        <w:rPr>
          <w:rPrChange w:id="1194" w:author="Chelsea Helion" w:date="2024-10-23T10:53:00Z">
            <w:rPr>
              <w:rFonts w:ascii="Aptos" w:hAnsi="Aptos"/>
            </w:rPr>
          </w:rPrChange>
        </w:rPr>
        <w:t>(mean Run 1 = 22.6 ± 22.7 button presses) and run 2 (mean Run 2 = 25.9 ± 27.6 button presses) regarding the average volume of buttons presses per subject (95% CI = (-21.</w:t>
      </w:r>
      <w:proofErr w:type="gramStart"/>
      <w:r w:rsidRPr="006E54B4">
        <w:rPr>
          <w:rPrChange w:id="1195" w:author="Chelsea Helion" w:date="2024-10-23T10:53:00Z">
            <w:rPr>
              <w:rFonts w:ascii="Aptos" w:hAnsi="Aptos"/>
            </w:rPr>
          </w:rPrChange>
        </w:rPr>
        <w:t>3 ,</w:t>
      </w:r>
      <w:proofErr w:type="gramEnd"/>
      <w:r w:rsidRPr="006E54B4">
        <w:rPr>
          <w:rPrChange w:id="1196" w:author="Chelsea Helion" w:date="2024-10-23T10:53:00Z">
            <w:rPr>
              <w:rFonts w:ascii="Aptos" w:hAnsi="Aptos"/>
            </w:rPr>
          </w:rPrChange>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77777777" w:rsidR="00950C6D" w:rsidRDefault="001D1567" w:rsidP="00FE3980">
      <w:pPr>
        <w:spacing w:line="240" w:lineRule="auto"/>
        <w:ind w:firstLine="720"/>
        <w:jc w:val="both"/>
        <w:rPr>
          <w:ins w:id="1197" w:author="Chelsea Helion" w:date="2024-10-25T19:02:00Z"/>
        </w:rPr>
      </w:pPr>
      <w:r w:rsidRPr="006E54B4">
        <w:rPr>
          <w:b/>
          <w:bCs/>
          <w:rPrChange w:id="1198" w:author="Chelsea Helion" w:date="2024-10-23T10:53:00Z">
            <w:rPr>
              <w:rFonts w:ascii="Aptos" w:hAnsi="Aptos"/>
              <w:b/>
              <w:bCs/>
            </w:rPr>
          </w:rPrChange>
        </w:rPr>
        <w:t>Subjects report</w:t>
      </w:r>
      <w:ins w:id="1199" w:author="Chelsea Helion" w:date="2024-10-25T19:01:00Z">
        <w:r w:rsidR="00950C6D">
          <w:rPr>
            <w:b/>
            <w:bCs/>
          </w:rPr>
          <w:t>ed</w:t>
        </w:r>
      </w:ins>
      <w:r w:rsidRPr="006E54B4">
        <w:rPr>
          <w:b/>
          <w:bCs/>
          <w:rPrChange w:id="1200" w:author="Chelsea Helion" w:date="2024-10-23T10:53:00Z">
            <w:rPr>
              <w:rFonts w:ascii="Aptos" w:hAnsi="Aptos"/>
              <w:b/>
              <w:bCs/>
            </w:rPr>
          </w:rPrChange>
        </w:rPr>
        <w:t xml:space="preserve"> high engagement and plot comprehension.</w:t>
      </w:r>
      <w:r w:rsidRPr="006E54B4">
        <w:rPr>
          <w:rPrChange w:id="1201" w:author="Chelsea Helion" w:date="2024-10-23T10:53:00Z">
            <w:rPr>
              <w:rFonts w:ascii="Aptos" w:hAnsi="Aptos"/>
            </w:rPr>
          </w:rPrChange>
        </w:rPr>
        <w:t xml:space="preserve"> </w:t>
      </w:r>
      <w:r w:rsidR="00DC2666" w:rsidRPr="006E54B4">
        <w:rPr>
          <w:rPrChange w:id="1202" w:author="Chelsea Helion" w:date="2024-10-23T10:53:00Z">
            <w:rPr>
              <w:rFonts w:ascii="Aptos" w:hAnsi="Aptos"/>
            </w:rPr>
          </w:rPrChange>
        </w:rPr>
        <w:t>To identify potential i</w:t>
      </w:r>
      <w:r w:rsidRPr="006E54B4">
        <w:rPr>
          <w:rPrChange w:id="1203" w:author="Chelsea Helion" w:date="2024-10-23T10:53:00Z">
            <w:rPr>
              <w:rFonts w:ascii="Aptos" w:hAnsi="Aptos"/>
            </w:rPr>
          </w:rPrChange>
        </w:rPr>
        <w:t xml:space="preserve">mpediments to stimulus engagement and comprehension </w:t>
      </w:r>
      <w:r w:rsidR="00DC2666" w:rsidRPr="006E54B4">
        <w:rPr>
          <w:rPrChange w:id="1204" w:author="Chelsea Helion" w:date="2024-10-23T10:53:00Z">
            <w:rPr>
              <w:rFonts w:ascii="Aptos" w:hAnsi="Aptos"/>
            </w:rPr>
          </w:rPrChange>
        </w:rPr>
        <w:t xml:space="preserve">of our stimuli given its length and narrative complexity, </w:t>
      </w:r>
      <w:r w:rsidRPr="006E54B4">
        <w:rPr>
          <w:rPrChange w:id="1205" w:author="Chelsea Helion" w:date="2024-10-23T10:53:00Z">
            <w:rPr>
              <w:rFonts w:ascii="Aptos" w:hAnsi="Aptos"/>
            </w:rPr>
          </w:rPrChange>
        </w:rPr>
        <w:t xml:space="preserve">we </w:t>
      </w:r>
      <w:r w:rsidR="00DC2666" w:rsidRPr="006E54B4">
        <w:rPr>
          <w:rPrChange w:id="1206" w:author="Chelsea Helion" w:date="2024-10-23T10:53:00Z">
            <w:rPr>
              <w:rFonts w:ascii="Aptos" w:hAnsi="Aptos"/>
            </w:rPr>
          </w:rPrChange>
        </w:rPr>
        <w:t xml:space="preserve">collected a series of </w:t>
      </w:r>
      <w:proofErr w:type="spellStart"/>
      <w:ins w:id="1207" w:author="Chelsea Helion" w:date="2024-10-25T13:22:00Z">
        <w:r w:rsidR="00126307">
          <w:t>postscan</w:t>
        </w:r>
        <w:proofErr w:type="spellEnd"/>
        <w:r w:rsidR="00126307">
          <w:t xml:space="preserve"> </w:t>
        </w:r>
      </w:ins>
      <w:r w:rsidR="00DC2666" w:rsidRPr="006E54B4">
        <w:rPr>
          <w:rPrChange w:id="1208" w:author="Chelsea Helion" w:date="2024-10-23T10:53:00Z">
            <w:rPr>
              <w:rFonts w:ascii="Aptos" w:hAnsi="Aptos"/>
            </w:rPr>
          </w:rPrChange>
        </w:rPr>
        <w:t xml:space="preserve">self-report measures about participants’ viewing experiences. </w:t>
      </w:r>
      <w:r w:rsidRPr="006E54B4">
        <w:rPr>
          <w:rPrChange w:id="1209" w:author="Chelsea Helion" w:date="2024-10-23T10:53:00Z">
            <w:rPr>
              <w:rFonts w:ascii="Aptos" w:hAnsi="Aptos"/>
            </w:rPr>
          </w:rPrChange>
        </w:rPr>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6E54B4">
        <w:rPr>
          <w:rPrChange w:id="1210" w:author="Chelsea Helion" w:date="2024-10-23T10:53:00Z">
            <w:rPr>
              <w:rFonts w:ascii="Aptos" w:hAnsi="Aptos"/>
            </w:rPr>
          </w:rPrChange>
        </w:rPr>
        <w:t>r(</w:t>
      </w:r>
      <w:proofErr w:type="gramEnd"/>
      <w:r w:rsidRPr="006E54B4">
        <w:rPr>
          <w:rPrChange w:id="1211" w:author="Chelsea Helion" w:date="2024-10-23T10:53:00Z">
            <w:rPr>
              <w:rFonts w:ascii="Aptos" w:hAnsi="Aptos"/>
            </w:rPr>
          </w:rPrChange>
        </w:rPr>
        <w:t>32) = -0.55, p &lt; 0.001).</w:t>
      </w:r>
    </w:p>
    <w:p w14:paraId="09450022" w14:textId="77777777" w:rsidR="00950C6D" w:rsidRDefault="00950C6D" w:rsidP="00FE3980">
      <w:pPr>
        <w:spacing w:line="240" w:lineRule="auto"/>
        <w:ind w:firstLine="720"/>
        <w:jc w:val="both"/>
        <w:rPr>
          <w:ins w:id="1212" w:author="Chelsea Helion" w:date="2024-10-25T19:02:00Z"/>
          <w:b/>
          <w:bCs/>
        </w:rPr>
      </w:pPr>
      <w:ins w:id="1213" w:author="Chelsea Helion" w:date="2024-10-25T19:02:00Z">
        <w:r>
          <w:rPr>
            <w:b/>
            <w:bCs/>
          </w:rPr>
          <w:t>Insert memory results.</w:t>
        </w:r>
      </w:ins>
    </w:p>
    <w:p w14:paraId="55262788" w14:textId="77777777" w:rsidR="00950C6D" w:rsidRDefault="00950C6D" w:rsidP="00FE3980">
      <w:pPr>
        <w:spacing w:line="240" w:lineRule="auto"/>
        <w:ind w:firstLine="720"/>
        <w:jc w:val="both"/>
        <w:rPr>
          <w:ins w:id="1214" w:author="Chelsea Helion" w:date="2024-10-25T19:02:00Z"/>
          <w:b/>
          <w:bCs/>
        </w:rPr>
      </w:pPr>
      <w:commentRangeStart w:id="1215"/>
      <w:ins w:id="1216" w:author="Chelsea Helion" w:date="2024-10-25T19:02:00Z">
        <w:r>
          <w:rPr>
            <w:b/>
            <w:bCs/>
          </w:rPr>
          <w:t>Insert person perception results.</w:t>
        </w:r>
      </w:ins>
    </w:p>
    <w:p w14:paraId="5F2EA7E3" w14:textId="7FD623BE" w:rsidR="00DE0869" w:rsidRPr="006E54B4" w:rsidRDefault="001D1567" w:rsidP="00FE3980">
      <w:pPr>
        <w:spacing w:line="240" w:lineRule="auto"/>
        <w:ind w:firstLine="720"/>
        <w:jc w:val="both"/>
        <w:rPr>
          <w:rPrChange w:id="1217" w:author="Chelsea Helion" w:date="2024-10-23T10:53:00Z">
            <w:rPr>
              <w:rFonts w:ascii="Aptos" w:hAnsi="Aptos"/>
            </w:rPr>
          </w:rPrChange>
        </w:rPr>
      </w:pPr>
      <w:r w:rsidRPr="006E54B4">
        <w:rPr>
          <w:noProof/>
        </w:rPr>
        <w:t xml:space="preserve"> </w:t>
      </w:r>
      <w:commentRangeEnd w:id="1215"/>
      <w:r w:rsidR="00297C72">
        <w:rPr>
          <w:rStyle w:val="CommentReference"/>
        </w:rPr>
        <w:commentReference w:id="1215"/>
      </w:r>
    </w:p>
    <w:p w14:paraId="6596E5D6" w14:textId="71724415" w:rsidR="00CF2D02" w:rsidDel="00950C6D" w:rsidRDefault="00950C6D" w:rsidP="00CF2D02">
      <w:pPr>
        <w:spacing w:line="240" w:lineRule="auto"/>
        <w:jc w:val="both"/>
        <w:rPr>
          <w:del w:id="1218" w:author="Chelsea Helion" w:date="2024-10-25T19:02:00Z"/>
          <w:b/>
          <w:bCs/>
        </w:rPr>
      </w:pPr>
      <w:ins w:id="1219" w:author="Chelsea Helion" w:date="2024-10-25T19:02:00Z">
        <w:r>
          <w:rPr>
            <w:b/>
            <w:bCs/>
          </w:rPr>
          <w:t>Neuroimaging results</w:t>
        </w:r>
      </w:ins>
      <w:del w:id="1220" w:author="Chelsea Helion" w:date="2024-10-25T19:02:00Z">
        <w:r w:rsidR="00CF2D02" w:rsidRPr="006E54B4" w:rsidDel="00950C6D">
          <w:rPr>
            <w:rPrChange w:id="1221" w:author="Chelsea Helion" w:date="2024-10-23T10:53:00Z">
              <w:rPr>
                <w:rFonts w:ascii="Aptos" w:hAnsi="Aptos"/>
              </w:rPr>
            </w:rPrChange>
          </w:rPr>
          <w:delText>Figure 3. Rating as a parametric regressor.</w:delText>
        </w:r>
      </w:del>
    </w:p>
    <w:p w14:paraId="16CE7B58" w14:textId="77777777" w:rsidR="00950C6D" w:rsidRPr="006E54B4" w:rsidRDefault="00950C6D" w:rsidP="00CF2D02">
      <w:pPr>
        <w:spacing w:line="240" w:lineRule="auto"/>
        <w:jc w:val="both"/>
        <w:rPr>
          <w:ins w:id="1222" w:author="Chelsea Helion" w:date="2024-10-25T19:02:00Z"/>
          <w:rPrChange w:id="1223" w:author="Chelsea Helion" w:date="2024-10-23T10:53:00Z">
            <w:rPr>
              <w:ins w:id="1224" w:author="Chelsea Helion" w:date="2024-10-25T19:02:00Z"/>
              <w:rFonts w:ascii="Aptos" w:hAnsi="Aptos"/>
            </w:rPr>
          </w:rPrChange>
        </w:rPr>
      </w:pPr>
    </w:p>
    <w:p w14:paraId="643BEAD1" w14:textId="77777777" w:rsidR="00CF2D02" w:rsidRPr="006E54B4" w:rsidRDefault="00CF2D02" w:rsidP="00CF2D02">
      <w:pPr>
        <w:spacing w:line="240" w:lineRule="auto"/>
        <w:jc w:val="both"/>
        <w:rPr>
          <w:rPrChange w:id="1225" w:author="Chelsea Helion" w:date="2024-10-23T10:53:00Z">
            <w:rPr>
              <w:rFonts w:ascii="Aptos" w:hAnsi="Aptos"/>
            </w:rPr>
          </w:rPrChange>
        </w:rPr>
      </w:pPr>
    </w:p>
    <w:p w14:paraId="367DC151" w14:textId="203A8448" w:rsidR="00DE0869" w:rsidRPr="006E54B4" w:rsidRDefault="00EF26B5" w:rsidP="00FE3980">
      <w:pPr>
        <w:spacing w:line="240" w:lineRule="auto"/>
        <w:ind w:firstLine="720"/>
        <w:jc w:val="both"/>
        <w:rPr>
          <w:rPrChange w:id="1226" w:author="Chelsea Helion" w:date="2024-10-23T10:53:00Z">
            <w:rPr>
              <w:rFonts w:ascii="Aptos" w:hAnsi="Aptos"/>
            </w:rPr>
          </w:rPrChange>
        </w:rPr>
      </w:pPr>
      <w:del w:id="1227" w:author="Chelsea Helion" w:date="2024-10-25T19:03:00Z">
        <w:r w:rsidRPr="006E54B4" w:rsidDel="00950C6D">
          <w:rPr>
            <w:b/>
            <w:bCs/>
            <w:rPrChange w:id="1228" w:author="Chelsea Helion" w:date="2024-10-23T10:53:00Z">
              <w:rPr>
                <w:rFonts w:ascii="Aptos" w:hAnsi="Aptos"/>
                <w:b/>
                <w:bCs/>
              </w:rPr>
            </w:rPrChange>
          </w:rPr>
          <w:delText>As rating behavior increased</w:delText>
        </w:r>
      </w:del>
      <w:ins w:id="1229" w:author="Chelsea Helion" w:date="2024-10-25T19:04:00Z">
        <w:r w:rsidR="00950C6D">
          <w:rPr>
            <w:b/>
            <w:bCs/>
          </w:rPr>
          <w:t>Increased rating frequency was positively associated with</w:t>
        </w:r>
      </w:ins>
      <w:del w:id="1230" w:author="Chelsea Helion" w:date="2024-10-25T19:04:00Z">
        <w:r w:rsidRPr="006E54B4" w:rsidDel="00950C6D">
          <w:rPr>
            <w:b/>
            <w:bCs/>
            <w:rPrChange w:id="1231" w:author="Chelsea Helion" w:date="2024-10-23T10:53:00Z">
              <w:rPr>
                <w:rFonts w:ascii="Aptos" w:hAnsi="Aptos"/>
                <w:b/>
                <w:bCs/>
              </w:rPr>
            </w:rPrChange>
          </w:rPr>
          <w:delText>, so did</w:delText>
        </w:r>
      </w:del>
      <w:r w:rsidRPr="006E54B4">
        <w:rPr>
          <w:b/>
          <w:bCs/>
          <w:rPrChange w:id="1232" w:author="Chelsea Helion" w:date="2024-10-23T10:53:00Z">
            <w:rPr>
              <w:rFonts w:ascii="Aptos" w:hAnsi="Aptos"/>
              <w:b/>
              <w:bCs/>
            </w:rPr>
          </w:rPrChange>
        </w:rPr>
        <w:t xml:space="preserve"> </w:t>
      </w:r>
      <w:r w:rsidR="00C64A9F" w:rsidRPr="006E54B4">
        <w:rPr>
          <w:b/>
          <w:bCs/>
          <w:rPrChange w:id="1233" w:author="Chelsea Helion" w:date="2024-10-23T10:53:00Z">
            <w:rPr>
              <w:rFonts w:ascii="Aptos" w:hAnsi="Aptos"/>
              <w:b/>
              <w:bCs/>
            </w:rPr>
          </w:rPrChange>
        </w:rPr>
        <w:t xml:space="preserve">activation of neural circuitry implicated in </w:t>
      </w:r>
      <w:r w:rsidRPr="006E54B4">
        <w:rPr>
          <w:b/>
          <w:bCs/>
          <w:rPrChange w:id="1234" w:author="Chelsea Helion" w:date="2024-10-23T10:53:00Z">
            <w:rPr>
              <w:rFonts w:ascii="Aptos" w:hAnsi="Aptos"/>
              <w:b/>
              <w:bCs/>
            </w:rPr>
          </w:rPrChange>
        </w:rPr>
        <w:t>sensory integration, attention, and self-monitoring.</w:t>
      </w:r>
      <w:r w:rsidRPr="006E54B4">
        <w:rPr>
          <w:rPrChange w:id="1235" w:author="Chelsea Helion" w:date="2024-10-23T10:53:00Z">
            <w:rPr>
              <w:rFonts w:ascii="Aptos" w:hAnsi="Aptos"/>
            </w:rPr>
          </w:rPrChange>
        </w:rPr>
        <w:t xml:space="preserve"> We used parametric modulation to identify regions sensitive to variability in rating behavior. </w:t>
      </w:r>
      <w:r w:rsidR="00FE3980" w:rsidRPr="006E54B4">
        <w:rPr>
          <w:rPrChange w:id="1236" w:author="Chelsea Helion" w:date="2024-10-23T10:53:00Z">
            <w:rPr>
              <w:rFonts w:ascii="Aptos" w:hAnsi="Aptos"/>
            </w:rPr>
          </w:rPrChange>
        </w:rPr>
        <w:t>T</w:t>
      </w:r>
      <w:r w:rsidRPr="006E54B4">
        <w:rPr>
          <w:rPrChange w:id="1237" w:author="Chelsea Helion" w:date="2024-10-23T10:53:00Z">
            <w:rPr>
              <w:rFonts w:ascii="Aptos" w:hAnsi="Aptos"/>
            </w:rPr>
          </w:rPrChange>
        </w:rPr>
        <w:t xml:space="preserve">he frequency </w:t>
      </w:r>
      <w:r w:rsidRPr="006E54B4">
        <w:rPr>
          <w:rPrChange w:id="1238" w:author="Chelsea Helion" w:date="2024-10-23T10:53:00Z">
            <w:rPr>
              <w:rFonts w:ascii="Aptos" w:hAnsi="Aptos"/>
            </w:rPr>
          </w:rPrChange>
        </w:rPr>
        <w:lastRenderedPageBreak/>
        <w:t>of our rating proxy (i.e., button presses</w:t>
      </w:r>
      <w:ins w:id="1239" w:author="Chelsea Helion" w:date="2024-10-25T19:04:00Z">
        <w:r w:rsidR="00950C6D">
          <w:t xml:space="preserve"> per TR</w:t>
        </w:r>
      </w:ins>
      <w:r w:rsidRPr="006E54B4">
        <w:rPr>
          <w:rPrChange w:id="1240" w:author="Chelsea Helion" w:date="2024-10-23T10:53:00Z">
            <w:rPr>
              <w:rFonts w:ascii="Aptos" w:hAnsi="Aptos"/>
            </w:rPr>
          </w:rPrChange>
        </w:rPr>
        <w:t xml:space="preserve">) </w:t>
      </w:r>
      <w:r w:rsidR="00FE3980" w:rsidRPr="006E54B4">
        <w:rPr>
          <w:rPrChange w:id="1241" w:author="Chelsea Helion" w:date="2024-10-23T10:53:00Z">
            <w:rPr>
              <w:rFonts w:ascii="Aptos" w:hAnsi="Aptos"/>
            </w:rPr>
          </w:rPrChange>
        </w:rPr>
        <w:t xml:space="preserve">was used </w:t>
      </w:r>
      <w:r w:rsidRPr="006E54B4">
        <w:rPr>
          <w:rPrChange w:id="1242" w:author="Chelsea Helion" w:date="2024-10-23T10:53:00Z">
            <w:rPr>
              <w:rFonts w:ascii="Aptos" w:hAnsi="Aptos"/>
            </w:rPr>
          </w:rPrChange>
        </w:rPr>
        <w:t>as a regressor applied to data from each subject’s expressive engagement run</w:t>
      </w:r>
      <w:ins w:id="1243" w:author="Chelsea Helion" w:date="2024-10-25T19:05:00Z">
        <w:r w:rsidR="00950C6D">
          <w:t>. This</w:t>
        </w:r>
      </w:ins>
      <w:r w:rsidRPr="006E54B4">
        <w:rPr>
          <w:rPrChange w:id="1244" w:author="Chelsea Helion" w:date="2024-10-23T10:53:00Z">
            <w:rPr>
              <w:rFonts w:ascii="Aptos" w:hAnsi="Aptos"/>
            </w:rPr>
          </w:rPrChange>
        </w:rPr>
        <w:t xml:space="preserve"> </w:t>
      </w:r>
      <w:del w:id="1245" w:author="Chelsea Helion" w:date="2024-10-25T19:05:00Z">
        <w:r w:rsidR="00DC2666" w:rsidRPr="006E54B4" w:rsidDel="00950C6D">
          <w:rPr>
            <w:rPrChange w:id="1246" w:author="Chelsea Helion" w:date="2024-10-23T10:53:00Z">
              <w:rPr>
                <w:rFonts w:ascii="Aptos" w:hAnsi="Aptos"/>
              </w:rPr>
            </w:rPrChange>
          </w:rPr>
          <w:delText>which</w:delText>
        </w:r>
        <w:r w:rsidRPr="006E54B4" w:rsidDel="00950C6D">
          <w:rPr>
            <w:rPrChange w:id="1247" w:author="Chelsea Helion" w:date="2024-10-23T10:53:00Z">
              <w:rPr>
                <w:rFonts w:ascii="Aptos" w:hAnsi="Aptos"/>
              </w:rPr>
            </w:rPrChange>
          </w:rPr>
          <w:delText xml:space="preserve"> </w:delText>
        </w:r>
      </w:del>
      <w:r w:rsidRPr="006E54B4">
        <w:rPr>
          <w:rPrChange w:id="1248" w:author="Chelsea Helion" w:date="2024-10-23T10:53:00Z">
            <w:rPr>
              <w:rFonts w:ascii="Aptos" w:hAnsi="Aptos"/>
            </w:rPr>
          </w:rPrChange>
        </w:rPr>
        <w:t>revealed significant activation clusters, primarily in the left hemisphere (</w:t>
      </w:r>
      <w:r w:rsidRPr="006E54B4">
        <w:rPr>
          <w:b/>
          <w:bCs/>
          <w:rPrChange w:id="1249" w:author="Chelsea Helion" w:date="2024-10-23T10:53:00Z">
            <w:rPr>
              <w:rFonts w:ascii="Aptos" w:hAnsi="Aptos"/>
              <w:b/>
              <w:bCs/>
            </w:rPr>
          </w:rPrChange>
        </w:rPr>
        <w:t>Figure 3</w:t>
      </w:r>
      <w:r w:rsidRPr="006E54B4">
        <w:rPr>
          <w:rPrChange w:id="1250" w:author="Chelsea Helion" w:date="2024-10-23T10:53:00Z">
            <w:rPr>
              <w:rFonts w:ascii="Aptos" w:hAnsi="Aptos"/>
            </w:rPr>
          </w:rPrChange>
        </w:rPr>
        <w:t>). Notable activations include</w:t>
      </w:r>
      <w:r w:rsidR="00DC2666" w:rsidRPr="006E54B4">
        <w:rPr>
          <w:rPrChange w:id="1251" w:author="Chelsea Helion" w:date="2024-10-23T10:53:00Z">
            <w:rPr>
              <w:rFonts w:ascii="Aptos" w:hAnsi="Aptos"/>
            </w:rPr>
          </w:rPrChange>
        </w:rPr>
        <w:t>d</w:t>
      </w:r>
      <w:r w:rsidRPr="006E54B4">
        <w:rPr>
          <w:rPrChange w:id="1252" w:author="Chelsea Helion" w:date="2024-10-23T10:53:00Z">
            <w:rPr>
              <w:rFonts w:ascii="Aptos" w:hAnsi="Aptos"/>
            </w:rPr>
          </w:rPrChange>
        </w:rPr>
        <w:t xml:space="preserve"> the left postcentral gyrus (</w:t>
      </w:r>
      <w:proofErr w:type="spellStart"/>
      <w:r w:rsidRPr="006E54B4">
        <w:rPr>
          <w:rPrChange w:id="1253" w:author="Chelsea Helion" w:date="2024-10-23T10:53:00Z">
            <w:rPr>
              <w:rFonts w:ascii="Aptos" w:hAnsi="Aptos"/>
            </w:rPr>
          </w:rPrChange>
        </w:rPr>
        <w:t>PoCG</w:t>
      </w:r>
      <w:proofErr w:type="spellEnd"/>
      <w:r w:rsidRPr="006E54B4">
        <w:rPr>
          <w:rPrChange w:id="1254" w:author="Chelsea Helion" w:date="2024-10-23T10:53:00Z">
            <w:rPr>
              <w:rFonts w:ascii="Aptos" w:hAnsi="Aptos"/>
            </w:rPr>
          </w:rPrChange>
        </w:rPr>
        <w:t>) extending into the precentral gyrus (</w:t>
      </w:r>
      <w:proofErr w:type="spellStart"/>
      <w:r w:rsidRPr="006E54B4">
        <w:rPr>
          <w:rPrChange w:id="1255" w:author="Chelsea Helion" w:date="2024-10-23T10:53:00Z">
            <w:rPr>
              <w:rFonts w:ascii="Aptos" w:hAnsi="Aptos"/>
            </w:rPr>
          </w:rPrChange>
        </w:rPr>
        <w:t>PrCG</w:t>
      </w:r>
      <w:proofErr w:type="spellEnd"/>
      <w:r w:rsidRPr="006E54B4">
        <w:rPr>
          <w:rPrChange w:id="1256" w:author="Chelsea Helion" w:date="2024-10-23T10:53:00Z">
            <w:rPr>
              <w:rFonts w:ascii="Aptos" w:hAnsi="Aptos"/>
            </w:rPr>
          </w:rPrChange>
        </w:rPr>
        <w:t xml:space="preserve">),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6E54B4">
        <w:rPr>
          <w:rPrChange w:id="1257" w:author="Chelsea Helion" w:date="2024-10-23T10:53:00Z">
            <w:rPr>
              <w:rFonts w:ascii="Aptos" w:hAnsi="Aptos"/>
            </w:rPr>
          </w:rPrChange>
        </w:rPr>
        <w:fldChar w:fldCharType="begin"/>
      </w:r>
      <w:r w:rsidR="008B21B9">
        <w:instrText xml:space="preserve"> ADDIN ZOTERO_ITEM CSL_CITATION {"citationID":"FGPrz7Cy","properties":{"formattedCitation":"(Kong et al., 2021; Schaefer et al., 2018)","plainCitation":"(Kong et al., 2021; Schaefer et al., 2018)","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6E54B4">
        <w:rPr>
          <w:rPrChange w:id="1258" w:author="Chelsea Helion" w:date="2024-10-23T10:53:00Z">
            <w:rPr>
              <w:rFonts w:ascii="Aptos" w:hAnsi="Aptos"/>
            </w:rPr>
          </w:rPrChange>
        </w:rPr>
        <w:fldChar w:fldCharType="separate"/>
      </w:r>
      <w:r w:rsidR="008926E2" w:rsidRPr="006E54B4">
        <w:rPr>
          <w:rPrChange w:id="1259" w:author="Chelsea Helion" w:date="2024-10-23T10:53:00Z">
            <w:rPr>
              <w:rFonts w:ascii="Aptos" w:hAnsi="Aptos"/>
            </w:rPr>
          </w:rPrChange>
        </w:rPr>
        <w:t>(Kong et al., 2021; Schaefer et al., 2018)</w:t>
      </w:r>
      <w:r w:rsidR="008926E2" w:rsidRPr="006E54B4">
        <w:rPr>
          <w:rPrChange w:id="1260" w:author="Chelsea Helion" w:date="2024-10-23T10:53:00Z">
            <w:rPr>
              <w:rFonts w:ascii="Aptos" w:hAnsi="Aptos"/>
            </w:rPr>
          </w:rPrChange>
        </w:rPr>
        <w:fldChar w:fldCharType="end"/>
      </w:r>
      <w:r w:rsidRPr="006E54B4">
        <w:rPr>
          <w:rPrChange w:id="1261" w:author="Chelsea Helion" w:date="2024-10-23T10:53:00Z">
            <w:rPr>
              <w:rFonts w:ascii="Aptos" w:hAnsi="Aptos"/>
            </w:rPr>
          </w:rPrChange>
        </w:rPr>
        <w:t>. The clusters observed suggest that rating frequency modulated activity in regions associated with attention and sensory integration (dACC, IPL, ROL), motor control (</w:t>
      </w:r>
      <w:proofErr w:type="spellStart"/>
      <w:r w:rsidRPr="006E54B4">
        <w:rPr>
          <w:rPrChange w:id="1262" w:author="Chelsea Helion" w:date="2024-10-23T10:53:00Z">
            <w:rPr>
              <w:rFonts w:ascii="Aptos" w:hAnsi="Aptos"/>
            </w:rPr>
          </w:rPrChange>
        </w:rPr>
        <w:t>PoCG</w:t>
      </w:r>
      <w:proofErr w:type="spellEnd"/>
      <w:r w:rsidRPr="006E54B4">
        <w:rPr>
          <w:rPrChange w:id="1263" w:author="Chelsea Helion" w:date="2024-10-23T10:53:00Z">
            <w:rPr>
              <w:rFonts w:ascii="Aptos" w:hAnsi="Aptos"/>
            </w:rPr>
          </w:rPrChange>
        </w:rPr>
        <w:t xml:space="preserve">, SMA, Cereb), and self-monitoring (dACC, IPL, </w:t>
      </w:r>
      <w:r w:rsidR="001D1567" w:rsidRPr="006E54B4">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54B4">
        <w:rPr>
          <w:rPrChange w:id="1264" w:author="Chelsea Helion" w:date="2024-10-23T10:53:00Z">
            <w:rPr>
              <w:rFonts w:ascii="Aptos" w:hAnsi="Aptos"/>
            </w:rPr>
          </w:rPrChange>
        </w:rPr>
        <w:t>AI).</w:t>
      </w:r>
      <w:r w:rsidR="001D1567" w:rsidRPr="006E54B4">
        <w:t xml:space="preserve"> </w:t>
      </w:r>
    </w:p>
    <w:p w14:paraId="0C6B9370" w14:textId="3D265557" w:rsidR="00CF2D02" w:rsidRPr="006E54B4" w:rsidRDefault="00CF2D02" w:rsidP="00CF2D02">
      <w:pPr>
        <w:spacing w:line="240" w:lineRule="auto"/>
        <w:jc w:val="both"/>
        <w:rPr>
          <w:rPrChange w:id="1265" w:author="Chelsea Helion" w:date="2024-10-23T10:53:00Z">
            <w:rPr>
              <w:rFonts w:ascii="Aptos" w:hAnsi="Aptos"/>
            </w:rPr>
          </w:rPrChange>
        </w:rPr>
      </w:pPr>
      <w:r w:rsidRPr="006E54B4">
        <w:rPr>
          <w:rPrChange w:id="1266" w:author="Chelsea Helion" w:date="2024-10-23T10:53:00Z">
            <w:rPr>
              <w:rFonts w:ascii="Aptos" w:hAnsi="Aptos"/>
            </w:rPr>
          </w:rPrChange>
        </w:rPr>
        <w:t>Figure 4. Expressive versus reflective rating.</w:t>
      </w:r>
    </w:p>
    <w:p w14:paraId="4A014114" w14:textId="77777777" w:rsidR="00CF2D02" w:rsidRPr="006E54B4" w:rsidRDefault="00CF2D02" w:rsidP="00CF2D02">
      <w:pPr>
        <w:spacing w:line="240" w:lineRule="auto"/>
        <w:jc w:val="both"/>
        <w:rPr>
          <w:b/>
          <w:bCs/>
          <w:rPrChange w:id="1267" w:author="Chelsea Helion" w:date="2024-10-23T10:53:00Z">
            <w:rPr>
              <w:rFonts w:ascii="Aptos" w:hAnsi="Aptos"/>
              <w:b/>
              <w:bCs/>
            </w:rPr>
          </w:rPrChange>
        </w:rPr>
      </w:pPr>
    </w:p>
    <w:p w14:paraId="4973A30C" w14:textId="5EC3F586" w:rsidR="00DE0869" w:rsidRPr="006E54B4" w:rsidRDefault="00000000" w:rsidP="00FE3980">
      <w:pPr>
        <w:spacing w:line="240" w:lineRule="auto"/>
        <w:ind w:firstLine="720"/>
        <w:jc w:val="both"/>
        <w:rPr>
          <w:rPrChange w:id="1268" w:author="Chelsea Helion" w:date="2024-10-23T10:53:00Z">
            <w:rPr>
              <w:rFonts w:ascii="Aptos" w:hAnsi="Aptos"/>
            </w:rPr>
          </w:rPrChange>
        </w:rPr>
      </w:pPr>
      <w:del w:id="1269" w:author="Chelsea Helion" w:date="2024-10-25T14:10:00Z">
        <w:r w:rsidRPr="006E54B4" w:rsidDel="00510A8A">
          <w:rPr>
            <w:b/>
            <w:bCs/>
            <w:rPrChange w:id="1270" w:author="Chelsea Helion" w:date="2024-10-23T10:53:00Z">
              <w:rPr>
                <w:rFonts w:ascii="Aptos" w:hAnsi="Aptos"/>
                <w:b/>
                <w:bCs/>
              </w:rPr>
            </w:rPrChange>
          </w:rPr>
          <w:delText>Expressive rating</w:delText>
        </w:r>
      </w:del>
      <w:ins w:id="1271" w:author="Chelsea Helion" w:date="2024-10-25T14:45:00Z">
        <w:r w:rsidR="0001532D">
          <w:rPr>
            <w:b/>
            <w:bCs/>
          </w:rPr>
          <w:t>Expressive rating</w:t>
        </w:r>
      </w:ins>
      <w:ins w:id="1272" w:author="Chelsea Helion" w:date="2024-10-25T14:10:00Z">
        <w:r w:rsidR="00510A8A">
          <w:rPr>
            <w:b/>
            <w:bCs/>
          </w:rPr>
          <w:t xml:space="preserve"> </w:t>
        </w:r>
      </w:ins>
      <w:del w:id="1273" w:author="Chelsea Helion" w:date="2024-10-25T14:10:00Z">
        <w:r w:rsidRPr="006E54B4" w:rsidDel="00510A8A">
          <w:rPr>
            <w:b/>
            <w:bCs/>
            <w:rPrChange w:id="1274" w:author="Chelsea Helion" w:date="2024-10-23T10:53:00Z">
              <w:rPr>
                <w:rFonts w:ascii="Aptos" w:hAnsi="Aptos"/>
                <w:b/>
                <w:bCs/>
              </w:rPr>
            </w:rPrChange>
          </w:rPr>
          <w:delText xml:space="preserve">, relative to reflective </w:delText>
        </w:r>
      </w:del>
      <w:del w:id="1275" w:author="Chelsea Helion" w:date="2024-10-25T14:09:00Z">
        <w:r w:rsidRPr="006E54B4" w:rsidDel="00510A8A">
          <w:rPr>
            <w:b/>
            <w:bCs/>
            <w:rPrChange w:id="1276" w:author="Chelsea Helion" w:date="2024-10-23T10:53:00Z">
              <w:rPr>
                <w:rFonts w:ascii="Aptos" w:hAnsi="Aptos"/>
                <w:b/>
                <w:bCs/>
              </w:rPr>
            </w:rPrChange>
          </w:rPr>
          <w:delText>non-rating</w:delText>
        </w:r>
      </w:del>
      <w:del w:id="1277" w:author="Chelsea Helion" w:date="2024-10-25T14:10:00Z">
        <w:r w:rsidRPr="006E54B4" w:rsidDel="00510A8A">
          <w:rPr>
            <w:b/>
            <w:bCs/>
            <w:rPrChange w:id="1278" w:author="Chelsea Helion" w:date="2024-10-23T10:53:00Z">
              <w:rPr>
                <w:rFonts w:ascii="Aptos" w:hAnsi="Aptos"/>
                <w:b/>
                <w:bCs/>
              </w:rPr>
            </w:rPrChange>
          </w:rPr>
          <w:delText xml:space="preserve">, </w:delText>
        </w:r>
      </w:del>
      <w:r w:rsidRPr="006E54B4">
        <w:rPr>
          <w:b/>
          <w:bCs/>
          <w:rPrChange w:id="1279" w:author="Chelsea Helion" w:date="2024-10-23T10:53:00Z">
            <w:rPr>
              <w:rFonts w:ascii="Aptos" w:hAnsi="Aptos"/>
              <w:b/>
              <w:bCs/>
            </w:rPr>
          </w:rPrChange>
        </w:rPr>
        <w:t>elicits greater activation from attention, sensation, and control regions</w:t>
      </w:r>
      <w:ins w:id="1280" w:author="Chelsea Helion" w:date="2024-10-25T14:10:00Z">
        <w:r w:rsidR="00510A8A">
          <w:rPr>
            <w:b/>
            <w:bCs/>
          </w:rPr>
          <w:t xml:space="preserve"> relative to </w:t>
        </w:r>
      </w:ins>
      <w:ins w:id="1281" w:author="Chelsea Helion" w:date="2024-10-25T14:46:00Z">
        <w:r w:rsidR="0001532D">
          <w:rPr>
            <w:b/>
            <w:bCs/>
          </w:rPr>
          <w:t xml:space="preserve">expressive non-rating and </w:t>
        </w:r>
      </w:ins>
      <w:ins w:id="1282" w:author="Chelsea Helion" w:date="2024-10-25T14:10:00Z">
        <w:r w:rsidR="00510A8A">
          <w:rPr>
            <w:b/>
            <w:bCs/>
          </w:rPr>
          <w:t>reflective viewing</w:t>
        </w:r>
      </w:ins>
      <w:r w:rsidR="00AF6336" w:rsidRPr="006E54B4">
        <w:rPr>
          <w:b/>
          <w:bCs/>
          <w:rPrChange w:id="1283" w:author="Chelsea Helion" w:date="2024-10-23T10:53:00Z">
            <w:rPr>
              <w:rFonts w:ascii="Aptos" w:hAnsi="Aptos"/>
              <w:b/>
              <w:bCs/>
            </w:rPr>
          </w:rPrChange>
        </w:rPr>
        <w:t xml:space="preserve">. </w:t>
      </w:r>
      <w:r w:rsidRPr="006E54B4">
        <w:rPr>
          <w:rPrChange w:id="1284" w:author="Chelsea Helion" w:date="2024-10-23T10:53:00Z">
            <w:rPr>
              <w:rFonts w:ascii="Aptos" w:hAnsi="Aptos"/>
            </w:rPr>
          </w:rPrChange>
        </w:rPr>
        <w:t xml:space="preserve">To examine the effects of rating during expressive </w:t>
      </w:r>
      <w:del w:id="1285" w:author="Chelsea Helion" w:date="2024-10-25T14:46:00Z">
        <w:r w:rsidRPr="006E54B4" w:rsidDel="0001532D">
          <w:rPr>
            <w:rPrChange w:id="1286" w:author="Chelsea Helion" w:date="2024-10-23T10:53:00Z">
              <w:rPr>
                <w:rFonts w:ascii="Aptos" w:hAnsi="Aptos"/>
              </w:rPr>
            </w:rPrChange>
          </w:rPr>
          <w:delText>engagement</w:delText>
        </w:r>
      </w:del>
      <w:ins w:id="1287" w:author="Chelsea Helion" w:date="2024-10-25T14:46:00Z">
        <w:r w:rsidR="0001532D">
          <w:t>viewing</w:t>
        </w:r>
      </w:ins>
      <w:r w:rsidRPr="006E54B4">
        <w:rPr>
          <w:rPrChange w:id="1288" w:author="Chelsea Helion" w:date="2024-10-23T10:53:00Z">
            <w:rPr>
              <w:rFonts w:ascii="Aptos" w:hAnsi="Aptos"/>
            </w:rPr>
          </w:rPrChange>
        </w:rPr>
        <w:t xml:space="preserve">, we conducted two types of contrasts: </w:t>
      </w:r>
      <w:commentRangeStart w:id="1289"/>
      <w:r w:rsidRPr="006E54B4">
        <w:rPr>
          <w:rPrChange w:id="1290" w:author="Chelsea Helion" w:date="2024-10-23T10:53:00Z">
            <w:rPr>
              <w:rFonts w:ascii="Aptos" w:hAnsi="Aptos"/>
            </w:rPr>
          </w:rPrChange>
        </w:rPr>
        <w:t xml:space="preserve">1) </w:t>
      </w:r>
      <w:r w:rsidR="00EF3E33" w:rsidRPr="006E54B4">
        <w:rPr>
          <w:rPrChange w:id="1291" w:author="Chelsea Helion" w:date="2024-10-23T10:53:00Z">
            <w:rPr>
              <w:rFonts w:ascii="Aptos" w:hAnsi="Aptos"/>
            </w:rPr>
          </w:rPrChange>
        </w:rPr>
        <w:t xml:space="preserve">a contrast comparing rated TRs while expressively </w:t>
      </w:r>
      <w:del w:id="1292" w:author="Chelsea Helion" w:date="2024-10-25T14:46:00Z">
        <w:r w:rsidR="00EF3E33" w:rsidRPr="006E54B4" w:rsidDel="0001532D">
          <w:rPr>
            <w:rPrChange w:id="1293" w:author="Chelsea Helion" w:date="2024-10-23T10:53:00Z">
              <w:rPr>
                <w:rFonts w:ascii="Aptos" w:hAnsi="Aptos"/>
              </w:rPr>
            </w:rPrChange>
          </w:rPr>
          <w:delText xml:space="preserve">engaged </w:delText>
        </w:r>
      </w:del>
      <w:ins w:id="1294" w:author="Chelsea Helion" w:date="2024-10-25T14:46:00Z">
        <w:r w:rsidR="0001532D">
          <w:t>viewing</w:t>
        </w:r>
        <w:r w:rsidR="0001532D" w:rsidRPr="006E54B4">
          <w:rPr>
            <w:rPrChange w:id="1295" w:author="Chelsea Helion" w:date="2024-10-23T10:53:00Z">
              <w:rPr>
                <w:rFonts w:ascii="Aptos" w:hAnsi="Aptos"/>
              </w:rPr>
            </w:rPrChange>
          </w:rPr>
          <w:t xml:space="preserve"> </w:t>
        </w:r>
      </w:ins>
      <w:r w:rsidR="00EF3E33" w:rsidRPr="006E54B4">
        <w:rPr>
          <w:rPrChange w:id="1296" w:author="Chelsea Helion" w:date="2024-10-23T10:53:00Z">
            <w:rPr>
              <w:rFonts w:ascii="Aptos" w:hAnsi="Aptos"/>
            </w:rPr>
          </w:rPrChange>
        </w:rPr>
        <w:t xml:space="preserve">to non-rated TRs while expressively </w:t>
      </w:r>
      <w:del w:id="1297" w:author="Chelsea Helion" w:date="2024-10-25T14:46:00Z">
        <w:r w:rsidR="00EF3E33" w:rsidRPr="006E54B4" w:rsidDel="0001532D">
          <w:rPr>
            <w:rPrChange w:id="1298" w:author="Chelsea Helion" w:date="2024-10-23T10:53:00Z">
              <w:rPr>
                <w:rFonts w:ascii="Aptos" w:hAnsi="Aptos"/>
              </w:rPr>
            </w:rPrChange>
          </w:rPr>
          <w:delText xml:space="preserve">engaged </w:delText>
        </w:r>
      </w:del>
      <w:ins w:id="1299" w:author="Chelsea Helion" w:date="2024-10-25T14:46:00Z">
        <w:r w:rsidR="0001532D">
          <w:t>viewing</w:t>
        </w:r>
        <w:r w:rsidR="0001532D" w:rsidRPr="006E54B4">
          <w:rPr>
            <w:rPrChange w:id="1300" w:author="Chelsea Helion" w:date="2024-10-23T10:53:00Z">
              <w:rPr>
                <w:rFonts w:ascii="Aptos" w:hAnsi="Aptos"/>
              </w:rPr>
            </w:rPrChange>
          </w:rPr>
          <w:t xml:space="preserve"> </w:t>
        </w:r>
      </w:ins>
      <w:r w:rsidR="00EF3E33" w:rsidRPr="006E54B4">
        <w:rPr>
          <w:rPrChange w:id="1301" w:author="Chelsea Helion" w:date="2024-10-23T10:53:00Z">
            <w:rPr>
              <w:rFonts w:ascii="Aptos" w:hAnsi="Aptos"/>
            </w:rPr>
          </w:rPrChange>
        </w:rPr>
        <w:t>(i.e., within subject</w:t>
      </w:r>
      <w:ins w:id="1302" w:author="Chelsea Helion" w:date="2024-10-25T19:06:00Z">
        <w:r w:rsidR="00950C6D">
          <w:t>, within the same stimulus run</w:t>
        </w:r>
      </w:ins>
      <w:r w:rsidR="00EF3E33" w:rsidRPr="006E54B4">
        <w:rPr>
          <w:rPrChange w:id="1303" w:author="Chelsea Helion" w:date="2024-10-23T10:53:00Z">
            <w:rPr>
              <w:rFonts w:ascii="Aptos" w:hAnsi="Aptos"/>
            </w:rPr>
          </w:rPrChange>
        </w:rPr>
        <w:t xml:space="preserve">), and 2) </w:t>
      </w:r>
      <w:r w:rsidRPr="006E54B4">
        <w:rPr>
          <w:rPrChange w:id="1304" w:author="Chelsea Helion" w:date="2024-10-23T10:53:00Z">
            <w:rPr>
              <w:rFonts w:ascii="Aptos" w:hAnsi="Aptos"/>
            </w:rPr>
          </w:rPrChange>
        </w:rPr>
        <w:t xml:space="preserve">a contrast comparing rated TRs while expressively </w:t>
      </w:r>
      <w:del w:id="1305" w:author="Chelsea Helion" w:date="2024-10-25T14:46:00Z">
        <w:r w:rsidRPr="006E54B4" w:rsidDel="0001532D">
          <w:rPr>
            <w:rPrChange w:id="1306" w:author="Chelsea Helion" w:date="2024-10-23T10:53:00Z">
              <w:rPr>
                <w:rFonts w:ascii="Aptos" w:hAnsi="Aptos"/>
              </w:rPr>
            </w:rPrChange>
          </w:rPr>
          <w:delText xml:space="preserve">engaged </w:delText>
        </w:r>
      </w:del>
      <w:ins w:id="1307" w:author="Chelsea Helion" w:date="2024-10-25T14:46:00Z">
        <w:r w:rsidR="0001532D">
          <w:t>viewing</w:t>
        </w:r>
        <w:r w:rsidR="0001532D" w:rsidRPr="006E54B4">
          <w:rPr>
            <w:rPrChange w:id="1308" w:author="Chelsea Helion" w:date="2024-10-23T10:53:00Z">
              <w:rPr>
                <w:rFonts w:ascii="Aptos" w:hAnsi="Aptos"/>
              </w:rPr>
            </w:rPrChange>
          </w:rPr>
          <w:t xml:space="preserve"> </w:t>
        </w:r>
      </w:ins>
      <w:r w:rsidRPr="006E54B4">
        <w:rPr>
          <w:rPrChange w:id="1309" w:author="Chelsea Helion" w:date="2024-10-23T10:53:00Z">
            <w:rPr>
              <w:rFonts w:ascii="Aptos" w:hAnsi="Aptos"/>
            </w:rPr>
          </w:rPrChange>
        </w:rPr>
        <w:t>to non-rated TRs while reflectively engaged</w:t>
      </w:r>
      <w:r w:rsidR="00EF3E33" w:rsidRPr="006E54B4">
        <w:rPr>
          <w:rPrChange w:id="1310" w:author="Chelsea Helion" w:date="2024-10-23T10:53:00Z">
            <w:rPr>
              <w:rFonts w:ascii="Aptos" w:hAnsi="Aptos"/>
            </w:rPr>
          </w:rPrChange>
        </w:rPr>
        <w:t xml:space="preserve"> (i.e., between subjects</w:t>
      </w:r>
      <w:ins w:id="1311" w:author="Chelsea Helion" w:date="2024-10-25T19:06:00Z">
        <w:r w:rsidR="00950C6D">
          <w:t>, within the same stimulus run</w:t>
        </w:r>
      </w:ins>
      <w:r w:rsidR="00EF3E33" w:rsidRPr="006E54B4">
        <w:rPr>
          <w:rPrChange w:id="1312" w:author="Chelsea Helion" w:date="2024-10-23T10:53:00Z">
            <w:rPr>
              <w:rFonts w:ascii="Aptos" w:hAnsi="Aptos"/>
            </w:rPr>
          </w:rPrChange>
        </w:rPr>
        <w:t>)</w:t>
      </w:r>
      <w:r w:rsidRPr="006E54B4">
        <w:rPr>
          <w:rPrChange w:id="1313" w:author="Chelsea Helion" w:date="2024-10-23T10:53:00Z">
            <w:rPr>
              <w:rFonts w:ascii="Aptos" w:hAnsi="Aptos"/>
            </w:rPr>
          </w:rPrChange>
        </w:rPr>
        <w:t xml:space="preserve">. </w:t>
      </w:r>
      <w:commentRangeEnd w:id="1289"/>
      <w:r w:rsidR="00E75ABA">
        <w:rPr>
          <w:rStyle w:val="CommentReference"/>
        </w:rPr>
        <w:commentReference w:id="1289"/>
      </w:r>
      <w:r w:rsidR="00EF3E33" w:rsidRPr="006E54B4">
        <w:rPr>
          <w:rPrChange w:id="1314" w:author="Chelsea Helion" w:date="2024-10-23T10:53:00Z">
            <w:rPr>
              <w:rFonts w:ascii="Aptos" w:hAnsi="Aptos"/>
            </w:rPr>
          </w:rPrChange>
        </w:rPr>
        <w:t xml:space="preserve">Contrasting all three task components allows us to identify which neural circuitry is engaged when task demands are more (i.e., expressive non-rating) or less (i.e., reflective </w:t>
      </w:r>
      <w:del w:id="1315" w:author="Chelsea Helion" w:date="2024-10-25T19:06:00Z">
        <w:r w:rsidR="00EF3E33" w:rsidRPr="006E54B4" w:rsidDel="00950C6D">
          <w:rPr>
            <w:rPrChange w:id="1316" w:author="Chelsea Helion" w:date="2024-10-23T10:53:00Z">
              <w:rPr>
                <w:rFonts w:ascii="Aptos" w:hAnsi="Aptos"/>
              </w:rPr>
            </w:rPrChange>
          </w:rPr>
          <w:delText>non-rating</w:delText>
        </w:r>
      </w:del>
      <w:ins w:id="1317" w:author="Chelsea Helion" w:date="2024-10-25T19:06:00Z">
        <w:r w:rsidR="00950C6D">
          <w:t>viewing</w:t>
        </w:r>
      </w:ins>
      <w:r w:rsidR="00EF3E33" w:rsidRPr="006E54B4">
        <w:rPr>
          <w:rPrChange w:id="1318" w:author="Chelsea Helion" w:date="2024-10-23T10:53:00Z">
            <w:rPr>
              <w:rFonts w:ascii="Aptos" w:hAnsi="Aptos"/>
            </w:rPr>
          </w:rPrChange>
        </w:rPr>
        <w:t xml:space="preserve">) similar to expressive rating, thereby offering insights into how </w:t>
      </w:r>
      <w:del w:id="1319" w:author="Chelsea Helion" w:date="2024-10-25T19:07:00Z">
        <w:r w:rsidR="00EF3E33" w:rsidRPr="006E54B4" w:rsidDel="00950C6D">
          <w:rPr>
            <w:rPrChange w:id="1320" w:author="Chelsea Helion" w:date="2024-10-23T10:53:00Z">
              <w:rPr>
                <w:rFonts w:ascii="Aptos" w:hAnsi="Aptos"/>
              </w:rPr>
            </w:rPrChange>
          </w:rPr>
          <w:delText xml:space="preserve">attention </w:delText>
        </w:r>
      </w:del>
      <w:ins w:id="1321" w:author="Chelsea Helion" w:date="2024-10-25T19:07:00Z">
        <w:r w:rsidR="00950C6D">
          <w:t>the act of explicitly rating subjective experience</w:t>
        </w:r>
        <w:r w:rsidR="00950C6D" w:rsidRPr="006E54B4">
          <w:rPr>
            <w:rPrChange w:id="1322" w:author="Chelsea Helion" w:date="2024-10-23T10:53:00Z">
              <w:rPr>
                <w:rFonts w:ascii="Aptos" w:hAnsi="Aptos"/>
              </w:rPr>
            </w:rPrChange>
          </w:rPr>
          <w:t xml:space="preserve"> </w:t>
        </w:r>
      </w:ins>
      <w:r w:rsidR="00EF3E33" w:rsidRPr="006E54B4">
        <w:rPr>
          <w:rPrChange w:id="1323" w:author="Chelsea Helion" w:date="2024-10-23T10:53:00Z">
            <w:rPr>
              <w:rFonts w:ascii="Aptos" w:hAnsi="Aptos"/>
            </w:rPr>
          </w:rPrChange>
        </w:rPr>
        <w:t>modulates brain responses</w:t>
      </w:r>
      <w:ins w:id="1324" w:author="Chelsea Helion" w:date="2024-10-25T19:07:00Z">
        <w:r w:rsidR="00950C6D">
          <w:t xml:space="preserve"> </w:t>
        </w:r>
      </w:ins>
      <w:ins w:id="1325" w:author="Chelsea Helion" w:date="2024-10-25T19:08:00Z">
        <w:r w:rsidR="00950C6D">
          <w:t xml:space="preserve">when the viewing goal is held constant </w:t>
        </w:r>
      </w:ins>
      <w:del w:id="1326" w:author="Chelsea Helion" w:date="2024-10-25T19:08:00Z">
        <w:r w:rsidR="00EF3E33" w:rsidRPr="006E54B4" w:rsidDel="00950C6D">
          <w:rPr>
            <w:rPrChange w:id="1327" w:author="Chelsea Helion" w:date="2024-10-23T10:53:00Z">
              <w:rPr>
                <w:rFonts w:ascii="Aptos" w:hAnsi="Aptos"/>
              </w:rPr>
            </w:rPrChange>
          </w:rPr>
          <w:delText xml:space="preserve"> </w:delText>
        </w:r>
      </w:del>
      <w:del w:id="1328" w:author="Chelsea Helion" w:date="2024-10-25T19:07:00Z">
        <w:r w:rsidR="00EF3E33" w:rsidRPr="006E54B4" w:rsidDel="00950C6D">
          <w:rPr>
            <w:rPrChange w:id="1329" w:author="Chelsea Helion" w:date="2024-10-23T10:53:00Z">
              <w:rPr>
                <w:rFonts w:ascii="Aptos" w:hAnsi="Aptos"/>
              </w:rPr>
            </w:rPrChange>
          </w:rPr>
          <w:delText xml:space="preserve">under varying task loads </w:delText>
        </w:r>
      </w:del>
      <w:r w:rsidRPr="006E54B4">
        <w:rPr>
          <w:rPrChange w:id="1330" w:author="Chelsea Helion" w:date="2024-10-23T10:53:00Z">
            <w:rPr>
              <w:rFonts w:ascii="Aptos" w:hAnsi="Aptos"/>
            </w:rPr>
          </w:rPrChange>
        </w:rPr>
        <w:t>(</w:t>
      </w:r>
      <w:r w:rsidRPr="006E54B4">
        <w:rPr>
          <w:b/>
          <w:rPrChange w:id="1331" w:author="Chelsea Helion" w:date="2024-10-23T10:53:00Z">
            <w:rPr>
              <w:rFonts w:ascii="Aptos" w:hAnsi="Aptos"/>
              <w:b/>
            </w:rPr>
          </w:rPrChange>
        </w:rPr>
        <w:t>Figure 4</w:t>
      </w:r>
      <w:r w:rsidRPr="006E54B4">
        <w:rPr>
          <w:rPrChange w:id="1332" w:author="Chelsea Helion" w:date="2024-10-23T10:53:00Z">
            <w:rPr>
              <w:rFonts w:ascii="Aptos" w:hAnsi="Aptos"/>
            </w:rPr>
          </w:rPrChange>
        </w:rPr>
        <w:t>).</w:t>
      </w:r>
    </w:p>
    <w:p w14:paraId="2501B31B" w14:textId="77777777" w:rsidR="00950C6D" w:rsidRDefault="00000000" w:rsidP="00FE3980">
      <w:pPr>
        <w:spacing w:line="240" w:lineRule="auto"/>
        <w:ind w:firstLine="720"/>
        <w:jc w:val="both"/>
        <w:rPr>
          <w:ins w:id="1333" w:author="Chelsea Helion" w:date="2024-10-25T19:09:00Z"/>
        </w:rPr>
      </w:pPr>
      <w:r w:rsidRPr="006E54B4">
        <w:rPr>
          <w:rPrChange w:id="1334" w:author="Chelsea Helion" w:date="2024-10-23T10:53:00Z">
            <w:rPr>
              <w:rFonts w:ascii="Aptos" w:hAnsi="Aptos"/>
            </w:rPr>
          </w:rPrChange>
        </w:rPr>
        <w:t xml:space="preserve">Both contrasts </w:t>
      </w:r>
      <w:r w:rsidR="00C64A9F" w:rsidRPr="006E54B4">
        <w:rPr>
          <w:rPrChange w:id="1335" w:author="Chelsea Helion" w:date="2024-10-23T10:53:00Z">
            <w:rPr>
              <w:rFonts w:ascii="Aptos" w:hAnsi="Aptos"/>
            </w:rPr>
          </w:rPrChange>
        </w:rPr>
        <w:t>indicated</w:t>
      </w:r>
      <w:r w:rsidRPr="006E54B4">
        <w:rPr>
          <w:rPrChange w:id="1336" w:author="Chelsea Helion" w:date="2024-10-23T10:53:00Z">
            <w:rPr>
              <w:rFonts w:ascii="Aptos" w:hAnsi="Aptos"/>
            </w:rPr>
          </w:rPrChange>
        </w:rPr>
        <w:t xml:space="preserve"> significant activations primarily in parietal, frontal, and occipital regions, but more extensive frontal activation was observed within the expressive</w:t>
      </w:r>
      <w:r w:rsidR="00C64A9F" w:rsidRPr="006E54B4">
        <w:rPr>
          <w:rPrChange w:id="1337" w:author="Chelsea Helion" w:date="2024-10-23T10:53:00Z">
            <w:rPr>
              <w:rFonts w:ascii="Aptos" w:hAnsi="Aptos"/>
            </w:rPr>
          </w:rPrChange>
        </w:rPr>
        <w:t xml:space="preserve"> rating – </w:t>
      </w:r>
      <w:r w:rsidRPr="006E54B4">
        <w:rPr>
          <w:rPrChange w:id="1338" w:author="Chelsea Helion" w:date="2024-10-23T10:53:00Z">
            <w:rPr>
              <w:rFonts w:ascii="Aptos" w:hAnsi="Aptos"/>
            </w:rPr>
          </w:rPrChange>
        </w:rPr>
        <w:t>reflective</w:t>
      </w:r>
      <w:r w:rsidR="00C64A9F" w:rsidRPr="006E54B4">
        <w:rPr>
          <w:rPrChange w:id="1339" w:author="Chelsea Helion" w:date="2024-10-23T10:53:00Z">
            <w:rPr>
              <w:rFonts w:ascii="Aptos" w:hAnsi="Aptos"/>
            </w:rPr>
          </w:rPrChange>
        </w:rPr>
        <w:t xml:space="preserve"> </w:t>
      </w:r>
      <w:del w:id="1340" w:author="Chelsea Helion" w:date="2024-10-25T19:08:00Z">
        <w:r w:rsidR="00C64A9F" w:rsidRPr="006E54B4" w:rsidDel="00950C6D">
          <w:rPr>
            <w:rPrChange w:id="1341" w:author="Chelsea Helion" w:date="2024-10-23T10:53:00Z">
              <w:rPr>
                <w:rFonts w:ascii="Aptos" w:hAnsi="Aptos"/>
              </w:rPr>
            </w:rPrChange>
          </w:rPr>
          <w:delText>non-rating</w:delText>
        </w:r>
        <w:r w:rsidRPr="006E54B4" w:rsidDel="00950C6D">
          <w:rPr>
            <w:rPrChange w:id="1342" w:author="Chelsea Helion" w:date="2024-10-23T10:53:00Z">
              <w:rPr>
                <w:rFonts w:ascii="Aptos" w:hAnsi="Aptos"/>
              </w:rPr>
            </w:rPrChange>
          </w:rPr>
          <w:delText xml:space="preserve"> </w:delText>
        </w:r>
      </w:del>
      <w:ins w:id="1343" w:author="Chelsea Helion" w:date="2024-10-25T19:08:00Z">
        <w:r w:rsidR="00950C6D">
          <w:t xml:space="preserve">viewing </w:t>
        </w:r>
      </w:ins>
      <w:r w:rsidRPr="006E54B4">
        <w:rPr>
          <w:rPrChange w:id="1344" w:author="Chelsea Helion" w:date="2024-10-23T10:53:00Z">
            <w:rPr>
              <w:rFonts w:ascii="Aptos" w:hAnsi="Aptos"/>
            </w:rPr>
          </w:rPrChange>
        </w:rPr>
        <w:t>contrast.</w:t>
      </w:r>
      <w:ins w:id="1345" w:author="Chelsea Helion" w:date="2024-10-25T19:09:00Z">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ins>
    </w:p>
    <w:p w14:paraId="41D6DA19" w14:textId="3087F421" w:rsidR="00DE0869" w:rsidRPr="006E54B4" w:rsidRDefault="00000000" w:rsidP="00FE3980">
      <w:pPr>
        <w:spacing w:line="240" w:lineRule="auto"/>
        <w:ind w:firstLine="720"/>
        <w:jc w:val="both"/>
        <w:rPr>
          <w:rPrChange w:id="1346" w:author="Chelsea Helion" w:date="2024-10-23T10:53:00Z">
            <w:rPr>
              <w:rFonts w:ascii="Aptos" w:hAnsi="Aptos"/>
            </w:rPr>
          </w:rPrChange>
        </w:rPr>
      </w:pPr>
      <w:del w:id="1347" w:author="Chelsea Helion" w:date="2024-10-25T19:09:00Z">
        <w:r w:rsidRPr="006E54B4" w:rsidDel="00950C6D">
          <w:rPr>
            <w:rPrChange w:id="1348" w:author="Chelsea Helion" w:date="2024-10-23T10:53:00Z">
              <w:rPr>
                <w:rFonts w:ascii="Aptos" w:hAnsi="Aptos"/>
              </w:rPr>
            </w:rPrChange>
          </w:rPr>
          <w:delText xml:space="preserve"> </w:delText>
        </w:r>
      </w:del>
      <w:r w:rsidRPr="006E54B4">
        <w:rPr>
          <w:rPrChange w:id="1349" w:author="Chelsea Helion" w:date="2024-10-23T10:53:00Z">
            <w:rPr>
              <w:rFonts w:ascii="Aptos" w:hAnsi="Aptos"/>
            </w:rPr>
          </w:rPrChange>
        </w:rPr>
        <w:t>Key clusters of the expressive</w:t>
      </w:r>
      <w:ins w:id="1350" w:author="Chelsea Helion" w:date="2024-10-25T19:08:00Z">
        <w:r w:rsidR="00950C6D">
          <w:t xml:space="preserve"> rating</w:t>
        </w:r>
      </w:ins>
      <w:r w:rsidRPr="006E54B4">
        <w:rPr>
          <w:rPrChange w:id="1351" w:author="Chelsea Helion" w:date="2024-10-23T10:53:00Z">
            <w:rPr>
              <w:rFonts w:ascii="Aptos" w:hAnsi="Aptos"/>
            </w:rPr>
          </w:rPrChange>
        </w:rPr>
        <w:t xml:space="preserve">-expressive </w:t>
      </w:r>
      <w:ins w:id="1352" w:author="Chelsea Helion" w:date="2024-10-25T19:08:00Z">
        <w:r w:rsidR="00950C6D">
          <w:t xml:space="preserve">non-rating </w:t>
        </w:r>
      </w:ins>
      <w:r w:rsidRPr="006E54B4">
        <w:rPr>
          <w:rPrChange w:id="1353" w:author="Chelsea Helion" w:date="2024-10-23T10:53:00Z">
            <w:rPr>
              <w:rFonts w:ascii="Aptos" w:hAnsi="Aptos"/>
            </w:rPr>
          </w:rPrChange>
        </w:rPr>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6E54B4">
        <w:rPr>
          <w:rPrChange w:id="1354" w:author="Chelsea Helion" w:date="2024-10-23T10:53:00Z">
            <w:rPr>
              <w:rFonts w:ascii="Aptos" w:hAnsi="Aptos"/>
            </w:rPr>
          </w:rPrChange>
        </w:rPr>
        <w:t>,</w:t>
      </w:r>
      <w:r w:rsidRPr="006E54B4">
        <w:rPr>
          <w:rPrChange w:id="1355" w:author="Chelsea Helion" w:date="2024-10-23T10:53:00Z">
            <w:rPr>
              <w:rFonts w:ascii="Aptos" w:hAnsi="Aptos"/>
            </w:rPr>
          </w:rPrChange>
        </w:rPr>
        <w:t xml:space="preserve"> and bilateral anterior cingulate cortex. Major activations in the expressive</w:t>
      </w:r>
      <w:r w:rsidR="00C64A9F" w:rsidRPr="006E54B4">
        <w:rPr>
          <w:rPrChange w:id="1356" w:author="Chelsea Helion" w:date="2024-10-23T10:53:00Z">
            <w:rPr>
              <w:rFonts w:ascii="Aptos" w:hAnsi="Aptos"/>
            </w:rPr>
          </w:rPrChange>
        </w:rPr>
        <w:t xml:space="preserve"> rating – </w:t>
      </w:r>
      <w:r w:rsidRPr="006E54B4">
        <w:rPr>
          <w:rPrChange w:id="1357" w:author="Chelsea Helion" w:date="2024-10-23T10:53:00Z">
            <w:rPr>
              <w:rFonts w:ascii="Aptos" w:hAnsi="Aptos"/>
            </w:rPr>
          </w:rPrChange>
        </w:rPr>
        <w:t>reflective</w:t>
      </w:r>
      <w:r w:rsidR="00C64A9F" w:rsidRPr="006E54B4">
        <w:rPr>
          <w:rPrChange w:id="1358" w:author="Chelsea Helion" w:date="2024-10-23T10:53:00Z">
            <w:rPr>
              <w:rFonts w:ascii="Aptos" w:hAnsi="Aptos"/>
            </w:rPr>
          </w:rPrChange>
        </w:rPr>
        <w:t xml:space="preserve"> non-rating</w:t>
      </w:r>
      <w:r w:rsidRPr="006E54B4">
        <w:rPr>
          <w:rPrChange w:id="1359" w:author="Chelsea Helion" w:date="2024-10-23T10:53:00Z">
            <w:rPr>
              <w:rFonts w:ascii="Aptos" w:hAnsi="Aptos"/>
            </w:rPr>
          </w:rPrChange>
        </w:rPr>
        <w:t xml:space="preserve"> contrast included the left superior parietal lobule extending into the inferior parietal lobule, the right superior parietal lobule, and the </w:t>
      </w:r>
      <w:r w:rsidRPr="006E54B4">
        <w:rPr>
          <w:rPrChange w:id="1360" w:author="Chelsea Helion" w:date="2024-10-23T10:53:00Z">
            <w:rPr>
              <w:rFonts w:ascii="Aptos" w:hAnsi="Aptos"/>
            </w:rPr>
          </w:rPrChange>
        </w:rPr>
        <w:lastRenderedPageBreak/>
        <w:t>right angular gyrus. Additional clusters were observed in the left middle occipital gyrus, right supramarginal gyrus, bilateral inferior frontal gyri, and right insula.</w:t>
      </w:r>
      <w:ins w:id="1361" w:author="Chelsea Helion" w:date="2024-10-25T19:19:00Z">
        <w:r w:rsidR="00D611D6">
          <w:t xml:space="preserve"> </w:t>
        </w:r>
      </w:ins>
      <w:del w:id="1362" w:author="Chelsea Helion" w:date="2024-10-25T19:19:00Z">
        <w:r w:rsidRPr="006E54B4" w:rsidDel="00D611D6">
          <w:rPr>
            <w:rPrChange w:id="1363" w:author="Chelsea Helion" w:date="2024-10-23T10:53:00Z">
              <w:rPr>
                <w:rFonts w:ascii="Aptos" w:hAnsi="Aptos"/>
              </w:rPr>
            </w:rPrChange>
          </w:rPr>
          <w:delText xml:space="preserve">  </w:delText>
        </w:r>
      </w:del>
      <w:r w:rsidRPr="006E54B4">
        <w:rPr>
          <w:rPrChange w:id="1364" w:author="Chelsea Helion" w:date="2024-10-23T10:53:00Z">
            <w:rPr>
              <w:rFonts w:ascii="Aptos" w:hAnsi="Aptos"/>
            </w:rPr>
          </w:rPrChange>
        </w:rPr>
        <w:t>While precise spatial coordinates varied slightly between contrasts, almost all regions activated by the expressive</w:t>
      </w:r>
      <w:r w:rsidR="00C64A9F" w:rsidRPr="006E54B4">
        <w:rPr>
          <w:rPrChange w:id="1365" w:author="Chelsea Helion" w:date="2024-10-23T10:53:00Z">
            <w:rPr>
              <w:rFonts w:ascii="Aptos" w:hAnsi="Aptos"/>
            </w:rPr>
          </w:rPrChange>
        </w:rPr>
        <w:t xml:space="preserve"> rating </w:t>
      </w:r>
      <w:r w:rsidRPr="006E54B4">
        <w:rPr>
          <w:rPrChange w:id="1366" w:author="Chelsea Helion" w:date="2024-10-23T10:53:00Z">
            <w:rPr>
              <w:rFonts w:ascii="Aptos" w:hAnsi="Aptos"/>
            </w:rPr>
          </w:rPrChange>
        </w:rPr>
        <w:t>-</w:t>
      </w:r>
      <w:r w:rsidR="00C64A9F" w:rsidRPr="006E54B4">
        <w:rPr>
          <w:rPrChange w:id="1367" w:author="Chelsea Helion" w:date="2024-10-23T10:53:00Z">
            <w:rPr>
              <w:rFonts w:ascii="Aptos" w:hAnsi="Aptos"/>
            </w:rPr>
          </w:rPrChange>
        </w:rPr>
        <w:t xml:space="preserve"> </w:t>
      </w:r>
      <w:r w:rsidRPr="006E54B4">
        <w:rPr>
          <w:rPrChange w:id="1368" w:author="Chelsea Helion" w:date="2024-10-23T10:53:00Z">
            <w:rPr>
              <w:rFonts w:ascii="Aptos" w:hAnsi="Aptos"/>
            </w:rPr>
          </w:rPrChange>
        </w:rPr>
        <w:t xml:space="preserve">expressive </w:t>
      </w:r>
      <w:r w:rsidR="00C64A9F" w:rsidRPr="006E54B4">
        <w:rPr>
          <w:rPrChange w:id="1369" w:author="Chelsea Helion" w:date="2024-10-23T10:53:00Z">
            <w:rPr>
              <w:rFonts w:ascii="Aptos" w:hAnsi="Aptos"/>
            </w:rPr>
          </w:rPrChange>
        </w:rPr>
        <w:t xml:space="preserve">non-rating </w:t>
      </w:r>
      <w:r w:rsidRPr="006E54B4">
        <w:rPr>
          <w:rPrChange w:id="1370" w:author="Chelsea Helion" w:date="2024-10-23T10:53:00Z">
            <w:rPr>
              <w:rFonts w:ascii="Aptos" w:hAnsi="Aptos"/>
            </w:rPr>
          </w:rPrChange>
        </w:rPr>
        <w:t>contrast were activated by the expressive</w:t>
      </w:r>
      <w:r w:rsidR="00C64A9F" w:rsidRPr="006E54B4">
        <w:rPr>
          <w:rPrChange w:id="1371" w:author="Chelsea Helion" w:date="2024-10-23T10:53:00Z">
            <w:rPr>
              <w:rFonts w:ascii="Aptos" w:hAnsi="Aptos"/>
            </w:rPr>
          </w:rPrChange>
        </w:rPr>
        <w:t xml:space="preserve"> rating </w:t>
      </w:r>
      <w:r w:rsidRPr="006E54B4">
        <w:rPr>
          <w:rPrChange w:id="1372" w:author="Chelsea Helion" w:date="2024-10-23T10:53:00Z">
            <w:rPr>
              <w:rFonts w:ascii="Aptos" w:hAnsi="Aptos"/>
            </w:rPr>
          </w:rPrChange>
        </w:rPr>
        <w:t>-</w:t>
      </w:r>
      <w:r w:rsidR="00C64A9F" w:rsidRPr="006E54B4">
        <w:rPr>
          <w:rPrChange w:id="1373" w:author="Chelsea Helion" w:date="2024-10-23T10:53:00Z">
            <w:rPr>
              <w:rFonts w:ascii="Aptos" w:hAnsi="Aptos"/>
            </w:rPr>
          </w:rPrChange>
        </w:rPr>
        <w:t xml:space="preserve"> </w:t>
      </w:r>
      <w:r w:rsidRPr="006E54B4">
        <w:rPr>
          <w:rPrChange w:id="1374" w:author="Chelsea Helion" w:date="2024-10-23T10:53:00Z">
            <w:rPr>
              <w:rFonts w:ascii="Aptos" w:hAnsi="Aptos"/>
            </w:rPr>
          </w:rPrChange>
        </w:rPr>
        <w:t xml:space="preserve">reflective </w:t>
      </w:r>
      <w:del w:id="1375" w:author="Chelsea Helion" w:date="2024-10-25T19:19:00Z">
        <w:r w:rsidR="00C64A9F" w:rsidRPr="006E54B4" w:rsidDel="00D611D6">
          <w:rPr>
            <w:rPrChange w:id="1376" w:author="Chelsea Helion" w:date="2024-10-23T10:53:00Z">
              <w:rPr>
                <w:rFonts w:ascii="Aptos" w:hAnsi="Aptos"/>
              </w:rPr>
            </w:rPrChange>
          </w:rPr>
          <w:delText xml:space="preserve">non-rating </w:delText>
        </w:r>
      </w:del>
      <w:ins w:id="1377" w:author="Chelsea Helion" w:date="2024-10-25T19:19:00Z">
        <w:r w:rsidR="00D611D6">
          <w:t xml:space="preserve">viewing </w:t>
        </w:r>
      </w:ins>
      <w:r w:rsidRPr="006E54B4">
        <w:rPr>
          <w:rPrChange w:id="1378" w:author="Chelsea Helion" w:date="2024-10-23T10:53:00Z">
            <w:rPr>
              <w:rFonts w:ascii="Aptos" w:hAnsi="Aptos"/>
            </w:rPr>
          </w:rPrChange>
        </w:rPr>
        <w:t>contrast. However, expressive</w:t>
      </w:r>
      <w:r w:rsidR="00C64A9F" w:rsidRPr="006E54B4">
        <w:rPr>
          <w:rPrChange w:id="1379" w:author="Chelsea Helion" w:date="2024-10-23T10:53:00Z">
            <w:rPr>
              <w:rFonts w:ascii="Aptos" w:hAnsi="Aptos"/>
            </w:rPr>
          </w:rPrChange>
        </w:rPr>
        <w:t xml:space="preserve"> rating – </w:t>
      </w:r>
      <w:r w:rsidRPr="006E54B4">
        <w:rPr>
          <w:rPrChange w:id="1380" w:author="Chelsea Helion" w:date="2024-10-23T10:53:00Z">
            <w:rPr>
              <w:rFonts w:ascii="Aptos" w:hAnsi="Aptos"/>
            </w:rPr>
          </w:rPrChange>
        </w:rPr>
        <w:t>reflective</w:t>
      </w:r>
      <w:r w:rsidR="00C64A9F" w:rsidRPr="006E54B4">
        <w:rPr>
          <w:rPrChange w:id="1381" w:author="Chelsea Helion" w:date="2024-10-23T10:53:00Z">
            <w:rPr>
              <w:rFonts w:ascii="Aptos" w:hAnsi="Aptos"/>
            </w:rPr>
          </w:rPrChange>
        </w:rPr>
        <w:t xml:space="preserve"> </w:t>
      </w:r>
      <w:del w:id="1382" w:author="Chelsea Helion" w:date="2024-10-25T19:19:00Z">
        <w:r w:rsidR="00C64A9F" w:rsidRPr="006E54B4" w:rsidDel="00D611D6">
          <w:rPr>
            <w:rPrChange w:id="1383" w:author="Chelsea Helion" w:date="2024-10-23T10:53:00Z">
              <w:rPr>
                <w:rFonts w:ascii="Aptos" w:hAnsi="Aptos"/>
              </w:rPr>
            </w:rPrChange>
          </w:rPr>
          <w:delText>non-rating</w:delText>
        </w:r>
      </w:del>
      <w:ins w:id="1384" w:author="Chelsea Helion" w:date="2024-10-25T19:19:00Z">
        <w:r w:rsidR="00D611D6">
          <w:t>viewing</w:t>
        </w:r>
      </w:ins>
      <w:r w:rsidRPr="006E54B4">
        <w:rPr>
          <w:rPrChange w:id="1385" w:author="Chelsea Helion" w:date="2024-10-23T10:53:00Z">
            <w:rPr>
              <w:rFonts w:ascii="Aptos" w:hAnsi="Aptos"/>
            </w:rPr>
          </w:rPrChange>
        </w:rPr>
        <w:t xml:space="preserve"> contrasts</w:t>
      </w:r>
      <w:ins w:id="1386" w:author="Chelsea Helion" w:date="2024-10-25T19:19:00Z">
        <w:r w:rsidR="00D611D6">
          <w:t xml:space="preserve"> uniquely</w:t>
        </w:r>
      </w:ins>
      <w:r w:rsidRPr="006E54B4">
        <w:rPr>
          <w:rPrChange w:id="1387" w:author="Chelsea Helion" w:date="2024-10-23T10:53:00Z">
            <w:rPr>
              <w:rFonts w:ascii="Aptos" w:hAnsi="Aptos"/>
            </w:rPr>
          </w:rPrChange>
        </w:rPr>
        <w:t xml:space="preserve"> </w:t>
      </w:r>
      <w:r w:rsidR="00C64A9F" w:rsidRPr="006E54B4">
        <w:rPr>
          <w:rPrChange w:id="1388" w:author="Chelsea Helion" w:date="2024-10-23T10:53:00Z">
            <w:rPr>
              <w:rFonts w:ascii="Aptos" w:hAnsi="Aptos"/>
            </w:rPr>
          </w:rPrChange>
        </w:rPr>
        <w:t>indicated</w:t>
      </w:r>
      <w:r w:rsidRPr="006E54B4">
        <w:rPr>
          <w:rPrChange w:id="1389" w:author="Chelsea Helion" w:date="2024-10-23T10:53:00Z">
            <w:rPr>
              <w:rFonts w:ascii="Aptos" w:hAnsi="Aptos"/>
            </w:rPr>
          </w:rPrChange>
        </w:rPr>
        <w:t xml:space="preserve"> activation in the bilateral fusiform gyri, bilateral hippocampi, and motor regions such as the supplementary motor area and precentral gyrus, none of which achieved significance in the expressive</w:t>
      </w:r>
      <w:r w:rsidR="00C64A9F" w:rsidRPr="006E54B4">
        <w:rPr>
          <w:rPrChange w:id="1390" w:author="Chelsea Helion" w:date="2024-10-23T10:53:00Z">
            <w:rPr>
              <w:rFonts w:ascii="Aptos" w:hAnsi="Aptos"/>
            </w:rPr>
          </w:rPrChange>
        </w:rPr>
        <w:t xml:space="preserve"> rating </w:t>
      </w:r>
      <w:r w:rsidRPr="006E54B4">
        <w:rPr>
          <w:rPrChange w:id="1391" w:author="Chelsea Helion" w:date="2024-10-23T10:53:00Z">
            <w:rPr>
              <w:rFonts w:ascii="Aptos" w:hAnsi="Aptos"/>
            </w:rPr>
          </w:rPrChange>
        </w:rPr>
        <w:t>-</w:t>
      </w:r>
      <w:r w:rsidR="00C64A9F" w:rsidRPr="006E54B4">
        <w:rPr>
          <w:rPrChange w:id="1392" w:author="Chelsea Helion" w:date="2024-10-23T10:53:00Z">
            <w:rPr>
              <w:rFonts w:ascii="Aptos" w:hAnsi="Aptos"/>
            </w:rPr>
          </w:rPrChange>
        </w:rPr>
        <w:t xml:space="preserve"> </w:t>
      </w:r>
      <w:r w:rsidRPr="006E54B4">
        <w:rPr>
          <w:rPrChange w:id="1393" w:author="Chelsea Helion" w:date="2024-10-23T10:53:00Z">
            <w:rPr>
              <w:rFonts w:ascii="Aptos" w:hAnsi="Aptos"/>
            </w:rPr>
          </w:rPrChange>
        </w:rPr>
        <w:t xml:space="preserve">expressive </w:t>
      </w:r>
      <w:r w:rsidR="00C64A9F" w:rsidRPr="006E54B4">
        <w:rPr>
          <w:rPrChange w:id="1394" w:author="Chelsea Helion" w:date="2024-10-23T10:53:00Z">
            <w:rPr>
              <w:rFonts w:ascii="Aptos" w:hAnsi="Aptos"/>
            </w:rPr>
          </w:rPrChange>
        </w:rPr>
        <w:t xml:space="preserve">non-rating </w:t>
      </w:r>
      <w:r w:rsidRPr="006E54B4">
        <w:rPr>
          <w:rPrChange w:id="1395" w:author="Chelsea Helion" w:date="2024-10-23T10:53:00Z">
            <w:rPr>
              <w:rFonts w:ascii="Aptos" w:hAnsi="Aptos"/>
            </w:rPr>
          </w:rPrChange>
        </w:rPr>
        <w:t>contrast. T</w:t>
      </w:r>
      <w:ins w:id="1396" w:author="Chelsea Helion" w:date="2024-10-25T19:21:00Z">
        <w:r w:rsidR="00D611D6">
          <w:t>aken together, these results</w:t>
        </w:r>
      </w:ins>
      <w:del w:id="1397" w:author="Chelsea Helion" w:date="2024-10-25T19:21:00Z">
        <w:r w:rsidRPr="006E54B4" w:rsidDel="00D611D6">
          <w:rPr>
            <w:rPrChange w:id="1398" w:author="Chelsea Helion" w:date="2024-10-23T10:53:00Z">
              <w:rPr>
                <w:rFonts w:ascii="Aptos" w:hAnsi="Aptos"/>
              </w:rPr>
            </w:rPrChange>
          </w:rPr>
          <w:delText xml:space="preserve">hese results </w:delText>
        </w:r>
      </w:del>
      <w:r w:rsidR="001D1567" w:rsidRPr="006E54B4">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id="1399" w:author="Chelsea Helion" w:date="2024-10-25T19:21:00Z">
        <w:r w:rsidRPr="006E54B4" w:rsidDel="00D611D6">
          <w:rPr>
            <w:rPrChange w:id="1400" w:author="Chelsea Helion" w:date="2024-10-23T10:53:00Z">
              <w:rPr>
                <w:rFonts w:ascii="Aptos" w:hAnsi="Aptos"/>
              </w:rPr>
            </w:rPrChange>
          </w:rPr>
          <w:delText>again</w:delText>
        </w:r>
      </w:del>
      <w:r w:rsidRPr="006E54B4">
        <w:rPr>
          <w:rPrChange w:id="1401" w:author="Chelsea Helion" w:date="2024-10-23T10:53:00Z">
            <w:rPr>
              <w:rFonts w:ascii="Aptos" w:hAnsi="Aptos"/>
            </w:rPr>
          </w:rPrChange>
        </w:rPr>
        <w:t xml:space="preserve"> indicate recruitment of attentional, sensory, and motor processes during rating</w:t>
      </w:r>
      <w:ins w:id="1402" w:author="Chelsea Helion" w:date="2024-10-25T19:21:00Z">
        <w:r w:rsidR="00D611D6">
          <w:t xml:space="preserve"> relative to non-rating, even in the context of a similar viewing goal</w:t>
        </w:r>
      </w:ins>
      <w:r w:rsidRPr="006E54B4">
        <w:rPr>
          <w:rPrChange w:id="1403" w:author="Chelsea Helion" w:date="2024-10-23T10:53:00Z">
            <w:rPr>
              <w:rFonts w:ascii="Aptos" w:hAnsi="Aptos"/>
            </w:rPr>
          </w:rPrChange>
        </w:rPr>
        <w:t>.</w:t>
      </w:r>
    </w:p>
    <w:p w14:paraId="5C691287" w14:textId="6705490B" w:rsidR="001D1567" w:rsidRPr="006E54B4" w:rsidRDefault="001D1567" w:rsidP="00CF2D02">
      <w:pPr>
        <w:spacing w:line="240" w:lineRule="auto"/>
        <w:jc w:val="both"/>
        <w:rPr>
          <w:bCs/>
          <w:rPrChange w:id="1404" w:author="Chelsea Helion" w:date="2024-10-23T10:53:00Z">
            <w:rPr>
              <w:rFonts w:ascii="Aptos" w:hAnsi="Aptos"/>
              <w:bCs/>
            </w:rPr>
          </w:rPrChange>
        </w:rPr>
      </w:pPr>
    </w:p>
    <w:p w14:paraId="174AE305" w14:textId="6D9A883A" w:rsidR="00CF2D02" w:rsidRPr="006E54B4" w:rsidRDefault="00CF2D02" w:rsidP="00CF2D02">
      <w:pPr>
        <w:spacing w:line="240" w:lineRule="auto"/>
        <w:jc w:val="both"/>
        <w:rPr>
          <w:bCs/>
          <w:rPrChange w:id="1405" w:author="Chelsea Helion" w:date="2024-10-23T10:53:00Z">
            <w:rPr>
              <w:rFonts w:ascii="Aptos" w:hAnsi="Aptos"/>
              <w:bCs/>
            </w:rPr>
          </w:rPrChange>
        </w:rPr>
      </w:pPr>
      <w:r w:rsidRPr="006E54B4">
        <w:rPr>
          <w:bCs/>
          <w:rPrChange w:id="1406" w:author="Chelsea Helion" w:date="2024-10-23T10:53:00Z">
            <w:rPr>
              <w:rFonts w:ascii="Aptos" w:hAnsi="Aptos"/>
              <w:bCs/>
            </w:rPr>
          </w:rPrChange>
        </w:rPr>
        <w:t>Figure 5. Reflective versus expressive rating.</w:t>
      </w:r>
    </w:p>
    <w:p w14:paraId="60CE95A1" w14:textId="77777777" w:rsidR="00CF2D02" w:rsidRPr="006E54B4" w:rsidRDefault="00CF2D02" w:rsidP="00CF2D02">
      <w:pPr>
        <w:spacing w:line="240" w:lineRule="auto"/>
        <w:jc w:val="both"/>
        <w:rPr>
          <w:b/>
          <w:rPrChange w:id="1407" w:author="Chelsea Helion" w:date="2024-10-23T10:53:00Z">
            <w:rPr>
              <w:rFonts w:ascii="Aptos" w:hAnsi="Aptos"/>
              <w:b/>
            </w:rPr>
          </w:rPrChange>
        </w:rPr>
      </w:pPr>
    </w:p>
    <w:p w14:paraId="7836EC6A" w14:textId="6259717B" w:rsidR="00D611D6" w:rsidRDefault="00000000">
      <w:pPr>
        <w:spacing w:line="240" w:lineRule="auto"/>
        <w:ind w:firstLine="720"/>
        <w:jc w:val="both"/>
        <w:rPr>
          <w:ins w:id="1408" w:author="Chelsea Helion" w:date="2024-10-25T19:26:00Z"/>
        </w:rPr>
        <w:pPrChange w:id="1409" w:author="Chelsea Helion" w:date="2024-10-25T19:43:00Z">
          <w:pPr>
            <w:spacing w:line="240" w:lineRule="auto"/>
            <w:jc w:val="both"/>
          </w:pPr>
        </w:pPrChange>
      </w:pPr>
      <w:r w:rsidRPr="006E54B4">
        <w:rPr>
          <w:b/>
          <w:rPrChange w:id="1410" w:author="Chelsea Helion" w:date="2024-10-23T10:53:00Z">
            <w:rPr>
              <w:rFonts w:ascii="Aptos" w:hAnsi="Aptos"/>
              <w:b/>
            </w:rPr>
          </w:rPrChange>
        </w:rPr>
        <w:t xml:space="preserve">Reflective </w:t>
      </w:r>
      <w:del w:id="1411" w:author="Chelsea Helion" w:date="2024-10-25T19:21:00Z">
        <w:r w:rsidRPr="006E54B4" w:rsidDel="00D611D6">
          <w:rPr>
            <w:b/>
            <w:rPrChange w:id="1412" w:author="Chelsea Helion" w:date="2024-10-23T10:53:00Z">
              <w:rPr>
                <w:rFonts w:ascii="Aptos" w:hAnsi="Aptos"/>
                <w:b/>
              </w:rPr>
            </w:rPrChange>
          </w:rPr>
          <w:delText>non-rating</w:delText>
        </w:r>
      </w:del>
      <w:ins w:id="1413" w:author="Chelsea Helion" w:date="2024-10-25T19:21:00Z">
        <w:r w:rsidR="00D611D6">
          <w:rPr>
            <w:b/>
          </w:rPr>
          <w:t>viewing</w:t>
        </w:r>
      </w:ins>
      <w:r w:rsidRPr="006E54B4">
        <w:rPr>
          <w:b/>
          <w:rPrChange w:id="1414" w:author="Chelsea Helion" w:date="2024-10-23T10:53:00Z">
            <w:rPr>
              <w:rFonts w:ascii="Aptos" w:hAnsi="Aptos"/>
              <w:b/>
            </w:rPr>
          </w:rPrChange>
        </w:rPr>
        <w:t>, relative to expressive rating, elicits greater activation from default mode network</w:t>
      </w:r>
      <w:del w:id="1415" w:author="Chelsea Helion" w:date="2024-10-25T19:26:00Z">
        <w:r w:rsidRPr="006E54B4" w:rsidDel="00D611D6">
          <w:rPr>
            <w:b/>
            <w:rPrChange w:id="1416" w:author="Chelsea Helion" w:date="2024-10-23T10:53:00Z">
              <w:rPr>
                <w:rFonts w:ascii="Aptos" w:hAnsi="Aptos"/>
                <w:b/>
              </w:rPr>
            </w:rPrChange>
          </w:rPr>
          <w:delText xml:space="preserve"> and alters sensory processing</w:delText>
        </w:r>
      </w:del>
      <w:r w:rsidRPr="006E54B4">
        <w:rPr>
          <w:b/>
          <w:rPrChange w:id="1417" w:author="Chelsea Helion" w:date="2024-10-23T10:53:00Z">
            <w:rPr>
              <w:rFonts w:ascii="Aptos" w:hAnsi="Aptos"/>
              <w:b/>
            </w:rPr>
          </w:rPrChange>
        </w:rPr>
        <w:t xml:space="preserve">. </w:t>
      </w:r>
      <w:r w:rsidRPr="006E54B4">
        <w:rPr>
          <w:rPrChange w:id="1418" w:author="Chelsea Helion" w:date="2024-10-23T10:53:00Z">
            <w:rPr>
              <w:rFonts w:ascii="Aptos" w:hAnsi="Aptos"/>
            </w:rPr>
          </w:rPrChange>
        </w:rPr>
        <w:t xml:space="preserve">When examining regions which demonstrated greater activation while not rating, we </w:t>
      </w:r>
      <w:r w:rsidR="00405EA4" w:rsidRPr="006E54B4">
        <w:rPr>
          <w:rPrChange w:id="1419" w:author="Chelsea Helion" w:date="2024-10-23T10:53:00Z">
            <w:rPr>
              <w:rFonts w:ascii="Aptos" w:hAnsi="Aptos"/>
            </w:rPr>
          </w:rPrChange>
        </w:rPr>
        <w:t xml:space="preserve">identified </w:t>
      </w:r>
      <w:r w:rsidRPr="006E54B4">
        <w:rPr>
          <w:rPrChange w:id="1420" w:author="Chelsea Helion" w:date="2024-10-23T10:53:00Z">
            <w:rPr>
              <w:rFonts w:ascii="Aptos" w:hAnsi="Aptos"/>
            </w:rPr>
          </w:rPrChange>
        </w:rPr>
        <w:t>a similar pattern: both contrasts i</w:t>
      </w:r>
      <w:r w:rsidR="00405EA4" w:rsidRPr="006E54B4">
        <w:rPr>
          <w:rPrChange w:id="1421" w:author="Chelsea Helion" w:date="2024-10-23T10:53:00Z">
            <w:rPr>
              <w:rFonts w:ascii="Aptos" w:hAnsi="Aptos"/>
            </w:rPr>
          </w:rPrChange>
        </w:rPr>
        <w:t>ndicated</w:t>
      </w:r>
      <w:r w:rsidRPr="006E54B4">
        <w:rPr>
          <w:rPrChange w:id="1422" w:author="Chelsea Helion" w:date="2024-10-23T10:53:00Z">
            <w:rPr>
              <w:rFonts w:ascii="Aptos" w:hAnsi="Aptos"/>
            </w:rPr>
          </w:rPrChange>
        </w:rPr>
        <w:t xml:space="preserve"> significant activation in default mode network regions, but </w:t>
      </w:r>
      <w:ins w:id="1423" w:author="Chelsea Helion" w:date="2024-10-25T19:22:00Z">
        <w:r w:rsidR="00D611D6">
          <w:t xml:space="preserve">the </w:t>
        </w:r>
      </w:ins>
      <w:r w:rsidRPr="006E54B4">
        <w:rPr>
          <w:rPrChange w:id="1424" w:author="Chelsea Helion" w:date="2024-10-23T10:53:00Z">
            <w:rPr>
              <w:rFonts w:ascii="Aptos" w:hAnsi="Aptos"/>
            </w:rPr>
          </w:rPrChange>
        </w:rPr>
        <w:t>reflective</w:t>
      </w:r>
      <w:ins w:id="1425" w:author="Chelsea Helion" w:date="2024-10-25T19:22:00Z">
        <w:r w:rsidR="00D611D6">
          <w:t xml:space="preserve"> viewing </w:t>
        </w:r>
      </w:ins>
      <w:r w:rsidRPr="006E54B4">
        <w:rPr>
          <w:rPrChange w:id="1426" w:author="Chelsea Helion" w:date="2024-10-23T10:53:00Z">
            <w:rPr>
              <w:rFonts w:ascii="Aptos" w:hAnsi="Aptos"/>
            </w:rPr>
          </w:rPrChange>
        </w:rPr>
        <w:t xml:space="preserve">-expressive </w:t>
      </w:r>
      <w:r w:rsidR="00405EA4" w:rsidRPr="006E54B4">
        <w:rPr>
          <w:rPrChange w:id="1427" w:author="Chelsea Helion" w:date="2024-10-23T10:53:00Z">
            <w:rPr>
              <w:rFonts w:ascii="Aptos" w:hAnsi="Aptos"/>
            </w:rPr>
          </w:rPrChange>
        </w:rPr>
        <w:t xml:space="preserve">rating </w:t>
      </w:r>
      <w:r w:rsidRPr="006E54B4">
        <w:rPr>
          <w:rPrChange w:id="1428" w:author="Chelsea Helion" w:date="2024-10-23T10:53:00Z">
            <w:rPr>
              <w:rFonts w:ascii="Aptos" w:hAnsi="Aptos"/>
            </w:rPr>
          </w:rPrChange>
        </w:rPr>
        <w:t>differences were more extensive and robust (</w:t>
      </w:r>
      <w:r w:rsidRPr="006E54B4">
        <w:rPr>
          <w:b/>
          <w:rPrChange w:id="1429" w:author="Chelsea Helion" w:date="2024-10-23T10:53:00Z">
            <w:rPr>
              <w:rFonts w:ascii="Aptos" w:hAnsi="Aptos"/>
              <w:b/>
            </w:rPr>
          </w:rPrChange>
        </w:rPr>
        <w:t>Figure 5</w:t>
      </w:r>
      <w:r w:rsidRPr="006E54B4">
        <w:rPr>
          <w:rPrChange w:id="1430" w:author="Chelsea Helion" w:date="2024-10-23T10:53:00Z">
            <w:rPr>
              <w:rFonts w:ascii="Aptos" w:hAnsi="Aptos"/>
            </w:rPr>
          </w:rPrChange>
        </w:rPr>
        <w:t>). We specifically observed engagement of the bilateral precuneus (</w:t>
      </w:r>
      <w:proofErr w:type="spellStart"/>
      <w:r w:rsidRPr="006E54B4">
        <w:rPr>
          <w:rPrChange w:id="1431" w:author="Chelsea Helion" w:date="2024-10-23T10:53:00Z">
            <w:rPr>
              <w:rFonts w:ascii="Aptos" w:hAnsi="Aptos"/>
            </w:rPr>
          </w:rPrChange>
        </w:rPr>
        <w:t>pCUN</w:t>
      </w:r>
      <w:proofErr w:type="spellEnd"/>
      <w:r w:rsidRPr="006E54B4">
        <w:rPr>
          <w:rPrChange w:id="1432" w:author="Chelsea Helion" w:date="2024-10-23T10:53:00Z">
            <w:rPr>
              <w:rFonts w:ascii="Aptos" w:hAnsi="Aptos"/>
            </w:rPr>
          </w:rPrChange>
        </w:rPr>
        <w:t>), cuneus (CUN), calcarine cortex, temporoparietal junction (TPJ), middle temporal gyrus (MTG), the temporal poles (TP), and superior temporal sulcus (STS) across both designs.</w:t>
      </w:r>
      <w:ins w:id="1433" w:author="Chelsea Helion" w:date="2024-10-25T19:27:00Z">
        <w:r w:rsidR="00D611D6">
          <w:t xml:space="preserve"> We also found increased activation in </w:t>
        </w:r>
      </w:ins>
      <w:ins w:id="1434" w:author="Chelsea Helion" w:date="2024-10-25T19:28:00Z">
        <w:r w:rsidR="00D611D6">
          <w:t>regions associated with sensory</w:t>
        </w:r>
      </w:ins>
      <w:ins w:id="1435" w:author="Chelsea Helion" w:date="2024-10-25T19:29:00Z">
        <w:r w:rsidR="00D611D6">
          <w:t xml:space="preserve"> processing (see Supplemental Materials for full activation details).</w:t>
        </w:r>
      </w:ins>
      <w:ins w:id="1436" w:author="Chelsea Helion" w:date="2024-10-25T19:27:00Z">
        <w:r w:rsidR="00D611D6">
          <w:t xml:space="preserve"> </w:t>
        </w:r>
      </w:ins>
    </w:p>
    <w:p w14:paraId="5F58FB29" w14:textId="01D6B81C" w:rsidR="00DE0869" w:rsidRPr="006E54B4" w:rsidDel="00FE49C0" w:rsidRDefault="00000000" w:rsidP="00FE3980">
      <w:pPr>
        <w:spacing w:line="240" w:lineRule="auto"/>
        <w:ind w:firstLine="720"/>
        <w:jc w:val="both"/>
        <w:rPr>
          <w:del w:id="1437" w:author="Chelsea Helion" w:date="2024-10-25T20:08:00Z"/>
          <w:rPrChange w:id="1438" w:author="Chelsea Helion" w:date="2024-10-23T10:53:00Z">
            <w:rPr>
              <w:del w:id="1439" w:author="Chelsea Helion" w:date="2024-10-25T20:08:00Z"/>
              <w:rFonts w:ascii="Aptos" w:hAnsi="Aptos"/>
            </w:rPr>
          </w:rPrChange>
        </w:rPr>
      </w:pPr>
      <w:commentRangeStart w:id="1440"/>
      <w:del w:id="1441" w:author="Chelsea Helion" w:date="2024-10-25T19:29:00Z">
        <w:r w:rsidRPr="006E54B4" w:rsidDel="00D611D6">
          <w:rPr>
            <w:rPrChange w:id="1442" w:author="Chelsea Helion" w:date="2024-10-23T10:53:00Z">
              <w:rPr>
                <w:rFonts w:ascii="Aptos" w:hAnsi="Aptos"/>
              </w:rPr>
            </w:rPrChange>
          </w:rPr>
          <w:delText xml:space="preserve"> However, the reflective-expressive </w:delText>
        </w:r>
      </w:del>
      <w:del w:id="1443" w:author="Chelsea Helion" w:date="2024-10-25T19:23:00Z">
        <w:r w:rsidRPr="006E54B4" w:rsidDel="00D611D6">
          <w:rPr>
            <w:rPrChange w:id="1444" w:author="Chelsea Helion" w:date="2024-10-23T10:53:00Z">
              <w:rPr>
                <w:rFonts w:ascii="Aptos" w:hAnsi="Aptos"/>
              </w:rPr>
            </w:rPrChange>
          </w:rPr>
          <w:delText xml:space="preserve">design exhibited </w:delText>
        </w:r>
      </w:del>
      <w:del w:id="1445" w:author="Chelsea Helion" w:date="2024-10-25T19:29:00Z">
        <w:r w:rsidRPr="006E54B4" w:rsidDel="00D611D6">
          <w:rPr>
            <w:rPrChange w:id="1446" w:author="Chelsea Helion" w:date="2024-10-23T10:53:00Z">
              <w:rPr>
                <w:rFonts w:ascii="Aptos" w:hAnsi="Aptos"/>
              </w:rPr>
            </w:rPrChange>
          </w:rPr>
          <w:delText>larger and more extensive clusters in auditory (right superior temporal lobe (STL), left middle temporal lobe</w:delText>
        </w:r>
        <w:r w:rsidR="009027B2" w:rsidRPr="006E54B4" w:rsidDel="00D611D6">
          <w:rPr>
            <w:rPrChange w:id="1447" w:author="Chelsea Helion" w:date="2024-10-23T10:53:00Z">
              <w:rPr>
                <w:rFonts w:ascii="Aptos" w:hAnsi="Aptos"/>
              </w:rPr>
            </w:rPrChange>
          </w:rPr>
          <w:delText xml:space="preserve"> </w:delText>
        </w:r>
        <w:r w:rsidRPr="006E54B4" w:rsidDel="00D611D6">
          <w:rPr>
            <w:rPrChange w:id="1448" w:author="Chelsea Helion" w:date="2024-10-23T10:53:00Z">
              <w:rPr>
                <w:rFonts w:ascii="Aptos" w:hAnsi="Aptos"/>
              </w:rPr>
            </w:rPrChange>
          </w:rPr>
          <w:delText>(MTL)), visual (superior occipital lobe (Occ), fusiform gyrus (FFG), lingual gyrus (LING), CUN) and language (left posterior MTL) networks</w:delText>
        </w:r>
      </w:del>
      <w:del w:id="1449" w:author="Chelsea Helion" w:date="2024-10-25T19:23:00Z">
        <w:r w:rsidRPr="006E54B4" w:rsidDel="00D611D6">
          <w:rPr>
            <w:rPrChange w:id="1450" w:author="Chelsea Helion" w:date="2024-10-23T10:53:00Z">
              <w:rPr>
                <w:rFonts w:ascii="Aptos" w:hAnsi="Aptos"/>
              </w:rPr>
            </w:rPrChange>
          </w:rPr>
          <w:delText xml:space="preserve"> that lacked parallels in the expressive</w:delText>
        </w:r>
        <w:r w:rsidR="00406D36" w:rsidRPr="006E54B4" w:rsidDel="00D611D6">
          <w:rPr>
            <w:rPrChange w:id="1451" w:author="Chelsea Helion" w:date="2024-10-23T10:53:00Z">
              <w:rPr>
                <w:rFonts w:ascii="Aptos" w:hAnsi="Aptos"/>
              </w:rPr>
            </w:rPrChange>
          </w:rPr>
          <w:delText xml:space="preserve"> rating – </w:delText>
        </w:r>
        <w:r w:rsidRPr="006E54B4" w:rsidDel="00D611D6">
          <w:rPr>
            <w:rPrChange w:id="1452" w:author="Chelsea Helion" w:date="2024-10-23T10:53:00Z">
              <w:rPr>
                <w:rFonts w:ascii="Aptos" w:hAnsi="Aptos"/>
              </w:rPr>
            </w:rPrChange>
          </w:rPr>
          <w:delText>expressive</w:delText>
        </w:r>
        <w:r w:rsidR="00406D36" w:rsidRPr="006E54B4" w:rsidDel="00D611D6">
          <w:rPr>
            <w:rPrChange w:id="1453" w:author="Chelsea Helion" w:date="2024-10-23T10:53:00Z">
              <w:rPr>
                <w:rFonts w:ascii="Aptos" w:hAnsi="Aptos"/>
              </w:rPr>
            </w:rPrChange>
          </w:rPr>
          <w:delText xml:space="preserve"> non-rating</w:delText>
        </w:r>
        <w:r w:rsidRPr="006E54B4" w:rsidDel="00D611D6">
          <w:rPr>
            <w:rPrChange w:id="1454" w:author="Chelsea Helion" w:date="2024-10-23T10:53:00Z">
              <w:rPr>
                <w:rFonts w:ascii="Aptos" w:hAnsi="Aptos"/>
              </w:rPr>
            </w:rPrChange>
          </w:rPr>
          <w:delText xml:space="preserve"> contrast</w:delText>
        </w:r>
      </w:del>
      <w:del w:id="1455" w:author="Chelsea Helion" w:date="2024-10-25T19:29:00Z">
        <w:r w:rsidRPr="006E54B4" w:rsidDel="00D611D6">
          <w:rPr>
            <w:rPrChange w:id="1456" w:author="Chelsea Helion" w:date="2024-10-23T10:53:00Z">
              <w:rPr>
                <w:rFonts w:ascii="Aptos" w:hAnsi="Aptos"/>
              </w:rPr>
            </w:rPrChange>
          </w:rPr>
          <w:delText xml:space="preserve">. </w:delText>
        </w:r>
      </w:del>
      <w:del w:id="1457" w:author="Chelsea Helion" w:date="2024-10-25T19:45:00Z">
        <w:r w:rsidR="00405EA4" w:rsidRPr="006E54B4" w:rsidDel="00E75ABA">
          <w:rPr>
            <w:rPrChange w:id="1458" w:author="Chelsea Helion" w:date="2024-10-23T10:53:00Z">
              <w:rPr>
                <w:rFonts w:ascii="Aptos" w:hAnsi="Aptos"/>
              </w:rPr>
            </w:rPrChange>
          </w:rPr>
          <w:delText>When</w:delText>
        </w:r>
      </w:del>
      <w:del w:id="1459" w:author="Chelsea Helion" w:date="2024-10-25T20:08:00Z">
        <w:r w:rsidR="00405EA4" w:rsidRPr="006E54B4" w:rsidDel="00FE49C0">
          <w:rPr>
            <w:rPrChange w:id="1460" w:author="Chelsea Helion" w:date="2024-10-23T10:53:00Z">
              <w:rPr>
                <w:rFonts w:ascii="Aptos" w:hAnsi="Aptos"/>
              </w:rPr>
            </w:rPrChange>
          </w:rPr>
          <w:delText xml:space="preserve"> we matched activation clusters by peak voxel coordinates</w:delText>
        </w:r>
      </w:del>
      <w:del w:id="1461" w:author="Chelsea Helion" w:date="2024-10-25T19:46:00Z">
        <w:r w:rsidR="00405EA4" w:rsidRPr="006E54B4" w:rsidDel="00E75ABA">
          <w:rPr>
            <w:rPrChange w:id="1462" w:author="Chelsea Helion" w:date="2024-10-23T10:53:00Z">
              <w:rPr>
                <w:rFonts w:ascii="Aptos" w:hAnsi="Aptos"/>
              </w:rPr>
            </w:rPrChange>
          </w:rPr>
          <w:delText>,</w:delText>
        </w:r>
      </w:del>
      <w:del w:id="1463" w:author="Chelsea Helion" w:date="2024-10-25T20:08:00Z">
        <w:r w:rsidR="00405EA4" w:rsidRPr="006E54B4" w:rsidDel="00FE49C0">
          <w:rPr>
            <w:rPrChange w:id="1464" w:author="Chelsea Helion" w:date="2024-10-23T10:53:00Z">
              <w:rPr>
                <w:rFonts w:ascii="Aptos" w:hAnsi="Aptos"/>
              </w:rPr>
            </w:rPrChange>
          </w:rPr>
          <w:delText xml:space="preserve"> 11 default mode clusters from the expressive</w:delText>
        </w:r>
        <w:r w:rsidR="00406D36" w:rsidRPr="006E54B4" w:rsidDel="00FE49C0">
          <w:rPr>
            <w:rPrChange w:id="1465" w:author="Chelsea Helion" w:date="2024-10-23T10:53:00Z">
              <w:rPr>
                <w:rFonts w:ascii="Aptos" w:hAnsi="Aptos"/>
              </w:rPr>
            </w:rPrChange>
          </w:rPr>
          <w:delText xml:space="preserve"> non-rating – </w:delText>
        </w:r>
        <w:r w:rsidR="00405EA4" w:rsidRPr="006E54B4" w:rsidDel="00FE49C0">
          <w:rPr>
            <w:rPrChange w:id="1466" w:author="Chelsea Helion" w:date="2024-10-23T10:53:00Z">
              <w:rPr>
                <w:rFonts w:ascii="Aptos" w:hAnsi="Aptos"/>
              </w:rPr>
            </w:rPrChange>
          </w:rPr>
          <w:delText>expressive</w:delText>
        </w:r>
        <w:r w:rsidR="00406D36" w:rsidRPr="006E54B4" w:rsidDel="00FE49C0">
          <w:rPr>
            <w:rPrChange w:id="1467" w:author="Chelsea Helion" w:date="2024-10-23T10:53:00Z">
              <w:rPr>
                <w:rFonts w:ascii="Aptos" w:hAnsi="Aptos"/>
              </w:rPr>
            </w:rPrChange>
          </w:rPr>
          <w:delText xml:space="preserve"> rating</w:delText>
        </w:r>
        <w:r w:rsidR="00405EA4" w:rsidRPr="006E54B4" w:rsidDel="00FE49C0">
          <w:rPr>
            <w:rPrChange w:id="1468" w:author="Chelsea Helion" w:date="2024-10-23T10:53:00Z">
              <w:rPr>
                <w:rFonts w:ascii="Aptos" w:hAnsi="Aptos"/>
              </w:rPr>
            </w:rPrChange>
          </w:rPr>
          <w:delText xml:space="preserve"> contrast corresponded with 14 in the reflective</w:delText>
        </w:r>
        <w:r w:rsidR="00406D36" w:rsidRPr="006E54B4" w:rsidDel="00FE49C0">
          <w:rPr>
            <w:rPrChange w:id="1469" w:author="Chelsea Helion" w:date="2024-10-23T10:53:00Z">
              <w:rPr>
                <w:rFonts w:ascii="Aptos" w:hAnsi="Aptos"/>
              </w:rPr>
            </w:rPrChange>
          </w:rPr>
          <w:delText xml:space="preserve"> </w:delText>
        </w:r>
      </w:del>
      <w:del w:id="1470" w:author="Chelsea Helion" w:date="2024-10-25T19:24:00Z">
        <w:r w:rsidR="00406D36" w:rsidRPr="006E54B4" w:rsidDel="00D611D6">
          <w:rPr>
            <w:rPrChange w:id="1471" w:author="Chelsea Helion" w:date="2024-10-23T10:53:00Z">
              <w:rPr>
                <w:rFonts w:ascii="Aptos" w:hAnsi="Aptos"/>
              </w:rPr>
            </w:rPrChange>
          </w:rPr>
          <w:delText>non-rating</w:delText>
        </w:r>
      </w:del>
      <w:del w:id="1472" w:author="Chelsea Helion" w:date="2024-10-25T20:08:00Z">
        <w:r w:rsidR="00406D36" w:rsidRPr="006E54B4" w:rsidDel="00FE49C0">
          <w:rPr>
            <w:rPrChange w:id="1473" w:author="Chelsea Helion" w:date="2024-10-23T10:53:00Z">
              <w:rPr>
                <w:rFonts w:ascii="Aptos" w:hAnsi="Aptos"/>
              </w:rPr>
            </w:rPrChange>
          </w:rPr>
          <w:delText xml:space="preserve"> </w:delText>
        </w:r>
        <w:r w:rsidR="00405EA4" w:rsidRPr="006E54B4" w:rsidDel="00FE49C0">
          <w:rPr>
            <w:rPrChange w:id="1474" w:author="Chelsea Helion" w:date="2024-10-23T10:53:00Z">
              <w:rPr>
                <w:rFonts w:ascii="Aptos" w:hAnsi="Aptos"/>
              </w:rPr>
            </w:rPrChange>
          </w:rPr>
          <w:delText>-expressive</w:delText>
        </w:r>
        <w:r w:rsidR="00406D36" w:rsidRPr="006E54B4" w:rsidDel="00FE49C0">
          <w:rPr>
            <w:rPrChange w:id="1475" w:author="Chelsea Helion" w:date="2024-10-23T10:53:00Z">
              <w:rPr>
                <w:rFonts w:ascii="Aptos" w:hAnsi="Aptos"/>
              </w:rPr>
            </w:rPrChange>
          </w:rPr>
          <w:delText xml:space="preserve"> rating</w:delText>
        </w:r>
        <w:r w:rsidR="00405EA4" w:rsidRPr="006E54B4" w:rsidDel="00FE49C0">
          <w:rPr>
            <w:rPrChange w:id="1476" w:author="Chelsea Helion" w:date="2024-10-23T10:53:00Z">
              <w:rPr>
                <w:rFonts w:ascii="Aptos" w:hAnsi="Aptos"/>
              </w:rPr>
            </w:rPrChange>
          </w:rPr>
          <w:delText xml:space="preserve"> contrast. </w:delText>
        </w:r>
        <w:commentRangeEnd w:id="1440"/>
        <w:r w:rsidR="00E75ABA" w:rsidDel="00FE49C0">
          <w:rPr>
            <w:rStyle w:val="CommentReference"/>
          </w:rPr>
          <w:commentReference w:id="1440"/>
        </w:r>
        <w:r w:rsidR="00405EA4" w:rsidRPr="006E54B4" w:rsidDel="00FE49C0">
          <w:rPr>
            <w:rPrChange w:id="1477" w:author="Chelsea Helion" w:date="2024-10-23T10:53:00Z">
              <w:rPr>
                <w:rFonts w:ascii="Aptos" w:hAnsi="Aptos"/>
              </w:rPr>
            </w:rPrChange>
          </w:rPr>
          <w:delText>However, only two auditory and one language cluster from the expressive</w:delText>
        </w:r>
        <w:r w:rsidR="00406D36" w:rsidRPr="006E54B4" w:rsidDel="00FE49C0">
          <w:rPr>
            <w:rPrChange w:id="1478" w:author="Chelsea Helion" w:date="2024-10-23T10:53:00Z">
              <w:rPr>
                <w:rFonts w:ascii="Aptos" w:hAnsi="Aptos"/>
              </w:rPr>
            </w:rPrChange>
          </w:rPr>
          <w:delText xml:space="preserve"> non-rating – </w:delText>
        </w:r>
        <w:r w:rsidR="00405EA4" w:rsidRPr="006E54B4" w:rsidDel="00FE49C0">
          <w:rPr>
            <w:rPrChange w:id="1479" w:author="Chelsea Helion" w:date="2024-10-23T10:53:00Z">
              <w:rPr>
                <w:rFonts w:ascii="Aptos" w:hAnsi="Aptos"/>
              </w:rPr>
            </w:rPrChange>
          </w:rPr>
          <w:delText>expressive</w:delText>
        </w:r>
        <w:r w:rsidR="00406D36" w:rsidRPr="006E54B4" w:rsidDel="00FE49C0">
          <w:rPr>
            <w:rPrChange w:id="1480" w:author="Chelsea Helion" w:date="2024-10-23T10:53:00Z">
              <w:rPr>
                <w:rFonts w:ascii="Aptos" w:hAnsi="Aptos"/>
              </w:rPr>
            </w:rPrChange>
          </w:rPr>
          <w:delText xml:space="preserve"> rating</w:delText>
        </w:r>
        <w:r w:rsidR="00405EA4" w:rsidRPr="006E54B4" w:rsidDel="00FE49C0">
          <w:rPr>
            <w:rPrChange w:id="1481" w:author="Chelsea Helion" w:date="2024-10-23T10:53:00Z">
              <w:rPr>
                <w:rFonts w:ascii="Aptos" w:hAnsi="Aptos"/>
              </w:rPr>
            </w:rPrChange>
          </w:rPr>
          <w:delText xml:space="preserve"> contrast had counterparts, compared to seven auditory, five visual, and two language clusters in the reflective</w:delText>
        </w:r>
        <w:r w:rsidR="00406D36" w:rsidRPr="006E54B4" w:rsidDel="00FE49C0">
          <w:rPr>
            <w:rPrChange w:id="1482" w:author="Chelsea Helion" w:date="2024-10-23T10:53:00Z">
              <w:rPr>
                <w:rFonts w:ascii="Aptos" w:hAnsi="Aptos"/>
              </w:rPr>
            </w:rPrChange>
          </w:rPr>
          <w:delText xml:space="preserve"> non-rating – </w:delText>
        </w:r>
        <w:r w:rsidR="00405EA4" w:rsidRPr="006E54B4" w:rsidDel="00FE49C0">
          <w:rPr>
            <w:rPrChange w:id="1483" w:author="Chelsea Helion" w:date="2024-10-23T10:53:00Z">
              <w:rPr>
                <w:rFonts w:ascii="Aptos" w:hAnsi="Aptos"/>
              </w:rPr>
            </w:rPrChange>
          </w:rPr>
          <w:delText>expressive</w:delText>
        </w:r>
        <w:r w:rsidR="00406D36" w:rsidRPr="006E54B4" w:rsidDel="00FE49C0">
          <w:rPr>
            <w:rPrChange w:id="1484" w:author="Chelsea Helion" w:date="2024-10-23T10:53:00Z">
              <w:rPr>
                <w:rFonts w:ascii="Aptos" w:hAnsi="Aptos"/>
              </w:rPr>
            </w:rPrChange>
          </w:rPr>
          <w:delText xml:space="preserve"> rating</w:delText>
        </w:r>
        <w:r w:rsidR="00405EA4" w:rsidRPr="006E54B4" w:rsidDel="00FE49C0">
          <w:rPr>
            <w:rPrChange w:id="1485" w:author="Chelsea Helion" w:date="2024-10-23T10:53:00Z">
              <w:rPr>
                <w:rFonts w:ascii="Aptos" w:hAnsi="Aptos"/>
              </w:rPr>
            </w:rPrChange>
          </w:rPr>
          <w:delText xml:space="preserve"> contrast. </w:delText>
        </w:r>
        <w:r w:rsidRPr="006E54B4" w:rsidDel="00FE49C0">
          <w:rPr>
            <w:rPrChange w:id="1486" w:author="Chelsea Helion" w:date="2024-10-23T10:53:00Z">
              <w:rPr>
                <w:rFonts w:ascii="Aptos" w:hAnsi="Aptos"/>
              </w:rPr>
            </w:rPrChange>
          </w:rPr>
          <w:delText>Both contrasts also showed activations in the ventromedial prefrontal cortex (vmPFC), though these activations were again more extensive in the reflective</w:delText>
        </w:r>
        <w:r w:rsidR="00406D36" w:rsidRPr="006E54B4" w:rsidDel="00FE49C0">
          <w:rPr>
            <w:rPrChange w:id="1487" w:author="Chelsea Helion" w:date="2024-10-23T10:53:00Z">
              <w:rPr>
                <w:rFonts w:ascii="Aptos" w:hAnsi="Aptos"/>
              </w:rPr>
            </w:rPrChange>
          </w:rPr>
          <w:delText xml:space="preserve"> </w:delText>
        </w:r>
        <w:r w:rsidRPr="006E54B4" w:rsidDel="00FE49C0">
          <w:rPr>
            <w:rPrChange w:id="1488" w:author="Chelsea Helion" w:date="2024-10-23T10:53:00Z">
              <w:rPr>
                <w:rFonts w:ascii="Aptos" w:hAnsi="Aptos"/>
              </w:rPr>
            </w:rPrChange>
          </w:rPr>
          <w:delText>-</w:delText>
        </w:r>
        <w:r w:rsidR="00406D36" w:rsidRPr="006E54B4" w:rsidDel="00FE49C0">
          <w:rPr>
            <w:rPrChange w:id="1489" w:author="Chelsea Helion" w:date="2024-10-23T10:53:00Z">
              <w:rPr>
                <w:rFonts w:ascii="Aptos" w:hAnsi="Aptos"/>
              </w:rPr>
            </w:rPrChange>
          </w:rPr>
          <w:delText xml:space="preserve"> </w:delText>
        </w:r>
        <w:r w:rsidRPr="006E54B4" w:rsidDel="00FE49C0">
          <w:rPr>
            <w:rPrChange w:id="1490" w:author="Chelsea Helion" w:date="2024-10-23T10:53:00Z">
              <w:rPr>
                <w:rFonts w:ascii="Aptos" w:hAnsi="Aptos"/>
              </w:rPr>
            </w:rPrChange>
          </w:rPr>
          <w:delText xml:space="preserve">expressive </w:delText>
        </w:r>
        <w:r w:rsidR="00406D36" w:rsidRPr="006E54B4" w:rsidDel="00FE49C0">
          <w:rPr>
            <w:rPrChange w:id="1491" w:author="Chelsea Helion" w:date="2024-10-23T10:53:00Z">
              <w:rPr>
                <w:rFonts w:ascii="Aptos" w:hAnsi="Aptos"/>
              </w:rPr>
            </w:rPrChange>
          </w:rPr>
          <w:delText>rating contrast</w:delText>
        </w:r>
        <w:r w:rsidRPr="006E54B4" w:rsidDel="00FE49C0">
          <w:rPr>
            <w:rPrChange w:id="1492" w:author="Chelsea Helion" w:date="2024-10-23T10:53:00Z">
              <w:rPr>
                <w:rFonts w:ascii="Aptos" w:hAnsi="Aptos"/>
              </w:rPr>
            </w:rPrChange>
          </w:rPr>
          <w:delText>. These findings underscore the consistent involvement of the default mode network in periods of passive engagement or non-task-related mental processes. However, these findings also suggest that</w:delText>
        </w:r>
        <w:r w:rsidR="00406D36" w:rsidRPr="006E54B4" w:rsidDel="00FE49C0">
          <w:rPr>
            <w:rPrChange w:id="1493" w:author="Chelsea Helion" w:date="2024-10-23T10:53:00Z">
              <w:rPr>
                <w:rFonts w:ascii="Aptos" w:hAnsi="Aptos"/>
              </w:rPr>
            </w:rPrChange>
          </w:rPr>
          <w:delText xml:space="preserve"> being in the mental state</w:delText>
        </w:r>
        <w:r w:rsidRPr="006E54B4" w:rsidDel="00FE49C0">
          <w:rPr>
            <w:rPrChange w:id="1494" w:author="Chelsea Helion" w:date="2024-10-23T10:53:00Z">
              <w:rPr>
                <w:rFonts w:ascii="Aptos" w:hAnsi="Aptos"/>
              </w:rPr>
            </w:rPrChange>
          </w:rPr>
          <w:delText xml:space="preserve"> of rating can produce differences in sensory processing, relative to reflective engagement, even when </w:delText>
        </w:r>
        <w:r w:rsidR="00406D36" w:rsidRPr="006E54B4" w:rsidDel="00FE49C0">
          <w:rPr>
            <w:rPrChange w:id="1495" w:author="Chelsea Helion" w:date="2024-10-23T10:53:00Z">
              <w:rPr>
                <w:rFonts w:ascii="Aptos" w:hAnsi="Aptos"/>
              </w:rPr>
            </w:rPrChange>
          </w:rPr>
          <w:delText xml:space="preserve">the physical act of </w:delText>
        </w:r>
        <w:r w:rsidRPr="006E54B4" w:rsidDel="00FE49C0">
          <w:rPr>
            <w:rPrChange w:id="1496" w:author="Chelsea Helion" w:date="2024-10-23T10:53:00Z">
              <w:rPr>
                <w:rFonts w:ascii="Aptos" w:hAnsi="Aptos"/>
              </w:rPr>
            </w:rPrChange>
          </w:rPr>
          <w:delText>rating is not actively happening.</w:delText>
        </w:r>
      </w:del>
    </w:p>
    <w:p w14:paraId="304EDBD1" w14:textId="7A99D1E6" w:rsidR="0034534F" w:rsidRPr="006E54B4" w:rsidRDefault="00000000" w:rsidP="00FE3980">
      <w:pPr>
        <w:spacing w:line="240" w:lineRule="auto"/>
        <w:ind w:firstLine="720"/>
        <w:jc w:val="both"/>
        <w:rPr>
          <w:rPrChange w:id="1497" w:author="Chelsea Helion" w:date="2024-10-23T10:53:00Z">
            <w:rPr>
              <w:rFonts w:ascii="Aptos" w:hAnsi="Aptos"/>
            </w:rPr>
          </w:rPrChange>
        </w:rPr>
      </w:pPr>
      <w:r w:rsidRPr="006E54B4">
        <w:rPr>
          <w:b/>
          <w:rPrChange w:id="1498" w:author="Chelsea Helion" w:date="2024-10-23T10:53:00Z">
            <w:rPr>
              <w:rFonts w:ascii="Aptos" w:hAnsi="Aptos"/>
              <w:b/>
            </w:rPr>
          </w:rPrChange>
        </w:rPr>
        <w:t xml:space="preserve">Reflective </w:t>
      </w:r>
      <w:del w:id="1499" w:author="Chelsea Helion" w:date="2024-10-25T19:22:00Z">
        <w:r w:rsidRPr="006E54B4" w:rsidDel="00D611D6">
          <w:rPr>
            <w:b/>
            <w:rPrChange w:id="1500" w:author="Chelsea Helion" w:date="2024-10-23T10:53:00Z">
              <w:rPr>
                <w:rFonts w:ascii="Aptos" w:hAnsi="Aptos"/>
                <w:b/>
              </w:rPr>
            </w:rPrChange>
          </w:rPr>
          <w:delText>non-rating</w:delText>
        </w:r>
      </w:del>
      <w:ins w:id="1501" w:author="Chelsea Helion" w:date="2024-10-25T19:22:00Z">
        <w:r w:rsidR="00D611D6">
          <w:rPr>
            <w:b/>
          </w:rPr>
          <w:t>viewing</w:t>
        </w:r>
      </w:ins>
      <w:r w:rsidRPr="006E54B4">
        <w:rPr>
          <w:b/>
          <w:rPrChange w:id="1502" w:author="Chelsea Helion" w:date="2024-10-23T10:53:00Z">
            <w:rPr>
              <w:rFonts w:ascii="Aptos" w:hAnsi="Aptos"/>
              <w:b/>
            </w:rPr>
          </w:rPrChange>
        </w:rPr>
        <w:t>, relative to expressive non-rating, recruited greater default mode network activation</w:t>
      </w:r>
      <w:r w:rsidRPr="006E54B4">
        <w:rPr>
          <w:rPrChange w:id="1503" w:author="Chelsea Helion" w:date="2024-10-23T10:53:00Z">
            <w:rPr>
              <w:rFonts w:ascii="Aptos" w:hAnsi="Aptos"/>
            </w:rPr>
          </w:rPrChange>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6E54B4">
        <w:rPr>
          <w:rPrChange w:id="1504" w:author="Chelsea Helion" w:date="2024-10-23T10:53:00Z">
            <w:rPr>
              <w:rFonts w:ascii="Aptos" w:hAnsi="Aptos"/>
            </w:rPr>
          </w:rPrChange>
        </w:rPr>
        <w:t xml:space="preserve">examine </w:t>
      </w:r>
      <w:r w:rsidRPr="006E54B4">
        <w:rPr>
          <w:rPrChange w:id="1505" w:author="Chelsea Helion" w:date="2024-10-23T10:53:00Z">
            <w:rPr>
              <w:rFonts w:ascii="Aptos" w:hAnsi="Aptos"/>
            </w:rPr>
          </w:rPrChange>
        </w:rPr>
        <w:t xml:space="preserve">how reflective and expressive engagement alter viewing experiences, we contrasted non-rating activity during reflective </w:t>
      </w:r>
      <w:ins w:id="1506" w:author="Chelsea Helion" w:date="2024-10-25T20:08:00Z">
        <w:r w:rsidR="00FE49C0">
          <w:t xml:space="preserve">viewing </w:t>
        </w:r>
      </w:ins>
      <w:r w:rsidRPr="006E54B4">
        <w:rPr>
          <w:rPrChange w:id="1507" w:author="Chelsea Helion" w:date="2024-10-23T10:53:00Z">
            <w:rPr>
              <w:rFonts w:ascii="Aptos" w:hAnsi="Aptos"/>
            </w:rPr>
          </w:rPrChange>
        </w:rPr>
        <w:t xml:space="preserve">runs with non-rating activity during expressive </w:t>
      </w:r>
      <w:ins w:id="1508" w:author="Chelsea Helion" w:date="2024-10-25T20:08:00Z">
        <w:r w:rsidR="00FE49C0">
          <w:t xml:space="preserve">viewing </w:t>
        </w:r>
      </w:ins>
      <w:r w:rsidRPr="006E54B4">
        <w:rPr>
          <w:rPrChange w:id="1509" w:author="Chelsea Helion" w:date="2024-10-23T10:53:00Z">
            <w:rPr>
              <w:rFonts w:ascii="Aptos" w:hAnsi="Aptos"/>
            </w:rPr>
          </w:rPrChange>
        </w:rPr>
        <w:t xml:space="preserve">runs. </w:t>
      </w:r>
    </w:p>
    <w:p w14:paraId="523D917E" w14:textId="1C4DDE7D" w:rsidR="00A77E81" w:rsidRDefault="00167DA6" w:rsidP="00A77E81">
      <w:pPr>
        <w:spacing w:line="240" w:lineRule="auto"/>
        <w:ind w:firstLine="720"/>
        <w:jc w:val="both"/>
        <w:rPr>
          <w:ins w:id="1510" w:author="Chelsea Helion" w:date="2024-10-25T20:08:00Z"/>
        </w:rPr>
      </w:pPr>
      <w:r w:rsidRPr="006E54B4">
        <w:rPr>
          <w:rPrChange w:id="1511" w:author="Chelsea Helion" w:date="2024-10-23T10:53:00Z">
            <w:rPr>
              <w:rFonts w:ascii="Aptos" w:hAnsi="Aptos"/>
            </w:rPr>
          </w:rPrChange>
        </w:rPr>
        <w:t xml:space="preserve">Subjects who reflectively watched the video stimuli demonstrated activation clusters of a </w:t>
      </w:r>
      <w:commentRangeStart w:id="1512"/>
      <w:r w:rsidRPr="006E54B4">
        <w:rPr>
          <w:rPrChange w:id="1513" w:author="Chelsea Helion" w:date="2024-10-23T10:53:00Z">
            <w:rPr>
              <w:rFonts w:ascii="Aptos" w:hAnsi="Aptos"/>
            </w:rPr>
          </w:rPrChange>
        </w:rPr>
        <w:t xml:space="preserve">greater magnitude </w:t>
      </w:r>
      <w:commentRangeEnd w:id="1512"/>
      <w:r w:rsidR="00FE49C0">
        <w:rPr>
          <w:rStyle w:val="CommentReference"/>
        </w:rPr>
        <w:commentReference w:id="1512"/>
      </w:r>
      <w:r w:rsidRPr="006E54B4">
        <w:rPr>
          <w:rPrChange w:id="1514" w:author="Chelsea Helion" w:date="2024-10-23T10:53:00Z">
            <w:rPr>
              <w:rFonts w:ascii="Aptos" w:hAnsi="Aptos"/>
            </w:rPr>
          </w:rPrChange>
        </w:rPr>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6E54B4">
        <w:rPr>
          <w:rPrChange w:id="1515" w:author="Chelsea Helion" w:date="2024-10-23T10:53:00Z">
            <w:rPr>
              <w:rFonts w:ascii="Aptos" w:hAnsi="Aptos"/>
            </w:rPr>
          </w:rPrChange>
        </w:rPr>
        <w:fldChar w:fldCharType="begin"/>
      </w:r>
      <w:r w:rsidR="008B21B9">
        <w:instrText xml:space="preserve"> ADDIN ZOTERO_ITEM CSL_CITATION {"citationID":"Em62Ysuq","properties":{"formattedCitation":"(Kong et al., 2021; Schaefer et al., 2018)","plainCitation":"(Kong et al., 2021; Schaefer et al., 2018)","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6E54B4">
        <w:rPr>
          <w:rPrChange w:id="1516" w:author="Chelsea Helion" w:date="2024-10-23T10:53:00Z">
            <w:rPr>
              <w:rFonts w:ascii="Aptos" w:hAnsi="Aptos"/>
            </w:rPr>
          </w:rPrChange>
        </w:rPr>
        <w:fldChar w:fldCharType="separate"/>
      </w:r>
      <w:r w:rsidR="008926E2" w:rsidRPr="006E54B4">
        <w:rPr>
          <w:rPrChange w:id="1517" w:author="Chelsea Helion" w:date="2024-10-23T10:53:00Z">
            <w:rPr>
              <w:rFonts w:ascii="Aptos" w:hAnsi="Aptos"/>
            </w:rPr>
          </w:rPrChange>
        </w:rPr>
        <w:t>(Kong et al., 2021; Schaefer et al., 2018)</w:t>
      </w:r>
      <w:r w:rsidR="008926E2" w:rsidRPr="006E54B4">
        <w:rPr>
          <w:rPrChange w:id="1518" w:author="Chelsea Helion" w:date="2024-10-23T10:53:00Z">
            <w:rPr>
              <w:rFonts w:ascii="Aptos" w:hAnsi="Aptos"/>
            </w:rPr>
          </w:rPrChange>
        </w:rPr>
        <w:fldChar w:fldCharType="end"/>
      </w:r>
      <w:r w:rsidRPr="006E54B4">
        <w:rPr>
          <w:rPrChange w:id="1519" w:author="Chelsea Helion" w:date="2024-10-23T10:53:00Z">
            <w:rPr>
              <w:rFonts w:ascii="Aptos" w:hAnsi="Aptos"/>
            </w:rPr>
          </w:rPrChange>
        </w:rPr>
        <w:t xml:space="preserve">. Although </w:t>
      </w:r>
      <w:r w:rsidRPr="006E54B4">
        <w:rPr>
          <w:rPrChange w:id="1520" w:author="Chelsea Helion" w:date="2024-10-23T10:53:00Z">
            <w:rPr>
              <w:rFonts w:ascii="Aptos" w:hAnsi="Aptos"/>
            </w:rPr>
          </w:rPrChange>
        </w:rPr>
        <w:lastRenderedPageBreak/>
        <w:t xml:space="preserve">many of the structures which appeared significant are typically also considered part of the default mode network (i.e., </w:t>
      </w:r>
      <w:proofErr w:type="spellStart"/>
      <w:r w:rsidRPr="006E54B4">
        <w:rPr>
          <w:rPrChange w:id="1521" w:author="Chelsea Helion" w:date="2024-10-23T10:53:00Z">
            <w:rPr>
              <w:rFonts w:ascii="Aptos" w:hAnsi="Aptos"/>
            </w:rPr>
          </w:rPrChange>
        </w:rPr>
        <w:t>pCUN</w:t>
      </w:r>
      <w:proofErr w:type="spellEnd"/>
      <w:r w:rsidRPr="006E54B4">
        <w:rPr>
          <w:rPrChange w:id="1522" w:author="Chelsea Helion" w:date="2024-10-23T10:53:00Z">
            <w:rPr>
              <w:rFonts w:ascii="Aptos" w:hAnsi="Aptos"/>
            </w:rPr>
          </w:rPrChange>
        </w:rPr>
        <w:t>, mPFC, IPL), under the Schaefer-Kong functional parcellation schema (2022), their peak activations were within control networks B and C as well as part of the salience / ventral attention network B, in the case of the IPS. Regardless, these results (</w:t>
      </w:r>
      <w:r w:rsidRPr="006E54B4">
        <w:rPr>
          <w:b/>
          <w:bCs/>
          <w:rPrChange w:id="1523" w:author="Chelsea Helion" w:date="2024-10-23T10:53:00Z">
            <w:rPr>
              <w:rFonts w:ascii="Aptos" w:hAnsi="Aptos"/>
              <w:b/>
              <w:bCs/>
            </w:rPr>
          </w:rPrChange>
        </w:rPr>
        <w:t>Figure 6</w:t>
      </w:r>
      <w:r w:rsidRPr="006E54B4">
        <w:rPr>
          <w:rPrChange w:id="1524"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1525" w:author="Chelsea Helion" w:date="2024-10-23T10:53:00Z">
            <w:rPr>
              <w:rFonts w:ascii="Aptos" w:hAnsi="Aptos"/>
            </w:rPr>
          </w:rPrChange>
        </w:rPr>
        <w:t>pCUN</w:t>
      </w:r>
      <w:proofErr w:type="spellEnd"/>
      <w:r w:rsidRPr="006E54B4">
        <w:rPr>
          <w:rPrChange w:id="1526" w:author="Chelsea Helion" w:date="2024-10-23T10:53:00Z">
            <w:rPr>
              <w:rFonts w:ascii="Aptos" w:hAnsi="Aptos"/>
            </w:rPr>
          </w:rPrChange>
        </w:rPr>
        <w:t xml:space="preserve">, mPFC, IPL) than expressive watchers, even when </w:t>
      </w:r>
      <w:r w:rsidR="00405EA4" w:rsidRPr="006E54B4">
        <w:rPr>
          <w:rPrChange w:id="1527" w:author="Chelsea Helion" w:date="2024-10-23T10:53:00Z">
            <w:rPr>
              <w:rFonts w:ascii="Aptos" w:hAnsi="Aptos"/>
            </w:rPr>
          </w:rPrChange>
        </w:rPr>
        <w:t xml:space="preserve">the latter were </w:t>
      </w:r>
      <w:r w:rsidRPr="006E54B4">
        <w:rPr>
          <w:rPrChange w:id="1528" w:author="Chelsea Helion" w:date="2024-10-23T10:53:00Z">
            <w:rPr>
              <w:rFonts w:ascii="Aptos" w:hAnsi="Aptos"/>
            </w:rPr>
          </w:rPrChange>
        </w:rPr>
        <w:t xml:space="preserve">not </w:t>
      </w:r>
      <w:r w:rsidR="00405EA4" w:rsidRPr="006E54B4">
        <w:rPr>
          <w:rPrChange w:id="1529" w:author="Chelsea Helion" w:date="2024-10-23T10:53:00Z">
            <w:rPr>
              <w:rFonts w:ascii="Aptos" w:hAnsi="Aptos"/>
            </w:rPr>
          </w:rPrChange>
        </w:rPr>
        <w:t xml:space="preserve">actively providing </w:t>
      </w:r>
      <w:r w:rsidRPr="006E54B4">
        <w:rPr>
          <w:rPrChange w:id="1530" w:author="Chelsea Helion" w:date="2024-10-23T10:53:00Z">
            <w:rPr>
              <w:rFonts w:ascii="Aptos" w:hAnsi="Aptos"/>
            </w:rPr>
          </w:rPrChange>
        </w:rPr>
        <w:t>rating</w:t>
      </w:r>
      <w:r w:rsidR="00405EA4" w:rsidRPr="006E54B4">
        <w:rPr>
          <w:rPrChange w:id="1531" w:author="Chelsea Helion" w:date="2024-10-23T10:53:00Z">
            <w:rPr>
              <w:rFonts w:ascii="Aptos" w:hAnsi="Aptos"/>
            </w:rPr>
          </w:rPrChange>
        </w:rPr>
        <w:t>s</w:t>
      </w:r>
      <w:r w:rsidRPr="006E54B4">
        <w:rPr>
          <w:rPrChange w:id="1532"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rPr>
          <w:ins w:id="1533" w:author="Chelsea Helion" w:date="2024-10-25T20:08:00Z"/>
        </w:rPr>
      </w:pPr>
      <w:ins w:id="1534" w:author="Chelsea Helion" w:date="2024-10-25T20:08:00Z">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1535"/>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1535"/>
        <w:r>
          <w:rPr>
            <w:rStyle w:val="CommentReference"/>
          </w:rPr>
          <w:commentReference w:id="1535"/>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ins>
    </w:p>
    <w:p w14:paraId="64BDE5D1" w14:textId="77777777" w:rsidR="00FE49C0" w:rsidRPr="006E54B4" w:rsidRDefault="00FE49C0" w:rsidP="00A77E81">
      <w:pPr>
        <w:spacing w:line="240" w:lineRule="auto"/>
        <w:ind w:firstLine="720"/>
        <w:jc w:val="both"/>
        <w:rPr>
          <w:rPrChange w:id="1536" w:author="Chelsea Helion" w:date="2024-10-23T10:53:00Z">
            <w:rPr>
              <w:rFonts w:ascii="Aptos" w:hAnsi="Aptos"/>
            </w:rPr>
          </w:rPrChange>
        </w:rPr>
      </w:pPr>
    </w:p>
    <w:p w14:paraId="7F027D4B" w14:textId="746B7A74" w:rsidR="001D1567" w:rsidRPr="006E54B4" w:rsidRDefault="001D1567" w:rsidP="00A77E81">
      <w:pPr>
        <w:spacing w:line="240" w:lineRule="auto"/>
        <w:jc w:val="both"/>
        <w:rPr>
          <w:rPrChange w:id="1537" w:author="Chelsea Helion" w:date="2024-10-23T10:53:00Z">
            <w:rPr>
              <w:rFonts w:ascii="Aptos" w:hAnsi="Aptos"/>
            </w:rPr>
          </w:rPrChange>
        </w:rPr>
      </w:pPr>
      <w:r w:rsidRPr="006E54B4">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Pr="006E54B4" w:rsidRDefault="001D1567" w:rsidP="00A77E81">
      <w:pPr>
        <w:spacing w:line="240" w:lineRule="auto"/>
        <w:jc w:val="both"/>
        <w:rPr>
          <w:rPrChange w:id="1538" w:author="Chelsea Helion" w:date="2024-10-23T10:53:00Z">
            <w:rPr>
              <w:rFonts w:ascii="Aptos" w:hAnsi="Aptos"/>
            </w:rPr>
          </w:rPrChange>
        </w:rPr>
      </w:pPr>
    </w:p>
    <w:p w14:paraId="18E07517" w14:textId="1D8D9644" w:rsidR="00DE0869" w:rsidRPr="006E54B4" w:rsidRDefault="00A77E81" w:rsidP="00A77E81">
      <w:pPr>
        <w:spacing w:line="240" w:lineRule="auto"/>
        <w:jc w:val="both"/>
        <w:rPr>
          <w:rPrChange w:id="1539" w:author="Chelsea Helion" w:date="2024-10-23T10:53:00Z">
            <w:rPr>
              <w:rFonts w:ascii="Aptos" w:hAnsi="Aptos"/>
            </w:rPr>
          </w:rPrChange>
        </w:rPr>
      </w:pPr>
      <w:r w:rsidRPr="006E54B4">
        <w:rPr>
          <w:rPrChange w:id="1540" w:author="Chelsea Helion" w:date="2024-10-23T10:53:00Z">
            <w:rPr>
              <w:rFonts w:ascii="Aptos" w:hAnsi="Aptos"/>
            </w:rPr>
          </w:rPrChange>
        </w:rPr>
        <w:t xml:space="preserve">Figure 6. Comparing non-rating related activation between reflective and expressive viewing. </w:t>
      </w:r>
      <w:r w:rsidR="00167DA6" w:rsidRPr="006E54B4">
        <w:rPr>
          <w:rPrChange w:id="1541" w:author="Chelsea Helion" w:date="2024-10-23T10:53:00Z">
            <w:rPr>
              <w:rFonts w:ascii="Aptos" w:hAnsi="Aptos"/>
            </w:rPr>
          </w:rPrChange>
        </w:rPr>
        <w:t xml:space="preserve"> </w:t>
      </w:r>
    </w:p>
    <w:p w14:paraId="5F1EBA97" w14:textId="77777777" w:rsidR="00A77E81" w:rsidRPr="006E54B4" w:rsidRDefault="00A77E81" w:rsidP="00FE3980">
      <w:pPr>
        <w:spacing w:line="240" w:lineRule="auto"/>
        <w:ind w:firstLine="720"/>
        <w:jc w:val="both"/>
        <w:rPr>
          <w:b/>
          <w:rPrChange w:id="1542" w:author="Chelsea Helion" w:date="2024-10-23T10:53:00Z">
            <w:rPr>
              <w:rFonts w:ascii="Aptos" w:hAnsi="Aptos"/>
              <w:b/>
            </w:rPr>
          </w:rPrChange>
        </w:rPr>
      </w:pPr>
    </w:p>
    <w:p w14:paraId="618FE3B4" w14:textId="77777777" w:rsidR="00A77E81" w:rsidRPr="006E54B4" w:rsidRDefault="00A77E81" w:rsidP="00FE3980">
      <w:pPr>
        <w:spacing w:line="240" w:lineRule="auto"/>
        <w:ind w:firstLine="720"/>
        <w:jc w:val="both"/>
        <w:rPr>
          <w:b/>
          <w:rPrChange w:id="1543" w:author="Chelsea Helion" w:date="2024-10-23T10:53:00Z">
            <w:rPr>
              <w:rFonts w:ascii="Aptos" w:hAnsi="Aptos"/>
              <w:b/>
            </w:rPr>
          </w:rPrChange>
        </w:rPr>
      </w:pPr>
    </w:p>
    <w:p w14:paraId="14865E90" w14:textId="77777777" w:rsidR="00A77E81" w:rsidRPr="006E54B4" w:rsidRDefault="00A77E81" w:rsidP="00FE3980">
      <w:pPr>
        <w:spacing w:line="240" w:lineRule="auto"/>
        <w:ind w:firstLine="720"/>
        <w:jc w:val="both"/>
        <w:rPr>
          <w:b/>
          <w:rPrChange w:id="1544" w:author="Chelsea Helion" w:date="2024-10-23T10:53:00Z">
            <w:rPr>
              <w:rFonts w:ascii="Aptos" w:hAnsi="Aptos"/>
              <w:b/>
            </w:rPr>
          </w:rPrChange>
        </w:rPr>
      </w:pPr>
    </w:p>
    <w:p w14:paraId="03532A6D" w14:textId="77777777" w:rsidR="00A77E81" w:rsidRPr="006E54B4" w:rsidRDefault="00A77E81" w:rsidP="00FE3980">
      <w:pPr>
        <w:spacing w:line="240" w:lineRule="auto"/>
        <w:ind w:firstLine="720"/>
        <w:jc w:val="both"/>
        <w:rPr>
          <w:b/>
          <w:rPrChange w:id="1545" w:author="Chelsea Helion" w:date="2024-10-23T10:53:00Z">
            <w:rPr>
              <w:rFonts w:ascii="Aptos" w:hAnsi="Aptos"/>
              <w:b/>
            </w:rPr>
          </w:rPrChange>
        </w:rPr>
      </w:pPr>
    </w:p>
    <w:p w14:paraId="1AB0728D" w14:textId="77777777" w:rsidR="00A77E81" w:rsidRPr="006E54B4" w:rsidRDefault="00A77E81" w:rsidP="00FE3980">
      <w:pPr>
        <w:spacing w:line="240" w:lineRule="auto"/>
        <w:ind w:firstLine="720"/>
        <w:jc w:val="both"/>
        <w:rPr>
          <w:b/>
          <w:rPrChange w:id="1546" w:author="Chelsea Helion" w:date="2024-10-23T10:53:00Z">
            <w:rPr>
              <w:rFonts w:ascii="Aptos" w:hAnsi="Aptos"/>
              <w:b/>
            </w:rPr>
          </w:rPrChange>
        </w:rPr>
      </w:pPr>
    </w:p>
    <w:p w14:paraId="45660AA0" w14:textId="77777777" w:rsidR="00A77E81" w:rsidRPr="006E54B4" w:rsidRDefault="00A77E81" w:rsidP="00FE3980">
      <w:pPr>
        <w:spacing w:line="240" w:lineRule="auto"/>
        <w:ind w:firstLine="720"/>
        <w:jc w:val="both"/>
        <w:rPr>
          <w:b/>
          <w:rPrChange w:id="1547" w:author="Chelsea Helion" w:date="2024-10-23T10:53:00Z">
            <w:rPr>
              <w:rFonts w:ascii="Aptos" w:hAnsi="Aptos"/>
              <w:b/>
            </w:rPr>
          </w:rPrChange>
        </w:rPr>
      </w:pPr>
    </w:p>
    <w:p w14:paraId="3969BF20" w14:textId="77777777" w:rsidR="00A77E81" w:rsidRPr="006E54B4" w:rsidRDefault="00A77E81" w:rsidP="00FE3980">
      <w:pPr>
        <w:spacing w:line="240" w:lineRule="auto"/>
        <w:ind w:firstLine="720"/>
        <w:jc w:val="both"/>
        <w:rPr>
          <w:b/>
          <w:rPrChange w:id="1548" w:author="Chelsea Helion" w:date="2024-10-23T10:53:00Z">
            <w:rPr>
              <w:rFonts w:ascii="Aptos" w:hAnsi="Aptos"/>
              <w:b/>
            </w:rPr>
          </w:rPrChange>
        </w:rPr>
      </w:pPr>
    </w:p>
    <w:p w14:paraId="3415A5AA" w14:textId="77777777" w:rsidR="00A77E81" w:rsidRPr="006E54B4" w:rsidRDefault="00A77E81" w:rsidP="00FE3980">
      <w:pPr>
        <w:spacing w:line="240" w:lineRule="auto"/>
        <w:ind w:firstLine="720"/>
        <w:jc w:val="both"/>
        <w:rPr>
          <w:b/>
          <w:rPrChange w:id="1549" w:author="Chelsea Helion" w:date="2024-10-23T10:53:00Z">
            <w:rPr>
              <w:rFonts w:ascii="Aptos" w:hAnsi="Aptos"/>
              <w:b/>
            </w:rPr>
          </w:rPrChange>
        </w:rPr>
      </w:pPr>
    </w:p>
    <w:p w14:paraId="22963A3D" w14:textId="77777777" w:rsidR="00A77E81" w:rsidRPr="006E54B4" w:rsidRDefault="00A77E81" w:rsidP="00FE3980">
      <w:pPr>
        <w:spacing w:line="240" w:lineRule="auto"/>
        <w:ind w:firstLine="720"/>
        <w:jc w:val="both"/>
        <w:rPr>
          <w:b/>
          <w:rPrChange w:id="1550" w:author="Chelsea Helion" w:date="2024-10-23T10:53:00Z">
            <w:rPr>
              <w:rFonts w:ascii="Aptos" w:hAnsi="Aptos"/>
              <w:b/>
            </w:rPr>
          </w:rPrChange>
        </w:rPr>
      </w:pPr>
    </w:p>
    <w:p w14:paraId="0B4D2FA5" w14:textId="77777777" w:rsidR="00A77E81" w:rsidRPr="006E54B4" w:rsidRDefault="00A77E81" w:rsidP="00FE3980">
      <w:pPr>
        <w:spacing w:line="240" w:lineRule="auto"/>
        <w:ind w:firstLine="720"/>
        <w:jc w:val="both"/>
        <w:rPr>
          <w:b/>
          <w:rPrChange w:id="1551" w:author="Chelsea Helion" w:date="2024-10-23T10:53:00Z">
            <w:rPr>
              <w:rFonts w:ascii="Aptos" w:hAnsi="Aptos"/>
              <w:b/>
            </w:rPr>
          </w:rPrChange>
        </w:rPr>
      </w:pPr>
    </w:p>
    <w:p w14:paraId="276F0BE9" w14:textId="77777777" w:rsidR="001D1567" w:rsidRPr="006E54B4" w:rsidRDefault="001D1567" w:rsidP="00A77E81">
      <w:pPr>
        <w:spacing w:line="240" w:lineRule="auto"/>
        <w:jc w:val="both"/>
        <w:rPr>
          <w:bCs/>
          <w:noProof/>
          <w:rPrChange w:id="1552" w:author="Chelsea Helion" w:date="2024-10-23T10:53:00Z">
            <w:rPr>
              <w:rFonts w:ascii="Aptos" w:hAnsi="Aptos"/>
              <w:bCs/>
              <w:noProof/>
            </w:rPr>
          </w:rPrChange>
        </w:rPr>
      </w:pPr>
    </w:p>
    <w:p w14:paraId="6FDA7571" w14:textId="25B8B8D5" w:rsidR="00A77E81" w:rsidRPr="006E54B4" w:rsidRDefault="001D1567" w:rsidP="00A77E81">
      <w:pPr>
        <w:spacing w:line="240" w:lineRule="auto"/>
        <w:jc w:val="both"/>
        <w:rPr>
          <w:bCs/>
          <w:rPrChange w:id="1553" w:author="Chelsea Helion" w:date="2024-10-23T10:53:00Z">
            <w:rPr>
              <w:rFonts w:ascii="Aptos" w:hAnsi="Aptos"/>
              <w:bCs/>
            </w:rPr>
          </w:rPrChange>
        </w:rPr>
      </w:pPr>
      <w:r w:rsidRPr="006E54B4">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6E54B4">
        <w:rPr>
          <w:bCs/>
          <w:rPrChange w:id="1554" w:author="Chelsea Helion" w:date="2024-10-23T10:53:00Z">
            <w:rPr>
              <w:rFonts w:ascii="Aptos" w:hAnsi="Aptos"/>
              <w:bCs/>
            </w:rPr>
          </w:rPrChange>
        </w:rPr>
        <w:t>Figure 7. Differences in neural synchrony during expressive and reflective rating.</w:t>
      </w:r>
    </w:p>
    <w:p w14:paraId="48802B97" w14:textId="77777777" w:rsidR="00A77E81" w:rsidRPr="006E54B4" w:rsidRDefault="00A77E81" w:rsidP="00FE3980">
      <w:pPr>
        <w:spacing w:line="240" w:lineRule="auto"/>
        <w:ind w:firstLine="720"/>
        <w:jc w:val="both"/>
        <w:rPr>
          <w:b/>
          <w:rPrChange w:id="1555" w:author="Chelsea Helion" w:date="2024-10-23T10:53:00Z">
            <w:rPr>
              <w:rFonts w:ascii="Aptos" w:hAnsi="Aptos"/>
              <w:b/>
            </w:rPr>
          </w:rPrChange>
        </w:rPr>
      </w:pPr>
    </w:p>
    <w:p w14:paraId="75F8A0D5" w14:textId="566DFEE9" w:rsidR="00DE0869" w:rsidRPr="006E54B4" w:rsidRDefault="00167DA6" w:rsidP="00FE3980">
      <w:pPr>
        <w:spacing w:line="240" w:lineRule="auto"/>
        <w:ind w:firstLine="720"/>
        <w:jc w:val="both"/>
        <w:rPr>
          <w:b/>
          <w:rPrChange w:id="1556" w:author="Chelsea Helion" w:date="2024-10-23T10:53:00Z">
            <w:rPr>
              <w:rFonts w:ascii="Aptos" w:hAnsi="Aptos"/>
              <w:b/>
            </w:rPr>
          </w:rPrChange>
        </w:rPr>
      </w:pPr>
      <w:del w:id="1557" w:author="Chelsea Helion" w:date="2024-10-25T20:15:00Z">
        <w:r w:rsidRPr="006E54B4" w:rsidDel="00FE49C0">
          <w:rPr>
            <w:b/>
            <w:rPrChange w:id="1558" w:author="Chelsea Helion" w:date="2024-10-23T10:53:00Z">
              <w:rPr>
                <w:rFonts w:ascii="Aptos" w:hAnsi="Aptos"/>
                <w:b/>
              </w:rPr>
            </w:rPrChange>
          </w:rPr>
          <w:delText xml:space="preserve">Raters </w:delText>
        </w:r>
      </w:del>
      <w:ins w:id="1559" w:author="Chelsea Helion" w:date="2024-10-25T20:15:00Z">
        <w:r w:rsidR="00FE49C0" w:rsidRPr="006E54B4">
          <w:rPr>
            <w:b/>
            <w:rPrChange w:id="1560" w:author="Chelsea Helion" w:date="2024-10-23T10:53:00Z">
              <w:rPr>
                <w:rFonts w:ascii="Aptos" w:hAnsi="Aptos"/>
                <w:b/>
              </w:rPr>
            </w:rPrChange>
          </w:rPr>
          <w:t>Rat</w:t>
        </w:r>
        <w:r w:rsidR="00FE49C0">
          <w:rPr>
            <w:b/>
          </w:rPr>
          <w:t>ing was associated with increased</w:t>
        </w:r>
        <w:r w:rsidR="00FE49C0" w:rsidRPr="006E54B4">
          <w:rPr>
            <w:b/>
            <w:rPrChange w:id="1561" w:author="Chelsea Helion" w:date="2024-10-23T10:53:00Z">
              <w:rPr>
                <w:rFonts w:ascii="Aptos" w:hAnsi="Aptos"/>
                <w:b/>
              </w:rPr>
            </w:rPrChange>
          </w:rPr>
          <w:t xml:space="preserve"> </w:t>
        </w:r>
        <w:r w:rsidR="00FE49C0">
          <w:rPr>
            <w:b/>
          </w:rPr>
          <w:t xml:space="preserve">inter-subject </w:t>
        </w:r>
      </w:ins>
      <w:r w:rsidRPr="006E54B4">
        <w:rPr>
          <w:b/>
          <w:rPrChange w:id="1562" w:author="Chelsea Helion" w:date="2024-10-23T10:53:00Z">
            <w:rPr>
              <w:rFonts w:ascii="Aptos" w:hAnsi="Aptos"/>
              <w:b/>
            </w:rPr>
          </w:rPrChange>
        </w:rPr>
        <w:t>synchroniz</w:t>
      </w:r>
      <w:ins w:id="1563" w:author="Chelsea Helion" w:date="2024-10-25T20:15:00Z">
        <w:r w:rsidR="00FE49C0">
          <w:rPr>
            <w:b/>
          </w:rPr>
          <w:t>ation</w:t>
        </w:r>
      </w:ins>
      <w:del w:id="1564" w:author="Chelsea Helion" w:date="2024-10-25T20:15:00Z">
        <w:r w:rsidRPr="006E54B4" w:rsidDel="00FE49C0">
          <w:rPr>
            <w:b/>
            <w:rPrChange w:id="1565" w:author="Chelsea Helion" w:date="2024-10-23T10:53:00Z">
              <w:rPr>
                <w:rFonts w:ascii="Aptos" w:hAnsi="Aptos"/>
                <w:b/>
              </w:rPr>
            </w:rPrChange>
          </w:rPr>
          <w:delText>ed</w:delText>
        </w:r>
      </w:del>
      <w:r w:rsidRPr="006E54B4">
        <w:rPr>
          <w:b/>
          <w:rPrChange w:id="1566" w:author="Chelsea Helion" w:date="2024-10-23T10:53:00Z">
            <w:rPr>
              <w:rFonts w:ascii="Aptos" w:hAnsi="Aptos"/>
              <w:b/>
            </w:rPr>
          </w:rPrChange>
        </w:rPr>
        <w:t xml:space="preserve"> in control networks, while non-rat</w:t>
      </w:r>
      <w:ins w:id="1567" w:author="Chelsea Helion" w:date="2024-10-25T20:15:00Z">
        <w:r w:rsidR="00FE49C0">
          <w:rPr>
            <w:b/>
          </w:rPr>
          <w:t>ing was associated with increased</w:t>
        </w:r>
      </w:ins>
      <w:del w:id="1568" w:author="Chelsea Helion" w:date="2024-10-25T20:15:00Z">
        <w:r w:rsidRPr="006E54B4" w:rsidDel="00FE49C0">
          <w:rPr>
            <w:b/>
            <w:rPrChange w:id="1569" w:author="Chelsea Helion" w:date="2024-10-23T10:53:00Z">
              <w:rPr>
                <w:rFonts w:ascii="Aptos" w:hAnsi="Aptos"/>
                <w:b/>
              </w:rPr>
            </w:rPrChange>
          </w:rPr>
          <w:delText>ers</w:delText>
        </w:r>
      </w:del>
      <w:r w:rsidRPr="006E54B4">
        <w:rPr>
          <w:b/>
          <w:rPrChange w:id="1570" w:author="Chelsea Helion" w:date="2024-10-23T10:53:00Z">
            <w:rPr>
              <w:rFonts w:ascii="Aptos" w:hAnsi="Aptos"/>
              <w:b/>
            </w:rPr>
          </w:rPrChange>
        </w:rPr>
        <w:t xml:space="preserve"> synchron</w:t>
      </w:r>
      <w:ins w:id="1571" w:author="Chelsea Helion" w:date="2024-10-25T20:15:00Z">
        <w:r w:rsidR="00FE49C0">
          <w:rPr>
            <w:b/>
          </w:rPr>
          <w:t>y</w:t>
        </w:r>
      </w:ins>
      <w:del w:id="1572" w:author="Chelsea Helion" w:date="2024-10-25T20:15:00Z">
        <w:r w:rsidRPr="006E54B4" w:rsidDel="00FE49C0">
          <w:rPr>
            <w:b/>
            <w:rPrChange w:id="1573" w:author="Chelsea Helion" w:date="2024-10-23T10:53:00Z">
              <w:rPr>
                <w:rFonts w:ascii="Aptos" w:hAnsi="Aptos"/>
                <w:b/>
              </w:rPr>
            </w:rPrChange>
          </w:rPr>
          <w:delText>ized</w:delText>
        </w:r>
      </w:del>
      <w:r w:rsidRPr="006E54B4">
        <w:rPr>
          <w:b/>
          <w:rPrChange w:id="1574" w:author="Chelsea Helion" w:date="2024-10-23T10:53:00Z">
            <w:rPr>
              <w:rFonts w:ascii="Aptos" w:hAnsi="Aptos"/>
              <w:b/>
            </w:rPr>
          </w:rPrChange>
        </w:rPr>
        <w:t xml:space="preserve"> in attention and default mode networks. </w:t>
      </w:r>
      <w:r w:rsidRPr="006E54B4">
        <w:rPr>
          <w:bCs/>
          <w:rPrChange w:id="1575" w:author="Chelsea Helion" w:date="2024-10-23T10:53:00Z">
            <w:rPr>
              <w:rFonts w:ascii="Aptos" w:hAnsi="Aptos"/>
              <w:bCs/>
            </w:rPr>
          </w:rPrChange>
        </w:rPr>
        <w:t xml:space="preserve">The results of our ISC analysis, which examined intra-condition synchrony during expressive rating and reflective </w:t>
      </w:r>
      <w:del w:id="1576" w:author="Chelsea Helion" w:date="2024-10-25T20:13:00Z">
        <w:r w:rsidRPr="006E54B4" w:rsidDel="00FE49C0">
          <w:rPr>
            <w:bCs/>
            <w:rPrChange w:id="1577" w:author="Chelsea Helion" w:date="2024-10-23T10:53:00Z">
              <w:rPr>
                <w:rFonts w:ascii="Aptos" w:hAnsi="Aptos"/>
                <w:bCs/>
              </w:rPr>
            </w:rPrChange>
          </w:rPr>
          <w:delText>non-rating</w:delText>
        </w:r>
      </w:del>
      <w:ins w:id="1578" w:author="Chelsea Helion" w:date="2024-10-25T20:13:00Z">
        <w:r w:rsidR="00FE49C0">
          <w:rPr>
            <w:bCs/>
          </w:rPr>
          <w:t>viewing</w:t>
        </w:r>
      </w:ins>
      <w:r w:rsidRPr="006E54B4">
        <w:rPr>
          <w:bCs/>
          <w:rPrChange w:id="1579" w:author="Chelsea Helion" w:date="2024-10-23T10:53:00Z">
            <w:rPr>
              <w:rFonts w:ascii="Aptos" w:hAnsi="Aptos"/>
              <w:bCs/>
            </w:rPr>
          </w:rPrChange>
        </w:rPr>
        <w:t>, followed trends seen in previous analyses (</w:t>
      </w:r>
      <w:r w:rsidRPr="006E54B4">
        <w:rPr>
          <w:b/>
          <w:rPrChange w:id="1580" w:author="Chelsea Helion" w:date="2024-10-23T10:53:00Z">
            <w:rPr>
              <w:rFonts w:ascii="Aptos" w:hAnsi="Aptos"/>
              <w:b/>
            </w:rPr>
          </w:rPrChange>
        </w:rPr>
        <w:t>Figure 7</w:t>
      </w:r>
      <w:r w:rsidRPr="006E54B4">
        <w:rPr>
          <w:bCs/>
          <w:rPrChange w:id="1581" w:author="Chelsea Helion" w:date="2024-10-23T10:53:00Z">
            <w:rPr>
              <w:rFonts w:ascii="Aptos" w:hAnsi="Aptos"/>
              <w:bCs/>
            </w:rPr>
          </w:rPrChange>
        </w:rPr>
        <w:t>). When subjects were reflectively engaged with a stimulus, they demonstrated significantly greater synchrony (i.e., neural dynamics) than</w:t>
      </w:r>
      <w:r w:rsidR="00A57B68" w:rsidRPr="006E54B4">
        <w:rPr>
          <w:bCs/>
          <w:rPrChange w:id="1582" w:author="Chelsea Helion" w:date="2024-10-23T10:53:00Z">
            <w:rPr>
              <w:rFonts w:ascii="Aptos" w:hAnsi="Aptos"/>
              <w:bCs/>
            </w:rPr>
          </w:rPrChange>
        </w:rPr>
        <w:t xml:space="preserve"> expressive</w:t>
      </w:r>
      <w:r w:rsidRPr="006E54B4">
        <w:rPr>
          <w:bCs/>
          <w:rPrChange w:id="1583" w:author="Chelsea Helion" w:date="2024-10-23T10:53:00Z">
            <w:rPr>
              <w:rFonts w:ascii="Aptos" w:hAnsi="Aptos"/>
              <w:bCs/>
            </w:rPr>
          </w:rPrChange>
        </w:rPr>
        <w:t xml:space="preserve"> raters in the right </w:t>
      </w:r>
      <w:proofErr w:type="spellStart"/>
      <w:r w:rsidRPr="006E54B4">
        <w:rPr>
          <w:bCs/>
          <w:rPrChange w:id="1584" w:author="Chelsea Helion" w:date="2024-10-23T10:53:00Z">
            <w:rPr>
              <w:rFonts w:ascii="Aptos" w:hAnsi="Aptos"/>
              <w:bCs/>
            </w:rPr>
          </w:rPrChange>
        </w:rPr>
        <w:t>pCUN</w:t>
      </w:r>
      <w:proofErr w:type="spellEnd"/>
      <w:r w:rsidRPr="006E54B4">
        <w:rPr>
          <w:bCs/>
          <w:rPrChange w:id="1585" w:author="Chelsea Helion" w:date="2024-10-23T10:53:00Z">
            <w:rPr>
              <w:rFonts w:ascii="Aptos" w:hAnsi="Aptos"/>
              <w:bCs/>
            </w:rPr>
          </w:rPrChange>
        </w:rPr>
        <w:t xml:space="preserve"> (Schaefer-Kong parcellation 225 of 400), </w:t>
      </w:r>
      <w:r w:rsidR="00405EA4" w:rsidRPr="006E54B4">
        <w:rPr>
          <w:bCs/>
          <w:rPrChange w:id="1586" w:author="Chelsea Helion" w:date="2024-10-23T10:53:00Z">
            <w:rPr>
              <w:rFonts w:ascii="Aptos" w:hAnsi="Aptos"/>
              <w:bCs/>
            </w:rPr>
          </w:rPrChange>
        </w:rPr>
        <w:t xml:space="preserve">and </w:t>
      </w:r>
      <w:r w:rsidRPr="006E54B4">
        <w:rPr>
          <w:bCs/>
          <w:rPrChange w:id="1587" w:author="Chelsea Helion" w:date="2024-10-23T10:53:00Z">
            <w:rPr>
              <w:rFonts w:ascii="Aptos" w:hAnsi="Aptos"/>
              <w:bCs/>
            </w:rPr>
          </w:rPrChange>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6E54B4">
        <w:rPr>
          <w:bCs/>
          <w:rPrChange w:id="1588" w:author="Chelsea Helion" w:date="2024-10-23T10:53:00Z">
            <w:rPr>
              <w:rFonts w:ascii="Aptos" w:hAnsi="Aptos"/>
              <w:bCs/>
            </w:rPr>
          </w:rPrChange>
        </w:rPr>
        <w:t xml:space="preserve">expressive </w:t>
      </w:r>
      <w:r w:rsidRPr="006E54B4">
        <w:rPr>
          <w:bCs/>
          <w:rPrChange w:id="1589" w:author="Chelsea Helion" w:date="2024-10-23T10:53:00Z">
            <w:rPr>
              <w:rFonts w:ascii="Aptos" w:hAnsi="Aptos"/>
              <w:bCs/>
            </w:rPr>
          </w:rPrChange>
        </w:rPr>
        <w:t xml:space="preserve">raters demonstrated greater synchrony than </w:t>
      </w:r>
      <w:r w:rsidR="00A57B68" w:rsidRPr="006E54B4">
        <w:rPr>
          <w:bCs/>
          <w:rPrChange w:id="1590" w:author="Chelsea Helion" w:date="2024-10-23T10:53:00Z">
            <w:rPr>
              <w:rFonts w:ascii="Aptos" w:hAnsi="Aptos"/>
              <w:bCs/>
            </w:rPr>
          </w:rPrChange>
        </w:rPr>
        <w:t xml:space="preserve">reflective </w:t>
      </w:r>
      <w:r w:rsidRPr="006E54B4">
        <w:rPr>
          <w:bCs/>
          <w:rPrChange w:id="1591" w:author="Chelsea Helion" w:date="2024-10-23T10:53:00Z">
            <w:rPr>
              <w:rFonts w:ascii="Aptos" w:hAnsi="Aptos"/>
              <w:bCs/>
            </w:rPr>
          </w:rPrChange>
        </w:rPr>
        <w:t>non-raters in the left AI (Schaefer-Kong parcellation 56 of 400) and right IPS (Schaefer-Kong parcellation 248 of 400). Both are considered part of the control network (A).</w:t>
      </w:r>
      <w:r w:rsidRPr="006E54B4">
        <w:rPr>
          <w:b/>
          <w:rPrChange w:id="1592" w:author="Chelsea Helion" w:date="2024-10-23T10:53:00Z">
            <w:rPr>
              <w:rFonts w:ascii="Aptos" w:hAnsi="Aptos"/>
              <w:b/>
            </w:rPr>
          </w:rPrChange>
        </w:rPr>
        <w:t xml:space="preserve"> </w:t>
      </w:r>
    </w:p>
    <w:p w14:paraId="366B5A97" w14:textId="77777777" w:rsidR="00FE3980" w:rsidRPr="006E54B4" w:rsidRDefault="00FE3980">
      <w:pPr>
        <w:rPr>
          <w:b/>
          <w:bCs/>
        </w:rPr>
      </w:pPr>
      <w:bookmarkStart w:id="1593" w:name="_ff7ui3r811kl" w:colFirst="0" w:colLast="0"/>
      <w:bookmarkEnd w:id="1593"/>
      <w:r w:rsidRPr="006E54B4">
        <w:rPr>
          <w:b/>
          <w:bCs/>
        </w:rPr>
        <w:br w:type="page"/>
      </w:r>
    </w:p>
    <w:p w14:paraId="3524B403" w14:textId="1BB97FDF" w:rsidR="00DE0869" w:rsidRPr="006E54B4" w:rsidRDefault="00000000" w:rsidP="00FE3980">
      <w:pPr>
        <w:rPr>
          <w:b/>
          <w:bCs/>
        </w:rPr>
      </w:pPr>
      <w:r w:rsidRPr="006E54B4">
        <w:rPr>
          <w:b/>
          <w:bCs/>
        </w:rPr>
        <w:lastRenderedPageBreak/>
        <w:t>Discussion</w:t>
      </w:r>
    </w:p>
    <w:p w14:paraId="4E7EA768" w14:textId="733C089D" w:rsidR="00DE3855" w:rsidRPr="00FE49C0" w:rsidRDefault="00DE3855" w:rsidP="00DE3855">
      <w:pPr>
        <w:spacing w:line="240" w:lineRule="auto"/>
        <w:ind w:firstLine="720"/>
        <w:jc w:val="both"/>
        <w:rPr>
          <w:rFonts w:eastAsia="Times New Roman"/>
          <w:color w:val="000000"/>
          <w:lang w:val="en-US"/>
        </w:rPr>
      </w:pPr>
      <w:commentRangeStart w:id="1594"/>
      <w:r w:rsidRPr="00FE49C0">
        <w:t xml:space="preserve">The present study aimed to characterize how neural activity differed while continuously rating or not rating a video stimulus under otherwise identical instructional conditions and focal topics. </w:t>
      </w:r>
      <w:commentRangeEnd w:id="1594"/>
      <w:r w:rsidR="00297C72">
        <w:rPr>
          <w:rStyle w:val="CommentReference"/>
        </w:rPr>
        <w:commentReference w:id="1594"/>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1595"/>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1595"/>
      <w:r w:rsidR="00297C72">
        <w:rPr>
          <w:rStyle w:val="CommentReference"/>
        </w:rPr>
        <w:commentReference w:id="1595"/>
      </w:r>
      <w:r w:rsidRPr="00FE49C0">
        <w:t xml:space="preserve">In doing so, this study extends </w:t>
      </w:r>
      <w:ins w:id="1596" w:author="Chelsea Helion" w:date="2024-10-25T20:18:00Z">
        <w:r w:rsidR="00297C72">
          <w:t xml:space="preserve">prior </w:t>
        </w:r>
      </w:ins>
      <w:r w:rsidRPr="00FE49C0">
        <w:t>results</w:t>
      </w:r>
      <w:ins w:id="1597" w:author="Chelsea Helion" w:date="2024-10-25T20:18:00Z">
        <w:r w:rsidR="00297C72">
          <w:t xml:space="preserve"> examining</w:t>
        </w:r>
      </w:ins>
      <w:ins w:id="1598" w:author="Chelsea Helion" w:date="2024-10-25T20:19:00Z">
        <w:r w:rsidR="00297C72">
          <w:t xml:space="preserve"> studies that exclusively examined passive viewing (cites), or contrasted passive and expressive viewing </w:t>
        </w:r>
      </w:ins>
      <w:ins w:id="1599" w:author="Chelsea Helion" w:date="2024-10-25T20:20:00Z">
        <w:r w:rsidR="00297C72">
          <w:t xml:space="preserve">without maintaining goal </w:t>
        </w:r>
        <w:proofErr w:type="spellStart"/>
        <w:r w:rsidR="00297C72">
          <w:t>congurency</w:t>
        </w:r>
      </w:ins>
      <w:proofErr w:type="spellEnd"/>
      <w:ins w:id="1600" w:author="Chelsea Helion" w:date="2024-10-25T20:19:00Z">
        <w:r w:rsidR="00297C72">
          <w:t xml:space="preserve"> (Hutcherson cite). </w:t>
        </w:r>
      </w:ins>
      <w:commentRangeStart w:id="1601"/>
      <w:del w:id="1602" w:author="Chelsea Helion" w:date="2024-10-25T20:19:00Z">
        <w:r w:rsidRPr="00FE49C0" w:rsidDel="00297C72">
          <w:delText xml:space="preserve"> first reported by </w:delText>
        </w:r>
        <w:r w:rsidR="00891EB6" w:rsidRPr="00FE49C0" w:rsidDel="00297C72">
          <w:fldChar w:fldCharType="begin"/>
        </w:r>
        <w:r w:rsidR="004F2335" w:rsidRPr="00FE49C0" w:rsidDel="00297C72">
          <w:delInstrText xml:space="preserve"> ADDIN ZOTERO_ITEM CSL_CITATION {"citationID":"3UWrnbeM","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891EB6" w:rsidRPr="00FE49C0" w:rsidDel="00297C72">
          <w:fldChar w:fldCharType="separate"/>
        </w:r>
        <w:r w:rsidR="00891EB6" w:rsidRPr="00FE49C0" w:rsidDel="00297C72">
          <w:delText>Hutcherson et al., 2005</w:delText>
        </w:r>
        <w:r w:rsidR="00891EB6" w:rsidRPr="00FE49C0" w:rsidDel="00297C72">
          <w:fldChar w:fldCharType="end"/>
        </w:r>
        <w:r w:rsidRPr="00FE49C0" w:rsidDel="00297C72">
          <w:delText xml:space="preserve">, which, to our knowledge, is the only other direct assessment of the effects of rating behavior itself upon neural activity. </w:delText>
        </w:r>
      </w:del>
      <w:r w:rsidRPr="00FE49C0">
        <w:rPr>
          <w:rFonts w:eastAsia="Times New Roman"/>
          <w:color w:val="000000"/>
          <w:lang w:val="en-US"/>
        </w:rPr>
        <w:t>Based upon this previous work and supplemental priors from an automated meta-analysis, we expected rating to demonstrate increased activity in</w:t>
      </w:r>
      <w:ins w:id="1603" w:author="Chelsea Helion" w:date="2024-10-25T20:20:00Z">
        <w:r w:rsidR="00297C72">
          <w:rPr>
            <w:rFonts w:eastAsia="Times New Roman"/>
            <w:color w:val="000000"/>
            <w:lang w:val="en-US"/>
          </w:rPr>
          <w:t xml:space="preserve"> circuitry associated with</w:t>
        </w:r>
      </w:ins>
      <w:ins w:id="1604" w:author="Chelsea Helion" w:date="2024-10-25T20:21:00Z">
        <w:r w:rsidR="00297C72">
          <w:rPr>
            <w:rFonts w:eastAsia="Times New Roman"/>
            <w:color w:val="000000"/>
            <w:lang w:val="en-US"/>
          </w:rPr>
          <w:t xml:space="preserve"> X (), Y (), and Z ().</w:t>
        </w:r>
      </w:ins>
      <w:ins w:id="1605" w:author="Chelsea Helion" w:date="2024-10-25T20:20:00Z">
        <w:r w:rsidR="00297C72">
          <w:rPr>
            <w:rFonts w:eastAsia="Times New Roman"/>
            <w:color w:val="000000"/>
            <w:lang w:val="en-US"/>
          </w:rPr>
          <w:t xml:space="preserve"> </w:t>
        </w:r>
      </w:ins>
      <w:r w:rsidRPr="00FE49C0">
        <w:rPr>
          <w:rFonts w:eastAsia="Times New Roman"/>
          <w:color w:val="000000"/>
          <w:lang w:val="en-US"/>
        </w:rPr>
        <w:t xml:space="preserve"> </w:t>
      </w:r>
      <w:commentRangeStart w:id="1606"/>
      <w:r w:rsidRPr="00FE49C0">
        <w:rPr>
          <w:rFonts w:eastAsia="Times New Roman"/>
          <w:color w:val="000000"/>
          <w:lang w:val="en-US"/>
        </w:rPr>
        <w:t xml:space="preserve">ACC, AI, IPS SPL, STG, Occ, TPJ and FFG </w:t>
      </w:r>
      <w:commentRangeEnd w:id="1606"/>
      <w:r w:rsidR="00297C72">
        <w:rPr>
          <w:rStyle w:val="CommentReference"/>
        </w:rPr>
        <w:commentReference w:id="1606"/>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1607"/>
      <w:proofErr w:type="spellStart"/>
      <w:r w:rsidRPr="00FE49C0">
        <w:rPr>
          <w:rFonts w:eastAsia="Times New Roman"/>
          <w:color w:val="000000"/>
          <w:lang w:val="en-US"/>
        </w:rPr>
        <w:t>pCUN</w:t>
      </w:r>
      <w:proofErr w:type="spellEnd"/>
      <w:r w:rsidRPr="00FE49C0">
        <w:rPr>
          <w:rFonts w:eastAsia="Times New Roman"/>
          <w:color w:val="000000"/>
          <w:lang w:val="en-US"/>
        </w:rPr>
        <w:t>, IPL, and mPFC</w:t>
      </w:r>
      <w:commentRangeEnd w:id="1607"/>
      <w:r w:rsidR="00297C72">
        <w:rPr>
          <w:rStyle w:val="CommentReference"/>
        </w:rPr>
        <w:commentReference w:id="1607"/>
      </w:r>
      <w:r w:rsidRPr="00FE49C0">
        <w:rPr>
          <w:rFonts w:eastAsia="Times New Roman"/>
          <w:color w:val="000000"/>
          <w:lang w:val="en-US"/>
        </w:rPr>
        <w:t xml:space="preserve">. </w:t>
      </w:r>
      <w:del w:id="1608" w:author="Chelsea Helion" w:date="2024-10-25T20:22:00Z">
        <w:r w:rsidRPr="00FE49C0" w:rsidDel="00297C72">
          <w:rPr>
            <w:rFonts w:eastAsia="Times New Roman"/>
            <w:color w:val="000000"/>
            <w:lang w:val="en-US"/>
          </w:rPr>
          <w:delText>Though, we</w:delText>
        </w:r>
      </w:del>
      <w:ins w:id="1609" w:author="Chelsea Helion" w:date="2024-10-25T20:22:00Z">
        <w:r w:rsidR="00297C72">
          <w:rPr>
            <w:rFonts w:eastAsia="Times New Roman"/>
            <w:color w:val="000000"/>
            <w:lang w:val="en-US"/>
          </w:rPr>
          <w:t>We</w:t>
        </w:r>
      </w:ins>
      <w:r w:rsidRPr="00FE49C0">
        <w:rPr>
          <w:rFonts w:eastAsia="Times New Roman"/>
          <w:color w:val="000000"/>
          <w:lang w:val="en-US"/>
        </w:rPr>
        <w:t xml:space="preserve"> also expected</w:t>
      </w:r>
      <w:ins w:id="1610" w:author="Chelsea Helion" w:date="2024-10-25T20:22:00Z">
        <w:r w:rsidR="00297C72">
          <w:rPr>
            <w:rFonts w:eastAsia="Times New Roman"/>
            <w:color w:val="000000"/>
            <w:lang w:val="en-US"/>
          </w:rPr>
          <w:t xml:space="preserve"> that being in the mental state of rating – even when not physically doing so – would be associated with</w:t>
        </w:r>
      </w:ins>
      <w:r w:rsidRPr="00FE49C0">
        <w:rPr>
          <w:rFonts w:eastAsia="Times New Roman"/>
          <w:color w:val="000000"/>
          <w:lang w:val="en-US"/>
        </w:rPr>
        <w:t xml:space="preserve"> increased activation from attention and salience regions</w:t>
      </w:r>
      <w:del w:id="1611" w:author="Chelsea Helion" w:date="2024-10-25T20:23:00Z">
        <w:r w:rsidRPr="00FE49C0" w:rsidDel="00297C72">
          <w:rPr>
            <w:rFonts w:eastAsia="Times New Roman"/>
            <w:color w:val="000000"/>
            <w:lang w:val="en-US"/>
          </w:rPr>
          <w:delText xml:space="preserve"> during expressive non-rating relative to </w:delText>
        </w:r>
        <w:r w:rsidR="009C0CFA" w:rsidRPr="00FE49C0" w:rsidDel="00297C72">
          <w:rPr>
            <w:rFonts w:eastAsia="Times New Roman"/>
            <w:color w:val="000000"/>
            <w:lang w:val="en-US"/>
          </w:rPr>
          <w:delText xml:space="preserve">reflective </w:delText>
        </w:r>
      </w:del>
      <w:del w:id="1612" w:author="Chelsea Helion" w:date="2024-10-25T20:22:00Z">
        <w:r w:rsidRPr="00FE49C0" w:rsidDel="00297C72">
          <w:rPr>
            <w:rFonts w:eastAsia="Times New Roman"/>
            <w:color w:val="000000"/>
            <w:lang w:val="en-US"/>
          </w:rPr>
          <w:delText>non-rating</w:delText>
        </w:r>
      </w:del>
      <w:r w:rsidRPr="00FE49C0">
        <w:rPr>
          <w:rFonts w:eastAsia="Times New Roman"/>
          <w:color w:val="000000"/>
          <w:lang w:val="en-US"/>
        </w:rPr>
        <w:t>.</w:t>
      </w:r>
    </w:p>
    <w:p w14:paraId="19A60C29" w14:textId="30F0E425"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ins w:id="1613" w:author="Chelsea Helion" w:date="2024-10-25T20:23:00Z">
        <w:r w:rsidR="00297C72">
          <w:rPr>
            <w:rFonts w:eastAsia="Times New Roman"/>
            <w:color w:val="000000"/>
            <w:lang w:val="en-US"/>
          </w:rPr>
          <w:t>e</w:t>
        </w:r>
      </w:ins>
      <w:del w:id="1614" w:author="Chelsea Helion" w:date="2024-10-25T20:23:00Z">
        <w:r w:rsidRPr="00FE49C0" w:rsidDel="00297C72">
          <w:rPr>
            <w:rFonts w:eastAsia="Times New Roman"/>
            <w:color w:val="000000"/>
            <w:lang w:val="en-US"/>
          </w:rPr>
          <w:delText>i</w:delText>
        </w:r>
      </w:del>
      <w:r w:rsidRPr="00FE49C0">
        <w:rPr>
          <w:rFonts w:eastAsia="Times New Roman"/>
          <w:color w:val="000000"/>
          <w:lang w:val="en-US"/>
        </w:rPr>
        <w:t xml:space="preserve">s, we found that rating did recruit greater activation from </w:t>
      </w:r>
      <w:commentRangeStart w:id="1615"/>
      <w:r w:rsidRPr="00FE49C0">
        <w:rPr>
          <w:rFonts w:eastAsia="Times New Roman"/>
          <w:color w:val="000000"/>
          <w:lang w:val="en-US"/>
        </w:rPr>
        <w:t>IPS, SPL, Occ, and FFG</w:t>
      </w:r>
      <w:commentRangeEnd w:id="1615"/>
      <w:r w:rsidR="00A41260">
        <w:rPr>
          <w:rStyle w:val="CommentReference"/>
        </w:rPr>
        <w:commentReference w:id="1615"/>
      </w:r>
      <w:r w:rsidRPr="00FE49C0">
        <w:rPr>
          <w:rFonts w:eastAsia="Times New Roman"/>
          <w:color w:val="000000"/>
          <w:lang w:val="en-US"/>
        </w:rPr>
        <w:t xml:space="preserve">,  relative to reflective </w:t>
      </w:r>
      <w:del w:id="1616" w:author="Chelsea Helion" w:date="2024-10-25T20:23:00Z">
        <w:r w:rsidRPr="00FE49C0" w:rsidDel="00297C72">
          <w:rPr>
            <w:rFonts w:eastAsia="Times New Roman"/>
            <w:color w:val="000000"/>
            <w:lang w:val="en-US"/>
          </w:rPr>
          <w:delText>non-rating</w:delText>
        </w:r>
      </w:del>
      <w:ins w:id="1617" w:author="Chelsea Helion" w:date="2024-10-25T20:23:00Z">
        <w:r w:rsidR="00297C72">
          <w:rPr>
            <w:rFonts w:eastAsia="Times New Roman"/>
            <w:color w:val="000000"/>
            <w:lang w:val="en-US"/>
          </w:rPr>
          <w:t>viewing</w:t>
        </w:r>
      </w:ins>
      <w:r w:rsidRPr="00FE49C0">
        <w:rPr>
          <w:rFonts w:eastAsia="Times New Roman"/>
          <w:color w:val="000000"/>
          <w:lang w:val="en-US"/>
        </w:rPr>
        <w:t xml:space="preserve">, while </w:t>
      </w:r>
      <w:ins w:id="1618" w:author="Chelsea Helion" w:date="2024-10-25T20:23:00Z">
        <w:r w:rsidR="00297C72">
          <w:rPr>
            <w:rFonts w:eastAsia="Times New Roman"/>
            <w:color w:val="000000"/>
            <w:lang w:val="en-US"/>
          </w:rPr>
          <w:t xml:space="preserve">expressive </w:t>
        </w:r>
      </w:ins>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ins w:id="1619" w:author="Chelsea Helion" w:date="2024-10-25T20:23:00Z">
        <w:r w:rsidR="00297C72">
          <w:rPr>
            <w:rFonts w:eastAsia="Times New Roman"/>
            <w:color w:val="000000"/>
            <w:lang w:val="en-US"/>
          </w:rPr>
          <w:t xml:space="preserve">expressive </w:t>
        </w:r>
      </w:ins>
      <w:r w:rsidRPr="00FE49C0">
        <w:rPr>
          <w:rFonts w:eastAsia="Times New Roman"/>
          <w:color w:val="000000"/>
          <w:lang w:val="en-US"/>
        </w:rPr>
        <w:t>rating. However, contrary to our hypothes</w:t>
      </w:r>
      <w:ins w:id="1620" w:author="Chelsea Helion" w:date="2024-10-25T20:32:00Z">
        <w:r w:rsidR="00A41260">
          <w:rPr>
            <w:rFonts w:eastAsia="Times New Roman"/>
            <w:color w:val="000000"/>
            <w:lang w:val="en-US"/>
          </w:rPr>
          <w:t>e</w:t>
        </w:r>
      </w:ins>
      <w:del w:id="1621" w:author="Chelsea Helion" w:date="2024-10-25T20:32:00Z">
        <w:r w:rsidRPr="00FE49C0" w:rsidDel="00A41260">
          <w:rPr>
            <w:rFonts w:eastAsia="Times New Roman"/>
            <w:color w:val="000000"/>
            <w:lang w:val="en-US"/>
          </w:rPr>
          <w:delText>i</w:delText>
        </w:r>
      </w:del>
      <w:r w:rsidRPr="00FE49C0">
        <w:rPr>
          <w:rFonts w:eastAsia="Times New Roman"/>
          <w:color w:val="000000"/>
          <w:lang w:val="en-US"/>
        </w:rPr>
        <w:t xml:space="preserve">s, we did not find differences between the </w:t>
      </w:r>
      <w:commentRangeStart w:id="1622"/>
      <w:r w:rsidRPr="00FE49C0">
        <w:rPr>
          <w:rFonts w:eastAsia="Times New Roman"/>
          <w:color w:val="000000"/>
          <w:lang w:val="en-US"/>
        </w:rPr>
        <w:t xml:space="preserve">two conditions </w:t>
      </w:r>
      <w:commentRangeEnd w:id="1622"/>
      <w:r w:rsidR="00297C72">
        <w:rPr>
          <w:rStyle w:val="CommentReference"/>
        </w:rPr>
        <w:commentReference w:id="1622"/>
      </w:r>
      <w:r w:rsidRPr="00FE49C0">
        <w:rPr>
          <w:rFonts w:eastAsia="Times New Roman"/>
          <w:color w:val="000000"/>
          <w:lang w:val="en-US"/>
        </w:rPr>
        <w:t xml:space="preserve">in activation of the ACC, AI, or STG. Additionally, we found that </w:t>
      </w:r>
      <w:commentRangeStart w:id="1623"/>
      <w:r w:rsidRPr="00FE49C0">
        <w:rPr>
          <w:rFonts w:eastAsia="Times New Roman"/>
          <w:color w:val="000000"/>
          <w:lang w:val="en-US"/>
        </w:rPr>
        <w:t xml:space="preserve">non-rating </w:t>
      </w:r>
      <w:commentRangeEnd w:id="1623"/>
      <w:r w:rsidR="00297C72">
        <w:rPr>
          <w:rStyle w:val="CommentReference"/>
        </w:rPr>
        <w:commentReference w:id="1623"/>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del w:id="1624" w:author="Chelsea Helion" w:date="2024-10-25T20:24:00Z">
        <w:r w:rsidRPr="00FE49C0" w:rsidDel="00297C72">
          <w:rPr>
            <w:rFonts w:eastAsia="Times New Roman"/>
            <w:color w:val="000000"/>
            <w:lang w:val="en-US"/>
          </w:rPr>
          <w:delText xml:space="preserve">non-raters </w:delText>
        </w:r>
      </w:del>
      <w:ins w:id="1625" w:author="Chelsea Helion" w:date="2024-10-25T20:24:00Z">
        <w:r w:rsidR="00297C72">
          <w:rPr>
            <w:rFonts w:eastAsia="Times New Roman"/>
            <w:color w:val="000000"/>
            <w:lang w:val="en-US"/>
          </w:rPr>
          <w:t xml:space="preserve">viewers </w:t>
        </w:r>
      </w:ins>
      <w:r w:rsidRPr="00FE49C0">
        <w:rPr>
          <w:rFonts w:eastAsia="Times New Roman"/>
          <w:color w:val="000000"/>
          <w:lang w:val="en-US"/>
        </w:rPr>
        <w:t>in portions of the IPS and AI</w:t>
      </w:r>
      <w:ins w:id="1626" w:author="Chelsea Helion" w:date="2024-10-25T20:24:00Z">
        <w:r w:rsidR="00297C72">
          <w:rPr>
            <w:rFonts w:eastAsia="Times New Roman"/>
            <w:color w:val="000000"/>
            <w:lang w:val="en-US"/>
          </w:rPr>
          <w:t>,</w:t>
        </w:r>
      </w:ins>
      <w:r w:rsidRPr="00FE49C0">
        <w:rPr>
          <w:rFonts w:eastAsia="Times New Roman"/>
          <w:color w:val="000000"/>
          <w:lang w:val="en-US"/>
        </w:rPr>
        <w:t xml:space="preserve"> while </w:t>
      </w:r>
      <w:r w:rsidR="00A57B68" w:rsidRPr="00FE49C0">
        <w:rPr>
          <w:rFonts w:eastAsia="Times New Roman"/>
          <w:color w:val="000000"/>
          <w:lang w:val="en-US"/>
        </w:rPr>
        <w:t xml:space="preserve">reflective </w:t>
      </w:r>
      <w:del w:id="1627" w:author="Chelsea Helion" w:date="2024-10-25T20:24:00Z">
        <w:r w:rsidRPr="00FE49C0" w:rsidDel="00297C72">
          <w:rPr>
            <w:rFonts w:eastAsia="Times New Roman"/>
            <w:color w:val="000000"/>
            <w:lang w:val="en-US"/>
          </w:rPr>
          <w:delText>non-raters</w:delText>
        </w:r>
      </w:del>
      <w:ins w:id="1628" w:author="Chelsea Helion" w:date="2024-10-25T20:24:00Z">
        <w:r w:rsidR="00297C72">
          <w:rPr>
            <w:rFonts w:eastAsia="Times New Roman"/>
            <w:color w:val="000000"/>
            <w:lang w:val="en-US"/>
          </w:rPr>
          <w:t>viewers</w:t>
        </w:r>
      </w:ins>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1601"/>
      <w:r w:rsidR="00A41260">
        <w:rPr>
          <w:rStyle w:val="CommentReference"/>
        </w:rPr>
        <w:commentReference w:id="1601"/>
      </w:r>
    </w:p>
    <w:p w14:paraId="5C1A9547" w14:textId="505A0753"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del w:id="1629" w:author="Chelsea Helion" w:date="2024-10-25T20:37:00Z">
        <w:r w:rsidR="00C918C3" w:rsidRPr="00FE49C0" w:rsidDel="00F21D6A">
          <w:delText xml:space="preserve">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delText>
        </w:r>
      </w:del>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1630"/>
      <w:r w:rsidR="00C918C3" w:rsidRPr="00FE49C0">
        <w:t xml:space="preserve"> </w:t>
      </w:r>
      <w:r w:rsidR="00DE3855" w:rsidRPr="00FE49C0">
        <w:rPr>
          <w:bCs/>
        </w:rPr>
        <w:t>One interpretation of these results</w:t>
      </w:r>
      <w:del w:id="1631" w:author="Chelsea Helion" w:date="2024-10-25T20:38:00Z">
        <w:r w:rsidR="00DE3855" w:rsidRPr="00FE49C0" w:rsidDel="00F21D6A">
          <w:rPr>
            <w:bCs/>
          </w:rPr>
          <w:delText xml:space="preserve">, informed in part by the associations tied to Kong's 17 discrete networks </w:delText>
        </w:r>
        <w:r w:rsidR="00446140" w:rsidRPr="00FE49C0" w:rsidDel="00F21D6A">
          <w:rPr>
            <w:bCs/>
          </w:rPr>
          <w:fldChar w:fldCharType="begin"/>
        </w:r>
        <w:r w:rsidR="004F2335" w:rsidRPr="00FE49C0" w:rsidDel="00F21D6A">
          <w:rPr>
            <w:bCs/>
          </w:rPr>
          <w:delInstrText xml:space="preserve"> ADDIN ZOTERO_ITEM CSL_CITATION {"citationID":"tECsoLlm","properties":{"formattedCitation":"(Kong et al., 2021)","plainCitation":"(Kong et al., 2021)","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delInstrText>
        </w:r>
        <w:r w:rsidR="00446140" w:rsidRPr="00FE49C0" w:rsidDel="00F21D6A">
          <w:rPr>
            <w:bCs/>
          </w:rPr>
          <w:fldChar w:fldCharType="separate"/>
        </w:r>
        <w:r w:rsidR="00446140" w:rsidRPr="00FE49C0" w:rsidDel="00F21D6A">
          <w:delText>(Kong et al., 2021)</w:delText>
        </w:r>
        <w:r w:rsidR="00446140" w:rsidRPr="00FE49C0" w:rsidDel="00F21D6A">
          <w:rPr>
            <w:bCs/>
          </w:rPr>
          <w:fldChar w:fldCharType="end"/>
        </w:r>
        <w:r w:rsidR="00DE3855" w:rsidRPr="00FE49C0" w:rsidDel="00F21D6A">
          <w:rPr>
            <w:bCs/>
          </w:rPr>
          <w:delText>,</w:delText>
        </w:r>
      </w:del>
      <w:r w:rsidR="00DE3855" w:rsidRPr="00FE49C0">
        <w:rPr>
          <w:bCs/>
        </w:rPr>
        <w:t xml:space="preserve"> is that rating demanded complex problem-solving </w:t>
      </w:r>
      <w:del w:id="1632" w:author="Chelsea Helion" w:date="2024-10-25T20:38:00Z">
        <w:r w:rsidR="00DE3855" w:rsidRPr="00FE49C0" w:rsidDel="00F21D6A">
          <w:rPr>
            <w:bCs/>
          </w:rPr>
          <w:delText xml:space="preserve">(ContA) </w:delText>
        </w:r>
      </w:del>
      <w:r w:rsidR="00DE3855" w:rsidRPr="00FE49C0">
        <w:rPr>
          <w:bCs/>
        </w:rPr>
        <w:t xml:space="preserve">and error monitoring </w:t>
      </w:r>
      <w:del w:id="1633" w:author="Chelsea Helion" w:date="2024-10-25T20:38:00Z">
        <w:r w:rsidR="00DE3855" w:rsidRPr="00FE49C0" w:rsidDel="00F21D6A">
          <w:rPr>
            <w:bCs/>
          </w:rPr>
          <w:delText xml:space="preserve">(ContB) </w:delText>
        </w:r>
      </w:del>
      <w:r w:rsidR="00DE3855" w:rsidRPr="00FE49C0">
        <w:rPr>
          <w:bCs/>
        </w:rPr>
        <w:t xml:space="preserve">via top-down, </w:t>
      </w:r>
      <w:del w:id="1634" w:author="Chelsea Helion" w:date="2024-10-25T20:38:00Z">
        <w:r w:rsidR="00DE3855" w:rsidRPr="00FE49C0" w:rsidDel="00F21D6A">
          <w:rPr>
            <w:bCs/>
          </w:rPr>
          <w:delText xml:space="preserve"> </w:delText>
        </w:r>
      </w:del>
      <w:r w:rsidR="00DE3855" w:rsidRPr="00FE49C0">
        <w:rPr>
          <w:bCs/>
        </w:rPr>
        <w:t xml:space="preserve">voluntary attention </w:t>
      </w:r>
      <w:del w:id="1635" w:author="Chelsea Helion" w:date="2024-10-25T20:38:00Z">
        <w:r w:rsidR="00DE3855" w:rsidRPr="00FE49C0" w:rsidDel="00F21D6A">
          <w:rPr>
            <w:bCs/>
          </w:rPr>
          <w:delText xml:space="preserve">(DorsAttnA) </w:delText>
        </w:r>
      </w:del>
      <w:r w:rsidR="00DE3855" w:rsidRPr="00FE49C0">
        <w:rPr>
          <w:bCs/>
        </w:rPr>
        <w:t xml:space="preserve">for sustained periods of time </w:t>
      </w:r>
      <w:del w:id="1636" w:author="Chelsea Helion" w:date="2024-10-25T20:38:00Z">
        <w:r w:rsidR="00DE3855" w:rsidRPr="00FE49C0" w:rsidDel="00F21D6A">
          <w:rPr>
            <w:bCs/>
          </w:rPr>
          <w:delText xml:space="preserve">(DorsAttnB) </w:delText>
        </w:r>
      </w:del>
      <w:r w:rsidR="00DE3855" w:rsidRPr="00FE49C0">
        <w:rPr>
          <w:bCs/>
        </w:rPr>
        <w:t xml:space="preserve">in search of unexpected, decision-relevant </w:t>
      </w:r>
      <w:del w:id="1637" w:author="Chelsea Helion" w:date="2024-10-25T20:38:00Z">
        <w:r w:rsidR="00DE3855" w:rsidRPr="00FE49C0" w:rsidDel="00F21D6A">
          <w:rPr>
            <w:bCs/>
          </w:rPr>
          <w:delText xml:space="preserve">(SVAN B) </w:delText>
        </w:r>
      </w:del>
      <w:r w:rsidR="00DE3855" w:rsidRPr="00FE49C0">
        <w:rPr>
          <w:bCs/>
        </w:rPr>
        <w:t>stimuli. Reflective viewing</w:t>
      </w:r>
      <w:ins w:id="1638" w:author="Chelsea Helion" w:date="2024-10-25T20:40:00Z">
        <w:r w:rsidR="00F21D6A">
          <w:rPr>
            <w:bCs/>
          </w:rPr>
          <w:t xml:space="preserve"> instead potentially</w:t>
        </w:r>
      </w:ins>
      <w:r w:rsidR="00DE3855" w:rsidRPr="00FE49C0">
        <w:rPr>
          <w:bCs/>
        </w:rPr>
        <w:t xml:space="preserve"> generated more mind-wandering</w:t>
      </w:r>
      <w:ins w:id="1639" w:author="Chelsea Helion" w:date="2024-10-25T20:38:00Z">
        <w:r w:rsidR="00F21D6A">
          <w:rPr>
            <w:bCs/>
          </w:rPr>
          <w:t xml:space="preserve">, </w:t>
        </w:r>
      </w:ins>
      <w:del w:id="1640" w:author="Chelsea Helion" w:date="2024-10-25T20:38:00Z">
        <w:r w:rsidR="00DE3855" w:rsidRPr="00FE49C0" w:rsidDel="00F21D6A">
          <w:rPr>
            <w:bCs/>
          </w:rPr>
          <w:delText xml:space="preserve"> (DMN A), </w:delText>
        </w:r>
      </w:del>
      <w:r w:rsidR="00DE3855" w:rsidRPr="00FE49C0">
        <w:rPr>
          <w:bCs/>
        </w:rPr>
        <w:t>mentalizing</w:t>
      </w:r>
      <w:ins w:id="1641" w:author="Chelsea Helion" w:date="2024-10-25T20:38:00Z">
        <w:r w:rsidR="00F21D6A">
          <w:rPr>
            <w:bCs/>
          </w:rPr>
          <w:t xml:space="preserve">, </w:t>
        </w:r>
      </w:ins>
      <w:del w:id="1642" w:author="Chelsea Helion" w:date="2024-10-25T20:38:00Z">
        <w:r w:rsidR="00DE3855" w:rsidRPr="00FE49C0" w:rsidDel="00F21D6A">
          <w:rPr>
            <w:bCs/>
          </w:rPr>
          <w:delText xml:space="preserve"> (DMN B) </w:delText>
        </w:r>
      </w:del>
      <w:r w:rsidR="00DE3855" w:rsidRPr="00FE49C0">
        <w:rPr>
          <w:bCs/>
        </w:rPr>
        <w:t xml:space="preserve">and may have promoted broader sensory processing </w:t>
      </w:r>
      <w:del w:id="1643" w:author="Chelsea Helion" w:date="2024-10-25T20:38:00Z">
        <w:r w:rsidR="00DE3855" w:rsidRPr="00FE49C0" w:rsidDel="00F21D6A">
          <w:rPr>
            <w:bCs/>
          </w:rPr>
          <w:delText xml:space="preserve">(Aud, VisualA, VisualB) </w:delText>
        </w:r>
      </w:del>
      <w:r w:rsidR="00DE3855" w:rsidRPr="00FE49C0">
        <w:rPr>
          <w:bCs/>
        </w:rPr>
        <w:t xml:space="preserve">while noting unexpected, decision-relevant </w:t>
      </w:r>
      <w:del w:id="1644" w:author="Chelsea Helion" w:date="2024-10-25T20:38:00Z">
        <w:r w:rsidR="00DE3855" w:rsidRPr="00FE49C0" w:rsidDel="00F21D6A">
          <w:rPr>
            <w:bCs/>
          </w:rPr>
          <w:delText xml:space="preserve">(SVAN B) </w:delText>
        </w:r>
      </w:del>
      <w:r w:rsidR="00DE3855" w:rsidRPr="00FE49C0">
        <w:rPr>
          <w:bCs/>
        </w:rPr>
        <w:t xml:space="preserve">stimuli. </w:t>
      </w:r>
      <w:commentRangeEnd w:id="1630"/>
      <w:r w:rsidR="00F21D6A">
        <w:rPr>
          <w:rStyle w:val="CommentReference"/>
        </w:rPr>
        <w:commentReference w:id="1630"/>
      </w:r>
      <w:del w:id="1645" w:author="Chelsea Helion" w:date="2024-10-25T20:39:00Z">
        <w:r w:rsidR="00DE3855" w:rsidRPr="00FE49C0" w:rsidDel="00F21D6A">
          <w:rPr>
            <w:bCs/>
          </w:rPr>
          <w:delText>Notably absent networks within this analysis include DefaultC, ContC, SVAN A, and Visual C which are involved in future planning, flexible behavioral regulation, bottom-up salience detection, and visual integration across different modalities, respectively</w:delText>
        </w:r>
        <w:r w:rsidR="00167DA6" w:rsidRPr="00FE49C0" w:rsidDel="00F21D6A">
          <w:rPr>
            <w:bCs/>
          </w:rPr>
          <w:delText xml:space="preserve"> </w:delText>
        </w:r>
        <w:r w:rsidR="00F209AB" w:rsidRPr="00FE49C0" w:rsidDel="00F21D6A">
          <w:rPr>
            <w:bCs/>
          </w:rPr>
          <w:fldChar w:fldCharType="begin"/>
        </w:r>
        <w:r w:rsidR="004F2335" w:rsidRPr="00FE49C0" w:rsidDel="00F21D6A">
          <w:rPr>
            <w:bCs/>
          </w:rPr>
          <w:delInstrText xml:space="preserve"> ADDIN ZOTERO_ITEM CSL_CITATION {"citationID":"ilAfUXc6","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delInstrText>
        </w:r>
        <w:r w:rsidR="00F209AB" w:rsidRPr="00FE49C0" w:rsidDel="00F21D6A">
          <w:rPr>
            <w:bCs/>
          </w:rPr>
          <w:fldChar w:fldCharType="separate"/>
        </w:r>
        <w:r w:rsidR="00F209AB" w:rsidRPr="00FE49C0" w:rsidDel="00F21D6A">
          <w:delText>(Power et al., 2011; Yeo et al., 2011)</w:delText>
        </w:r>
        <w:r w:rsidR="00F209AB" w:rsidRPr="00FE49C0" w:rsidDel="00F21D6A">
          <w:rPr>
            <w:bCs/>
          </w:rPr>
          <w:fldChar w:fldCharType="end"/>
        </w:r>
        <w:r w:rsidR="00DE3855" w:rsidRPr="00FE49C0" w:rsidDel="00F21D6A">
          <w:rPr>
            <w:bCs/>
          </w:rPr>
          <w:delText>. Their absence suggests that these processes may be less relevant to or relatively unaffected by rating in this context.</w:delText>
        </w:r>
      </w:del>
    </w:p>
    <w:p w14:paraId="6BE2844C" w14:textId="757E457C" w:rsidR="004C0767" w:rsidRPr="00FE49C0" w:rsidRDefault="008D4759" w:rsidP="007C01F4">
      <w:pPr>
        <w:spacing w:line="240" w:lineRule="auto"/>
        <w:ind w:firstLine="720"/>
        <w:jc w:val="both"/>
        <w:rPr>
          <w:bCs/>
        </w:rPr>
      </w:pPr>
      <w:del w:id="1646" w:author="Chelsea Helion" w:date="2024-10-25T20:57:00Z">
        <w:r w:rsidRPr="00FE49C0" w:rsidDel="00745330">
          <w:rPr>
            <w:bCs/>
          </w:rPr>
          <w:delText>These results</w:delText>
        </w:r>
      </w:del>
      <w:ins w:id="1647" w:author="Chelsea Helion" w:date="2024-10-25T20:57:00Z">
        <w:r w:rsidR="00745330">
          <w:rPr>
            <w:bCs/>
          </w:rPr>
          <w:t>Many of these results</w:t>
        </w:r>
      </w:ins>
      <w:r w:rsidRPr="00FE49C0">
        <w:rPr>
          <w:bCs/>
        </w:rPr>
        <w:t xml:space="preserve"> largely aligned with</w:t>
      </w:r>
      <w:ins w:id="1648" w:author="Chelsea Helion" w:date="2024-10-25T20:41:00Z">
        <w:r w:rsidR="00F21D6A">
          <w:rPr>
            <w:bCs/>
          </w:rPr>
          <w:t xml:space="preserve"> earli</w:t>
        </w:r>
      </w:ins>
      <w:ins w:id="1649" w:author="Chelsea Helion" w:date="2024-10-25T20:42:00Z">
        <w:r w:rsidR="00F21D6A">
          <w:rPr>
            <w:bCs/>
          </w:rPr>
          <w:t>er work contrasting passive viewing with expressive viewing (Hutcherson et al., 2005). However,</w:t>
        </w:r>
      </w:ins>
      <w:ins w:id="1650" w:author="Chelsea Helion" w:date="2024-10-25T20:48:00Z">
        <w:r w:rsidR="00745330">
          <w:rPr>
            <w:bCs/>
          </w:rPr>
          <w:t xml:space="preserve"> </w:t>
        </w:r>
      </w:ins>
      <w:ins w:id="1651" w:author="Chelsea Helion" w:date="2024-10-25T20:55:00Z">
        <w:r w:rsidR="00745330">
          <w:rPr>
            <w:bCs/>
          </w:rPr>
          <w:t xml:space="preserve">the inclusion of the </w:t>
        </w:r>
      </w:ins>
      <w:ins w:id="1652" w:author="Chelsea Helion" w:date="2024-10-25T20:56:00Z">
        <w:r w:rsidR="00745330">
          <w:rPr>
            <w:bCs/>
          </w:rPr>
          <w:t>reflective viewing, or holding a consistent goal across both rating and</w:t>
        </w:r>
      </w:ins>
      <w:ins w:id="1653" w:author="Chelsea Helion" w:date="2024-10-25T20:57:00Z">
        <w:r w:rsidR="00745330">
          <w:rPr>
            <w:bCs/>
          </w:rPr>
          <w:t xml:space="preserve"> non-rating runs, yielded a distinct pattern of results.</w:t>
        </w:r>
      </w:ins>
      <w:del w:id="1654" w:author="Chelsea Helion" w:date="2024-10-25T20:43:00Z">
        <w:r w:rsidRPr="00FE49C0" w:rsidDel="00F21D6A">
          <w:rPr>
            <w:bCs/>
          </w:rPr>
          <w:delText xml:space="preserve"> </w:delText>
        </w:r>
        <w:r w:rsidR="004C0767" w:rsidRPr="00FE49C0" w:rsidDel="00F21D6A">
          <w:rPr>
            <w:bCs/>
          </w:rPr>
          <w:delText>Hutcherson and colleagues</w:delText>
        </w:r>
        <w:r w:rsidRPr="00FE49C0" w:rsidDel="00F21D6A">
          <w:rPr>
            <w:bCs/>
          </w:rPr>
          <w:delText>’ contrast of a passive and expressive viewing study design, though we witnessed much broader activation across our contrasts. Hutcherson et al.</w:delText>
        </w:r>
        <w:r w:rsidR="004C0767" w:rsidRPr="00FE49C0" w:rsidDel="00F21D6A">
          <w:rPr>
            <w:bCs/>
          </w:rPr>
          <w:delText xml:space="preserve"> concl</w:delText>
        </w:r>
        <w:r w:rsidRPr="00FE49C0" w:rsidDel="00F21D6A">
          <w:rPr>
            <w:bCs/>
          </w:rPr>
          <w:delText xml:space="preserve">uded </w:delText>
        </w:r>
        <w:r w:rsidR="004C0767" w:rsidRPr="00FE49C0" w:rsidDel="00F21D6A">
          <w:rPr>
            <w:bCs/>
          </w:rPr>
          <w:delText xml:space="preserve">that active rating may alter attention and sensory integration based upon research suggesting that the dACC and dmPFC were heavily involved in introspection </w:delText>
        </w:r>
        <w:r w:rsidR="00891EB6" w:rsidRPr="00FE49C0" w:rsidDel="00F21D6A">
          <w:rPr>
            <w:bCs/>
          </w:rPr>
          <w:fldChar w:fldCharType="begin"/>
        </w:r>
        <w:r w:rsidR="004F2335" w:rsidRPr="00FE49C0" w:rsidDel="00F21D6A">
          <w:rPr>
            <w:bCs/>
          </w:rPr>
          <w:delInstrText xml:space="preserve"> ADDIN ZOTERO_ITEM CSL_CITATION {"citationID":"vvNEOns2","properties":{"formattedCitation":"(Ochsner et al., 2004)","plainCitation":"(Ochsner et al., 2004)","noteIndex":0},"citationItems":[{"id":16338,"uris":["http://zotero.org/users/6239255/items/XF5ZRNK2"],"itemData":{"id":16338,"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delInstrText>
        </w:r>
        <w:r w:rsidR="00891EB6" w:rsidRPr="00FE49C0" w:rsidDel="00F21D6A">
          <w:rPr>
            <w:bCs/>
          </w:rPr>
          <w:fldChar w:fldCharType="separate"/>
        </w:r>
        <w:r w:rsidR="00891EB6" w:rsidRPr="00FE49C0" w:rsidDel="00F21D6A">
          <w:delText>(Ochsner et al., 2004)</w:delText>
        </w:r>
        <w:r w:rsidR="00891EB6" w:rsidRPr="00FE49C0" w:rsidDel="00F21D6A">
          <w:rPr>
            <w:bCs/>
          </w:rPr>
          <w:fldChar w:fldCharType="end"/>
        </w:r>
        <w:r w:rsidR="004C0767" w:rsidRPr="00FE49C0" w:rsidDel="00F21D6A">
          <w:rPr>
            <w:bCs/>
          </w:rPr>
          <w:delText xml:space="preserve"> and AI, ACC, and IPL were involved in attention </w:delText>
        </w:r>
        <w:r w:rsidR="00891EB6" w:rsidRPr="00FE49C0" w:rsidDel="00F21D6A">
          <w:rPr>
            <w:bCs/>
          </w:rPr>
          <w:fldChar w:fldCharType="begin"/>
        </w:r>
        <w:r w:rsidR="004F2335" w:rsidRPr="00FE49C0" w:rsidDel="00F21D6A">
          <w:rPr>
            <w:bCs/>
          </w:rPr>
          <w:delInstrText xml:space="preserve"> ADDIN ZOTERO_ITEM CSL_CITATION {"citationID":"ScyHkaUH","properties":{"formattedCitation":"(Wager et al., 2004)","plainCitation":"(Wager et al., 2004)","noteIndex":0},"citationItems":[{"id":16339,"uris":["http://zotero.org/users/6239255/items/AU5LFJLE"],"itemData":{"id":16339,"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delInstrText>
        </w:r>
        <w:r w:rsidR="00891EB6" w:rsidRPr="00FE49C0" w:rsidDel="00F21D6A">
          <w:rPr>
            <w:bCs/>
          </w:rPr>
          <w:fldChar w:fldCharType="separate"/>
        </w:r>
        <w:r w:rsidR="00891EB6" w:rsidRPr="00FE49C0" w:rsidDel="00F21D6A">
          <w:delText>(Wager et al., 2004)</w:delText>
        </w:r>
        <w:r w:rsidR="00891EB6" w:rsidRPr="00FE49C0" w:rsidDel="00F21D6A">
          <w:rPr>
            <w:bCs/>
          </w:rPr>
          <w:fldChar w:fldCharType="end"/>
        </w:r>
        <w:r w:rsidR="004C0767" w:rsidRPr="00FE49C0" w:rsidDel="00F21D6A">
          <w:rPr>
            <w:bCs/>
          </w:rPr>
          <w:delText xml:space="preserve">, but found little evidence to suggest that rating affected regions responsible for emotion response </w:delText>
        </w:r>
        <w:r w:rsidR="00446140" w:rsidRPr="00FE49C0" w:rsidDel="00F21D6A">
          <w:rPr>
            <w:bCs/>
          </w:rPr>
          <w:fldChar w:fldCharType="begin"/>
        </w:r>
        <w:r w:rsidR="004F2335" w:rsidRPr="00FE49C0" w:rsidDel="00F21D6A">
          <w:rPr>
            <w:bCs/>
          </w:rPr>
          <w:delInstrText xml:space="preserve"> ADDIN ZOTERO_ITEM CSL_CITATION {"citationID":"549szZmg","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446140" w:rsidRPr="00FE49C0" w:rsidDel="00F21D6A">
          <w:rPr>
            <w:bCs/>
          </w:rPr>
          <w:fldChar w:fldCharType="separate"/>
        </w:r>
        <w:r w:rsidR="00986859" w:rsidRPr="00FE49C0" w:rsidDel="00F21D6A">
          <w:delText>(Hutcherson et al., 2005)</w:delText>
        </w:r>
        <w:r w:rsidR="00446140" w:rsidRPr="00FE49C0" w:rsidDel="00F21D6A">
          <w:rPr>
            <w:bCs/>
          </w:rPr>
          <w:fldChar w:fldCharType="end"/>
        </w:r>
        <w:r w:rsidR="004C0767" w:rsidRPr="00FE49C0" w:rsidDel="00F21D6A">
          <w:rPr>
            <w:bCs/>
          </w:rPr>
          <w:delText xml:space="preserve">. </w:delText>
        </w:r>
        <w:r w:rsidRPr="00FE49C0" w:rsidDel="00F21D6A">
          <w:rPr>
            <w:bCs/>
          </w:rPr>
          <w:delText>While we also failed to find evidence to suggest differences in emotion response</w:delText>
        </w:r>
        <w:r w:rsidR="004C0767" w:rsidRPr="00FE49C0" w:rsidDel="00F21D6A">
          <w:rPr>
            <w:bCs/>
          </w:rPr>
          <w:delText xml:space="preserve">, evidence from </w:delText>
        </w:r>
      </w:del>
      <w:del w:id="1655" w:author="Chelsea Helion" w:date="2024-10-25T20:46:00Z">
        <w:r w:rsidR="004C0767" w:rsidRPr="00FE49C0" w:rsidDel="00F21D6A">
          <w:rPr>
            <w:bCs/>
          </w:rPr>
          <w:delText>our univariate contrasts</w:delText>
        </w:r>
      </w:del>
      <w:del w:id="1656" w:author="Chelsea Helion" w:date="2024-10-25T20:57:00Z">
        <w:r w:rsidR="004C0767" w:rsidRPr="00FE49C0" w:rsidDel="007C01F4">
          <w:rPr>
            <w:bCs/>
          </w:rPr>
          <w:delText xml:space="preserve"> between reflective and expressive </w:delText>
        </w:r>
        <w:commentRangeStart w:id="1657"/>
        <w:r w:rsidR="004C0767" w:rsidRPr="00FE49C0" w:rsidDel="007C01F4">
          <w:rPr>
            <w:bCs/>
          </w:rPr>
          <w:delText>engagement</w:delText>
        </w:r>
        <w:commentRangeEnd w:id="1657"/>
        <w:r w:rsidR="00F21D6A" w:rsidDel="007C01F4">
          <w:rPr>
            <w:rStyle w:val="CommentReference"/>
          </w:rPr>
          <w:commentReference w:id="1657"/>
        </w:r>
        <w:r w:rsidR="004C0767" w:rsidRPr="00FE49C0" w:rsidDel="007C01F4">
          <w:rPr>
            <w:bCs/>
          </w:rPr>
          <w:delText xml:space="preserve"> may suggest more extensive differences between rating and not-rating than what had been found by Hutcherson and colleagues</w:delText>
        </w:r>
        <w:r w:rsidR="00891EB6" w:rsidRPr="00FE49C0" w:rsidDel="007C01F4">
          <w:rPr>
            <w:bCs/>
          </w:rPr>
          <w:delText xml:space="preserve"> </w:delText>
        </w:r>
        <w:r w:rsidR="00891EB6" w:rsidRPr="00FE49C0" w:rsidDel="007C01F4">
          <w:rPr>
            <w:bCs/>
          </w:rPr>
          <w:fldChar w:fldCharType="begin"/>
        </w:r>
        <w:r w:rsidR="004F2335" w:rsidRPr="00FE49C0" w:rsidDel="007C01F4">
          <w:rPr>
            <w:bCs/>
          </w:rPr>
          <w:delInstrText xml:space="preserve"> ADDIN ZOTERO_ITEM CSL_CITATION {"citationID":"2EOp5e3p","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891EB6" w:rsidRPr="00FE49C0" w:rsidDel="007C01F4">
          <w:rPr>
            <w:bCs/>
          </w:rPr>
          <w:fldChar w:fldCharType="separate"/>
        </w:r>
        <w:r w:rsidR="00891EB6" w:rsidRPr="00FE49C0" w:rsidDel="007C01F4">
          <w:delText>(2005)</w:delText>
        </w:r>
        <w:r w:rsidR="00891EB6" w:rsidRPr="00FE49C0" w:rsidDel="007C01F4">
          <w:rPr>
            <w:bCs/>
          </w:rPr>
          <w:fldChar w:fldCharType="end"/>
        </w:r>
        <w:r w:rsidRPr="00FE49C0" w:rsidDel="007C01F4">
          <w:rPr>
            <w:bCs/>
          </w:rPr>
          <w:delText>.</w:delText>
        </w:r>
      </w:del>
      <w:r w:rsidRPr="00FE49C0">
        <w:rPr>
          <w:bCs/>
        </w:rPr>
        <w:t xml:space="preserve"> For example, activation of the TPJ, TP, and </w:t>
      </w:r>
      <w:proofErr w:type="spellStart"/>
      <w:r w:rsidRPr="00FE49C0">
        <w:rPr>
          <w:bCs/>
        </w:rPr>
        <w:t>pCUN</w:t>
      </w:r>
      <w:proofErr w:type="spellEnd"/>
      <w:r w:rsidRPr="00FE49C0">
        <w:rPr>
          <w:bCs/>
        </w:rPr>
        <w:t xml:space="preserve"> may suggest differences in social cognition as a product of </w:t>
      </w:r>
      <w:del w:id="1658" w:author="Chelsea Helion" w:date="2024-10-25T20:58:00Z">
        <w:r w:rsidRPr="00FE49C0" w:rsidDel="007C01F4">
          <w:rPr>
            <w:bCs/>
          </w:rPr>
          <w:delText>condition</w:delText>
        </w:r>
      </w:del>
      <w:ins w:id="1659" w:author="Chelsea Helion" w:date="2024-10-25T20:58:00Z">
        <w:r w:rsidR="007C01F4">
          <w:rPr>
            <w:bCs/>
          </w:rPr>
          <w:t>maintaining an active viewing goal</w:t>
        </w:r>
      </w:ins>
      <w:r w:rsidRPr="00FE49C0">
        <w:rPr>
          <w:bCs/>
        </w:rPr>
        <w:t xml:space="preserve">. </w:t>
      </w:r>
      <w:commentRangeStart w:id="1660"/>
      <w:r w:rsidRPr="00FE49C0">
        <w:rPr>
          <w:bCs/>
        </w:rPr>
        <w:t xml:space="preserve">The extent to which this </w:t>
      </w:r>
      <w:r w:rsidR="00167DA6" w:rsidRPr="00FE49C0">
        <w:rPr>
          <w:bCs/>
        </w:rPr>
        <w:t>may be</w:t>
      </w:r>
      <w:r w:rsidRPr="00FE49C0">
        <w:rPr>
          <w:bCs/>
        </w:rPr>
        <w:t xml:space="preserve"> a </w:t>
      </w:r>
      <w:r w:rsidR="008E6275" w:rsidRPr="00FE49C0">
        <w:rPr>
          <w:bCs/>
        </w:rPr>
        <w:t>consequence</w:t>
      </w:r>
      <w:r w:rsidRPr="00FE49C0">
        <w:rPr>
          <w:bCs/>
        </w:rPr>
        <w:t xml:space="preserve"> of </w:t>
      </w:r>
      <w:r w:rsidR="008E6275" w:rsidRPr="00FE49C0">
        <w:rPr>
          <w:bCs/>
        </w:rPr>
        <w:t xml:space="preserve">social </w:t>
      </w:r>
      <w:r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w:t>
      </w:r>
      <w:r w:rsidR="008E6275" w:rsidRPr="00FE49C0">
        <w:rPr>
          <w:bCs/>
        </w:rPr>
        <w:lastRenderedPageBreak/>
        <w:t xml:space="preserve">analyzing character interactions. This might not be equally true for emotions. </w:t>
      </w:r>
      <w:commentRangeEnd w:id="1660"/>
      <w:r w:rsidR="007C01F4">
        <w:rPr>
          <w:rStyle w:val="CommentReference"/>
        </w:rPr>
        <w:commentReference w:id="1660"/>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34D519C0" w:rsidR="004C0767" w:rsidRPr="006E54B4" w:rsidRDefault="00785A46" w:rsidP="00DE3855">
      <w:pPr>
        <w:spacing w:line="240" w:lineRule="auto"/>
        <w:ind w:firstLine="720"/>
        <w:jc w:val="both"/>
        <w:rPr>
          <w:bCs/>
          <w:rPrChange w:id="1661" w:author="Chelsea Helion" w:date="2024-10-23T10:53:00Z">
            <w:rPr>
              <w:rFonts w:ascii="Aptos" w:hAnsi="Aptos"/>
              <w:bCs/>
            </w:rPr>
          </w:rPrChange>
        </w:rPr>
      </w:pPr>
      <w:commentRangeStart w:id="1662"/>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6E54B4">
        <w:rPr>
          <w:bCs/>
          <w:rPrChange w:id="1663" w:author="Chelsea Helion" w:date="2024-10-23T10:53:00Z">
            <w:rPr>
              <w:rFonts w:ascii="Aptos" w:hAnsi="Aptos"/>
              <w:bCs/>
            </w:rPr>
          </w:rPrChange>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ins w:id="1664" w:author="Chelsea Helion" w:date="2024-10-25T21:05:00Z">
        <w:r w:rsidR="007C01F4">
          <w:rPr>
            <w:bCs/>
          </w:rPr>
          <w:t xml:space="preserve">We did not find a significant difference in the proportion of scenes recalled from expressive viewing runs (M, SD) and reflective viewing runs (M, SD). </w:t>
        </w:r>
      </w:ins>
      <w:del w:id="1665" w:author="Chelsea Helion" w:date="2024-10-25T21:05:00Z">
        <w:r w:rsidR="004C0767" w:rsidRPr="006E54B4" w:rsidDel="007C01F4">
          <w:rPr>
            <w:bCs/>
            <w:rPrChange w:id="1666" w:author="Chelsea Helion" w:date="2024-10-23T10:53:00Z">
              <w:rPr>
                <w:rFonts w:ascii="Aptos" w:hAnsi="Aptos"/>
                <w:bCs/>
              </w:rPr>
            </w:rPrChange>
          </w:rPr>
          <w:delText xml:space="preserve">Subjects did recall more scenes from their expressive engagement run than their reflective engagement run, but the difference did not rise to the level of statistical significance </w:delText>
        </w:r>
      </w:del>
      <w:r w:rsidR="004C0767" w:rsidRPr="006E54B4">
        <w:rPr>
          <w:bCs/>
          <w:rPrChange w:id="1667" w:author="Chelsea Helion" w:date="2024-10-23T10:53:00Z">
            <w:rPr>
              <w:rFonts w:ascii="Aptos" w:hAnsi="Aptos"/>
              <w:bCs/>
            </w:rPr>
          </w:rPrChange>
        </w:rPr>
        <w:t>(</w:t>
      </w:r>
      <w:r w:rsidR="004C0767" w:rsidRPr="006E54B4">
        <w:rPr>
          <w:bCs/>
          <w:i/>
          <w:iCs/>
          <w:rPrChange w:id="1668" w:author="Chelsea Helion" w:date="2024-10-23T10:53:00Z">
            <w:rPr>
              <w:rFonts w:ascii="Aptos" w:hAnsi="Aptos"/>
              <w:bCs/>
              <w:i/>
              <w:iCs/>
            </w:rPr>
          </w:rPrChange>
        </w:rPr>
        <w:t>x</w:t>
      </w:r>
      <w:r w:rsidR="004C0767" w:rsidRPr="006E54B4">
        <w:rPr>
          <w:bCs/>
          <w:vertAlign w:val="superscript"/>
          <w:rPrChange w:id="1669" w:author="Chelsea Helion" w:date="2024-10-23T10:53:00Z">
            <w:rPr>
              <w:rFonts w:ascii="Aptos" w:hAnsi="Aptos"/>
              <w:bCs/>
              <w:vertAlign w:val="superscript"/>
            </w:rPr>
          </w:rPrChange>
        </w:rPr>
        <w:t>2</w:t>
      </w:r>
      <w:r w:rsidR="004C0767" w:rsidRPr="006E54B4">
        <w:rPr>
          <w:bCs/>
          <w:rPrChange w:id="1670" w:author="Chelsea Helion" w:date="2024-10-23T10:53:00Z">
            <w:rPr>
              <w:rFonts w:ascii="Aptos" w:hAnsi="Aptos"/>
              <w:bCs/>
            </w:rPr>
          </w:rPrChange>
        </w:rPr>
        <w:t xml:space="preserve"> (1, N = 980) = 1.1004, </w:t>
      </w:r>
      <w:r w:rsidR="004C0767" w:rsidRPr="006E54B4">
        <w:rPr>
          <w:bCs/>
          <w:i/>
          <w:iCs/>
          <w:rPrChange w:id="1671" w:author="Chelsea Helion" w:date="2024-10-23T10:53:00Z">
            <w:rPr>
              <w:rFonts w:ascii="Aptos" w:hAnsi="Aptos"/>
              <w:bCs/>
              <w:i/>
              <w:iCs/>
            </w:rPr>
          </w:rPrChange>
        </w:rPr>
        <w:t>p</w:t>
      </w:r>
      <w:r w:rsidR="004C0767" w:rsidRPr="006E54B4">
        <w:rPr>
          <w:bCs/>
          <w:rPrChange w:id="1672" w:author="Chelsea Helion" w:date="2024-10-23T10:53:00Z">
            <w:rPr>
              <w:rFonts w:ascii="Aptos" w:hAnsi="Aptos"/>
              <w:bCs/>
            </w:rPr>
          </w:rPrChange>
        </w:rPr>
        <w:t xml:space="preserve"> = 0.294). Though we could not demonstrate memory differences by condition with this analysis, scene recall variability was overall low, which may limit our power to detect significant differences. </w:t>
      </w:r>
      <w:del w:id="1673" w:author="Chelsea Helion" w:date="2024-10-25T21:22:00Z">
        <w:r w:rsidR="004C0767" w:rsidRPr="006E54B4" w:rsidDel="003F1AFF">
          <w:rPr>
            <w:bCs/>
            <w:rPrChange w:id="1674" w:author="Chelsea Helion" w:date="2024-10-23T10:53:00Z">
              <w:rPr>
                <w:rFonts w:ascii="Aptos" w:hAnsi="Aptos"/>
                <w:bCs/>
              </w:rPr>
            </w:rPrChange>
          </w:rPr>
          <w:delText xml:space="preserve">A </w:delText>
        </w:r>
        <w:r w:rsidR="00A77E81" w:rsidRPr="006E54B4" w:rsidDel="003F1AFF">
          <w:rPr>
            <w:bCs/>
            <w:rPrChange w:id="1675" w:author="Chelsea Helion" w:date="2024-10-23T10:53:00Z">
              <w:rPr>
                <w:rFonts w:ascii="Aptos" w:hAnsi="Aptos"/>
                <w:bCs/>
              </w:rPr>
            </w:rPrChange>
          </w:rPr>
          <w:delText xml:space="preserve">companion </w:delText>
        </w:r>
        <w:r w:rsidR="004C0767" w:rsidRPr="006E54B4" w:rsidDel="003F1AFF">
          <w:rPr>
            <w:bCs/>
            <w:rPrChange w:id="1676" w:author="Chelsea Helion" w:date="2024-10-23T10:53:00Z">
              <w:rPr>
                <w:rFonts w:ascii="Aptos" w:hAnsi="Aptos"/>
                <w:bCs/>
              </w:rPr>
            </w:rPrChange>
          </w:rPr>
          <w:delText xml:space="preserve">manuscript currently in preparation focused specifically upon memory in this experiment may be better suited to examine more granular (i.e., event details, episodic accuracy, etc.) facets of memory by condition. </w:delText>
        </w:r>
        <w:commentRangeEnd w:id="1662"/>
        <w:r w:rsidR="007C01F4" w:rsidDel="003F1AFF">
          <w:rPr>
            <w:rStyle w:val="CommentReference"/>
          </w:rPr>
          <w:commentReference w:id="1662"/>
        </w:r>
      </w:del>
    </w:p>
    <w:p w14:paraId="71A4EC42" w14:textId="00D3D4EC" w:rsidR="004C0767" w:rsidRPr="006E54B4" w:rsidRDefault="004C0767" w:rsidP="004C0767">
      <w:pPr>
        <w:spacing w:line="240" w:lineRule="auto"/>
        <w:ind w:firstLine="720"/>
        <w:jc w:val="both"/>
        <w:rPr>
          <w:bCs/>
          <w:rPrChange w:id="1677" w:author="Chelsea Helion" w:date="2024-10-23T10:53:00Z">
            <w:rPr>
              <w:rFonts w:ascii="Aptos" w:hAnsi="Aptos"/>
              <w:bCs/>
            </w:rPr>
          </w:rPrChange>
        </w:rPr>
      </w:pPr>
      <w:r w:rsidRPr="006E54B4">
        <w:rPr>
          <w:bCs/>
          <w:rPrChange w:id="1678" w:author="Chelsea Helion" w:date="2024-10-23T10:53:00Z">
            <w:rPr>
              <w:rFonts w:ascii="Aptos" w:hAnsi="Aptos"/>
              <w:bCs/>
            </w:rPr>
          </w:rPrChange>
        </w:rPr>
        <w:t xml:space="preserve">Another noted trend was the activation of </w:t>
      </w:r>
      <w:ins w:id="1679" w:author="Chelsea Helion" w:date="2024-10-25T21:20:00Z">
        <w:r w:rsidR="003F1AFF">
          <w:rPr>
            <w:bCs/>
          </w:rPr>
          <w:t xml:space="preserve">distinct areas of the </w:t>
        </w:r>
      </w:ins>
      <w:r w:rsidRPr="006E54B4">
        <w:rPr>
          <w:bCs/>
          <w:rPrChange w:id="1680" w:author="Chelsea Helion" w:date="2024-10-23T10:53:00Z">
            <w:rPr>
              <w:rFonts w:ascii="Aptos" w:hAnsi="Aptos"/>
              <w:bCs/>
            </w:rPr>
          </w:rPrChange>
        </w:rPr>
        <w:t xml:space="preserve">control </w:t>
      </w:r>
      <w:del w:id="1681" w:author="Chelsea Helion" w:date="2024-10-25T21:20:00Z">
        <w:r w:rsidRPr="006E54B4" w:rsidDel="003F1AFF">
          <w:rPr>
            <w:bCs/>
            <w:rPrChange w:id="1682" w:author="Chelsea Helion" w:date="2024-10-23T10:53:00Z">
              <w:rPr>
                <w:rFonts w:ascii="Aptos" w:hAnsi="Aptos"/>
                <w:bCs/>
              </w:rPr>
            </w:rPrChange>
          </w:rPr>
          <w:delText xml:space="preserve">network C </w:delText>
        </w:r>
      </w:del>
      <w:r w:rsidRPr="006E54B4">
        <w:rPr>
          <w:bCs/>
          <w:rPrChange w:id="1683" w:author="Chelsea Helion" w:date="2024-10-23T10:53:00Z">
            <w:rPr>
              <w:rFonts w:ascii="Aptos" w:hAnsi="Aptos"/>
              <w:bCs/>
            </w:rPr>
          </w:rPrChange>
        </w:rPr>
        <w:t>and salience network</w:t>
      </w:r>
      <w:ins w:id="1684" w:author="Chelsea Helion" w:date="2024-10-25T21:20:00Z">
        <w:r w:rsidR="003F1AFF">
          <w:rPr>
            <w:bCs/>
          </w:rPr>
          <w:t>s</w:t>
        </w:r>
      </w:ins>
      <w:del w:id="1685" w:author="Chelsea Helion" w:date="2024-10-25T21:20:00Z">
        <w:r w:rsidRPr="006E54B4" w:rsidDel="003F1AFF">
          <w:rPr>
            <w:bCs/>
            <w:rPrChange w:id="1686" w:author="Chelsea Helion" w:date="2024-10-23T10:53:00Z">
              <w:rPr>
                <w:rFonts w:ascii="Aptos" w:hAnsi="Aptos"/>
                <w:bCs/>
              </w:rPr>
            </w:rPrChange>
          </w:rPr>
          <w:delText xml:space="preserve"> A</w:delText>
        </w:r>
      </w:del>
      <w:r w:rsidRPr="006E54B4">
        <w:rPr>
          <w:bCs/>
          <w:rPrChange w:id="1687" w:author="Chelsea Helion" w:date="2024-10-23T10:53:00Z">
            <w:rPr>
              <w:rFonts w:ascii="Aptos" w:hAnsi="Aptos"/>
              <w:bCs/>
            </w:rPr>
          </w:rPrChange>
        </w:rPr>
        <w:t xml:space="preserve"> within the expressive rating and non-rating contrast, but not </w:t>
      </w:r>
      <w:ins w:id="1688" w:author="Chelsea Helion" w:date="2024-10-25T21:20:00Z">
        <w:r w:rsidR="003F1AFF">
          <w:rPr>
            <w:bCs/>
          </w:rPr>
          <w:t xml:space="preserve">within </w:t>
        </w:r>
      </w:ins>
      <w:r w:rsidRPr="006E54B4">
        <w:rPr>
          <w:bCs/>
          <w:rPrChange w:id="1689" w:author="Chelsea Helion" w:date="2024-10-23T10:53:00Z">
            <w:rPr>
              <w:rFonts w:ascii="Aptos" w:hAnsi="Aptos"/>
              <w:bCs/>
            </w:rPr>
          </w:rPrChange>
        </w:rPr>
        <w:t xml:space="preserve">the expressive rating and reflective </w:t>
      </w:r>
      <w:del w:id="1690" w:author="Chelsea Helion" w:date="2024-10-25T21:20:00Z">
        <w:r w:rsidRPr="006E54B4" w:rsidDel="003F1AFF">
          <w:rPr>
            <w:bCs/>
            <w:rPrChange w:id="1691" w:author="Chelsea Helion" w:date="2024-10-23T10:53:00Z">
              <w:rPr>
                <w:rFonts w:ascii="Aptos" w:hAnsi="Aptos"/>
                <w:bCs/>
              </w:rPr>
            </w:rPrChange>
          </w:rPr>
          <w:delText>non-rating</w:delText>
        </w:r>
      </w:del>
      <w:ins w:id="1692" w:author="Chelsea Helion" w:date="2024-10-25T21:20:00Z">
        <w:r w:rsidR="003F1AFF">
          <w:rPr>
            <w:bCs/>
          </w:rPr>
          <w:t>viewing</w:t>
        </w:r>
      </w:ins>
      <w:r w:rsidRPr="006E54B4">
        <w:rPr>
          <w:bCs/>
          <w:rPrChange w:id="1693" w:author="Chelsea Helion" w:date="2024-10-23T10:53:00Z">
            <w:rPr>
              <w:rFonts w:ascii="Aptos" w:hAnsi="Aptos"/>
              <w:bCs/>
            </w:rPr>
          </w:rPrChange>
        </w:rPr>
        <w:t xml:space="preserve"> contrast. </w:t>
      </w:r>
      <w:del w:id="1694" w:author="Chelsea Helion" w:date="2024-10-25T21:20:00Z">
        <w:r w:rsidRPr="006E54B4" w:rsidDel="003F1AFF">
          <w:rPr>
            <w:bCs/>
            <w:rPrChange w:id="1695" w:author="Chelsea Helion" w:date="2024-10-23T10:53:00Z">
              <w:rPr>
                <w:rFonts w:ascii="Aptos" w:hAnsi="Aptos"/>
                <w:bCs/>
              </w:rPr>
            </w:rPrChange>
          </w:rPr>
          <w:delText xml:space="preserve">With the exception of these two networks, network activation was otherwise mirrored between these two contrasts. </w:delText>
        </w:r>
      </w:del>
      <w:del w:id="1696" w:author="Chelsea Helion" w:date="2024-10-25T21:21:00Z">
        <w:r w:rsidRPr="006E54B4" w:rsidDel="003F1AFF">
          <w:rPr>
            <w:bCs/>
            <w:rPrChange w:id="1697" w:author="Chelsea Helion" w:date="2024-10-23T10:53:00Z">
              <w:rPr>
                <w:rFonts w:ascii="Aptos" w:hAnsi="Aptos"/>
                <w:bCs/>
              </w:rPr>
            </w:rPrChange>
          </w:rPr>
          <w:delText>The activation of control network C and salience network A, again,</w:delText>
        </w:r>
      </w:del>
      <w:ins w:id="1698" w:author="Chelsea Helion" w:date="2024-10-25T21:21:00Z">
        <w:r w:rsidR="003F1AFF">
          <w:rPr>
            <w:bCs/>
          </w:rPr>
          <w:t>This</w:t>
        </w:r>
      </w:ins>
      <w:r w:rsidRPr="006E54B4">
        <w:rPr>
          <w:bCs/>
          <w:rPrChange w:id="1699" w:author="Chelsea Helion" w:date="2024-10-23T10:53:00Z">
            <w:rPr>
              <w:rFonts w:ascii="Aptos" w:hAnsi="Aptos"/>
              <w:bCs/>
            </w:rPr>
          </w:rPrChange>
        </w:rPr>
        <w:t xml:space="preserve"> suggests the need for flexible behavioral regulation under changing conditions and bottom-up salience detection</w:t>
      </w:r>
      <w:ins w:id="1700" w:author="Chelsea Helion" w:date="2024-10-25T21:21:00Z">
        <w:r w:rsidR="003F1AFF">
          <w:rPr>
            <w:bCs/>
          </w:rPr>
          <w:t xml:space="preserve"> when tasked with explicitly rating subjective experience</w:t>
        </w:r>
      </w:ins>
      <w:r w:rsidRPr="006E54B4">
        <w:rPr>
          <w:bCs/>
          <w:rPrChange w:id="1701" w:author="Chelsea Helion" w:date="2024-10-23T10:53:00Z">
            <w:rPr>
              <w:rFonts w:ascii="Aptos" w:hAnsi="Aptos"/>
              <w:bCs/>
            </w:rPr>
          </w:rPrChange>
        </w:rPr>
        <w:t xml:space="preserve"> </w:t>
      </w:r>
      <w:r w:rsidR="00F209AB" w:rsidRPr="006E54B4">
        <w:rPr>
          <w:bCs/>
          <w:rPrChange w:id="1702" w:author="Chelsea Helion" w:date="2024-10-23T10:53:00Z">
            <w:rPr>
              <w:rFonts w:ascii="Aptos" w:hAnsi="Aptos"/>
              <w:bCs/>
            </w:rPr>
          </w:rPrChange>
        </w:rPr>
        <w:fldChar w:fldCharType="begin"/>
      </w:r>
      <w:r w:rsidR="008B21B9">
        <w:rPr>
          <w:bCs/>
        </w:rPr>
        <w:instrText xml:space="preserve"> ADDIN ZOTERO_ITEM CSL_CITATION {"citationID":"SH97KzVp","properties":{"formattedCitation":"(Power et al., 2011; Yeo et al., 2011)","plainCitation":"(Power et al., 2011; Yeo et al., 2011)","noteIndex":0},"citationItems":[{"id":21001,"uris":["http://zotero.org/users/6239255/items/LHKMUCY5"],"itemData":{"id":21001,"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6E54B4">
        <w:rPr>
          <w:bCs/>
          <w:rPrChange w:id="1703" w:author="Chelsea Helion" w:date="2024-10-23T10:53:00Z">
            <w:rPr>
              <w:rFonts w:ascii="Aptos" w:hAnsi="Aptos"/>
              <w:bCs/>
            </w:rPr>
          </w:rPrChange>
        </w:rPr>
        <w:fldChar w:fldCharType="separate"/>
      </w:r>
      <w:r w:rsidR="00F209AB" w:rsidRPr="006E54B4">
        <w:rPr>
          <w:rPrChange w:id="1704" w:author="Chelsea Helion" w:date="2024-10-23T10:53:00Z">
            <w:rPr>
              <w:rFonts w:ascii="Aptos" w:hAnsi="Aptos"/>
            </w:rPr>
          </w:rPrChange>
        </w:rPr>
        <w:t>(Power et al., 2011; Yeo et al., 2011)</w:t>
      </w:r>
      <w:r w:rsidR="00F209AB" w:rsidRPr="006E54B4">
        <w:rPr>
          <w:bCs/>
          <w:rPrChange w:id="1705" w:author="Chelsea Helion" w:date="2024-10-23T10:53:00Z">
            <w:rPr>
              <w:rFonts w:ascii="Aptos" w:hAnsi="Aptos"/>
              <w:bCs/>
            </w:rPr>
          </w:rPrChange>
        </w:rPr>
        <w:fldChar w:fldCharType="end"/>
      </w:r>
      <w:r w:rsidRPr="006E54B4">
        <w:rPr>
          <w:bCs/>
          <w:rPrChange w:id="1706" w:author="Chelsea Helion" w:date="2024-10-23T10:53:00Z">
            <w:rPr>
              <w:rFonts w:ascii="Aptos" w:hAnsi="Aptos"/>
              <w:bCs/>
            </w:rPr>
          </w:rPrChange>
        </w:rPr>
        <w:t>. This ma</w:t>
      </w:r>
      <w:r w:rsidR="008E6275" w:rsidRPr="006E54B4">
        <w:rPr>
          <w:bCs/>
          <w:rPrChange w:id="1707" w:author="Chelsea Helion" w:date="2024-10-23T10:53:00Z">
            <w:rPr>
              <w:rFonts w:ascii="Aptos" w:hAnsi="Aptos"/>
              <w:bCs/>
            </w:rPr>
          </w:rPrChange>
        </w:rPr>
        <w:t>y</w:t>
      </w:r>
      <w:r w:rsidRPr="006E54B4">
        <w:rPr>
          <w:bCs/>
          <w:rPrChange w:id="1708" w:author="Chelsea Helion" w:date="2024-10-23T10:53:00Z">
            <w:rPr>
              <w:rFonts w:ascii="Aptos" w:hAnsi="Aptos"/>
              <w:bCs/>
            </w:rPr>
          </w:rPrChange>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1709"/>
      <w:r w:rsidRPr="006E54B4">
        <w:rPr>
          <w:bCs/>
          <w:rPrChange w:id="1710" w:author="Chelsea Helion" w:date="2024-10-23T10:53:00Z">
            <w:rPr>
              <w:rFonts w:ascii="Aptos" w:hAnsi="Aptos"/>
              <w:bCs/>
            </w:rPr>
          </w:rPrChange>
        </w:rPr>
        <w:t xml:space="preserve">As previously noted, most regions activated within the reflective non-rating and expressive rating contrast were also activated within the expressive non-rating and </w:t>
      </w:r>
      <w:ins w:id="1711" w:author="Chelsea Helion" w:date="2024-10-25T21:26:00Z">
        <w:r w:rsidR="003F1AFF">
          <w:rPr>
            <w:bCs/>
          </w:rPr>
          <w:t xml:space="preserve">expressive </w:t>
        </w:r>
      </w:ins>
      <w:r w:rsidRPr="006E54B4">
        <w:rPr>
          <w:bCs/>
          <w:rPrChange w:id="1712" w:author="Chelsea Helion" w:date="2024-10-23T10:53:00Z">
            <w:rPr>
              <w:rFonts w:ascii="Aptos" w:hAnsi="Aptos"/>
              <w:bCs/>
            </w:rPr>
          </w:rPrChange>
        </w:rPr>
        <w:t xml:space="preserve">rating contrast with the noted exception of sensory processing regions. </w:t>
      </w:r>
      <w:commentRangeEnd w:id="1709"/>
      <w:r w:rsidR="003F1AFF">
        <w:rPr>
          <w:rStyle w:val="CommentReference"/>
        </w:rPr>
        <w:commentReference w:id="1709"/>
      </w:r>
      <w:r w:rsidRPr="006E54B4">
        <w:rPr>
          <w:bCs/>
          <w:rPrChange w:id="1713" w:author="Chelsea Helion" w:date="2024-10-23T10:53:00Z">
            <w:rPr>
              <w:rFonts w:ascii="Aptos" w:hAnsi="Aptos"/>
              <w:bCs/>
            </w:rPr>
          </w:rPrChange>
        </w:rPr>
        <w:t>Elevated activation in sensory regions might be interpreted as more focused or broader attention to audio or video features of the stimulus while reflectively, not expressively, viewing</w:t>
      </w:r>
      <w:r w:rsidR="008E6275" w:rsidRPr="006E54B4">
        <w:rPr>
          <w:bCs/>
          <w:rPrChange w:id="1714" w:author="Chelsea Helion" w:date="2024-10-23T10:53:00Z">
            <w:rPr>
              <w:rFonts w:ascii="Aptos" w:hAnsi="Aptos"/>
              <w:bCs/>
            </w:rPr>
          </w:rPrChange>
        </w:rPr>
        <w:t xml:space="preserve"> </w:t>
      </w:r>
      <w:r w:rsidR="005466D0" w:rsidRPr="006E54B4">
        <w:rPr>
          <w:bCs/>
          <w:rPrChange w:id="1715" w:author="Chelsea Helion" w:date="2024-10-23T10:53:00Z">
            <w:rPr>
              <w:rFonts w:ascii="Aptos" w:hAnsi="Aptos"/>
              <w:bCs/>
            </w:rPr>
          </w:rPrChange>
        </w:rPr>
        <w:fldChar w:fldCharType="begin"/>
      </w:r>
      <w:r w:rsidR="008B21B9">
        <w:rPr>
          <w:bCs/>
        </w:rPr>
        <w:instrText xml:space="preserve"> ADDIN ZOTERO_ITEM CSL_CITATION {"citationID":"StiEtIGC","properties":{"formattedCitation":"(Posner &amp; Petersen, 1990)","plainCitation":"(Posner &amp; Petersen, 1990)","noteIndex":0},"citationItems":[{"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6E54B4">
        <w:rPr>
          <w:bCs/>
          <w:rPrChange w:id="1716" w:author="Chelsea Helion" w:date="2024-10-23T10:53:00Z">
            <w:rPr>
              <w:rFonts w:ascii="Aptos" w:hAnsi="Aptos"/>
              <w:bCs/>
            </w:rPr>
          </w:rPrChange>
        </w:rPr>
        <w:fldChar w:fldCharType="separate"/>
      </w:r>
      <w:r w:rsidR="005466D0" w:rsidRPr="006E54B4">
        <w:rPr>
          <w:rPrChange w:id="1717" w:author="Chelsea Helion" w:date="2024-10-23T10:53:00Z">
            <w:rPr>
              <w:rFonts w:ascii="Aptos" w:hAnsi="Aptos"/>
            </w:rPr>
          </w:rPrChange>
        </w:rPr>
        <w:t>(Posner &amp; Petersen, 1990)</w:t>
      </w:r>
      <w:r w:rsidR="005466D0" w:rsidRPr="006E54B4">
        <w:rPr>
          <w:bCs/>
          <w:rPrChange w:id="1718" w:author="Chelsea Helion" w:date="2024-10-23T10:53:00Z">
            <w:rPr>
              <w:rFonts w:ascii="Aptos" w:hAnsi="Aptos"/>
              <w:bCs/>
            </w:rPr>
          </w:rPrChange>
        </w:rPr>
        <w:fldChar w:fldCharType="end"/>
      </w:r>
      <w:r w:rsidRPr="006E54B4">
        <w:rPr>
          <w:bCs/>
          <w:rPrChange w:id="1719" w:author="Chelsea Helion" w:date="2024-10-23T10:53:00Z">
            <w:rPr>
              <w:rFonts w:ascii="Aptos" w:hAnsi="Aptos"/>
              <w:bCs/>
            </w:rPr>
          </w:rPrChange>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6E54B4">
        <w:rPr>
          <w:bCs/>
          <w:rPrChange w:id="1720" w:author="Chelsea Helion" w:date="2024-10-23T10:53:00Z">
            <w:rPr>
              <w:rFonts w:ascii="Aptos" w:hAnsi="Aptos"/>
              <w:bCs/>
            </w:rPr>
          </w:rPrChange>
        </w:rPr>
        <w:fldChar w:fldCharType="begin"/>
      </w:r>
      <w:r w:rsidR="008B21B9">
        <w:rPr>
          <w:bCs/>
        </w:rPr>
        <w:instrText xml:space="preserve"> ADDIN ZOTERO_ITEM CSL_CITATION {"citationID":"rjNqfnm2","properties":{"formattedCitation":"(Kong et al., 2019; Laumann et al., 2015; Mueller et al., 2013)","plainCitation":"(Kong et al., 2019; Laumann et al., 2015; Mueller et al., 2013)","noteIndex":0},"citationItems":[{"id":20967,"uris":["http://zotero.org/users/6239255/items/TJQDNGZX"],"itemData":{"id":20967,"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20968,"uris":["http://zotero.org/users/6239255/items/LH8ZZACS"],"itemData":{"id":2096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20966,"uris":["http://zotero.org/users/6239255/items/AN8BBCMI"],"itemData":{"id":20966,"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6E54B4">
        <w:rPr>
          <w:bCs/>
          <w:rPrChange w:id="1721" w:author="Chelsea Helion" w:date="2024-10-23T10:53:00Z">
            <w:rPr>
              <w:rFonts w:ascii="Aptos" w:hAnsi="Aptos"/>
              <w:bCs/>
            </w:rPr>
          </w:rPrChange>
        </w:rPr>
        <w:fldChar w:fldCharType="separate"/>
      </w:r>
      <w:r w:rsidR="00446140" w:rsidRPr="006E54B4">
        <w:rPr>
          <w:rPrChange w:id="1722" w:author="Chelsea Helion" w:date="2024-10-23T10:53:00Z">
            <w:rPr>
              <w:rFonts w:ascii="Aptos" w:hAnsi="Aptos"/>
            </w:rPr>
          </w:rPrChange>
        </w:rPr>
        <w:t>(Kong et al., 2019; Laumann et al., 2015; Mueller et al., 2013)</w:t>
      </w:r>
      <w:r w:rsidR="00446140" w:rsidRPr="006E54B4">
        <w:rPr>
          <w:bCs/>
          <w:rPrChange w:id="1723" w:author="Chelsea Helion" w:date="2024-10-23T10:53:00Z">
            <w:rPr>
              <w:rFonts w:ascii="Aptos" w:hAnsi="Aptos"/>
              <w:bCs/>
            </w:rPr>
          </w:rPrChange>
        </w:rPr>
        <w:fldChar w:fldCharType="end"/>
      </w:r>
      <w:r w:rsidRPr="006E54B4">
        <w:rPr>
          <w:bCs/>
          <w:rPrChange w:id="1724" w:author="Chelsea Helion" w:date="2024-10-23T10:53:00Z">
            <w:rPr>
              <w:rFonts w:ascii="Aptos" w:hAnsi="Aptos"/>
              <w:bCs/>
            </w:rPr>
          </w:rPrChange>
        </w:rPr>
        <w:t>. As such, statistically significant activation under between subject contrasts, but not within subject contrasts, may simply reflect reduced between-subject activation variability.</w:t>
      </w:r>
    </w:p>
    <w:p w14:paraId="02DDBBDC" w14:textId="52776463" w:rsidR="00DE0869" w:rsidRPr="006E54B4" w:rsidRDefault="004C0767" w:rsidP="008D4759">
      <w:pPr>
        <w:spacing w:line="240" w:lineRule="auto"/>
        <w:ind w:firstLine="720"/>
        <w:jc w:val="both"/>
        <w:rPr>
          <w:bCs/>
          <w:rPrChange w:id="1725" w:author="Chelsea Helion" w:date="2024-10-23T10:53:00Z">
            <w:rPr>
              <w:rFonts w:ascii="Aptos" w:hAnsi="Aptos"/>
              <w:bCs/>
            </w:rPr>
          </w:rPrChange>
        </w:rPr>
      </w:pPr>
      <w:commentRangeStart w:id="1726"/>
      <w:r w:rsidRPr="006E54B4">
        <w:rPr>
          <w:bCs/>
          <w:rPrChange w:id="1727" w:author="Chelsea Helion" w:date="2024-10-23T10:53:00Z">
            <w:rPr>
              <w:rFonts w:ascii="Aptos" w:hAnsi="Aptos"/>
              <w:bCs/>
            </w:rPr>
          </w:rPrChange>
        </w:rPr>
        <w:t xml:space="preserve">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w:t>
      </w:r>
      <w:r w:rsidRPr="006E54B4">
        <w:rPr>
          <w:bCs/>
          <w:rPrChange w:id="1728" w:author="Chelsea Helion" w:date="2024-10-23T10:53:00Z">
            <w:rPr>
              <w:rFonts w:ascii="Aptos" w:hAnsi="Aptos"/>
              <w:bCs/>
            </w:rPr>
          </w:rPrChange>
        </w:rPr>
        <w:lastRenderedPageBreak/>
        <w:t>from the parametric modulation analysis</w:t>
      </w:r>
      <w:r w:rsidR="00A77E81" w:rsidRPr="006E54B4">
        <w:rPr>
          <w:bCs/>
          <w:rPrChange w:id="1729" w:author="Chelsea Helion" w:date="2024-10-23T10:53:00Z">
            <w:rPr>
              <w:rFonts w:ascii="Aptos" w:hAnsi="Aptos"/>
              <w:bCs/>
            </w:rPr>
          </w:rPrChange>
        </w:rPr>
        <w:t xml:space="preserve"> which </w:t>
      </w:r>
      <w:r w:rsidRPr="006E54B4">
        <w:rPr>
          <w:bCs/>
          <w:rPrChange w:id="1730" w:author="Chelsea Helion" w:date="2024-10-23T10:53:00Z">
            <w:rPr>
              <w:rFonts w:ascii="Aptos" w:hAnsi="Aptos"/>
              <w:bCs/>
            </w:rPr>
          </w:rPrChange>
        </w:rPr>
        <w:t>found that increased rating behavior positively correlated with increased dACC activity</w:t>
      </w:r>
      <w:r w:rsidR="00A77E81" w:rsidRPr="006E54B4">
        <w:rPr>
          <w:bCs/>
          <w:rPrChange w:id="1731" w:author="Chelsea Helion" w:date="2024-10-23T10:53:00Z">
            <w:rPr>
              <w:rFonts w:ascii="Aptos" w:hAnsi="Aptos"/>
              <w:bCs/>
            </w:rPr>
          </w:rPrChange>
        </w:rPr>
        <w:t xml:space="preserve">. </w:t>
      </w:r>
      <w:commentRangeEnd w:id="1726"/>
      <w:r w:rsidR="003F1AFF">
        <w:rPr>
          <w:rStyle w:val="CommentReference"/>
        </w:rPr>
        <w:commentReference w:id="1726"/>
      </w:r>
      <w:ins w:id="1732" w:author="Chelsea Helion" w:date="2024-10-25T21:28:00Z">
        <w:r w:rsidR="003F1AFF">
          <w:rPr>
            <w:bCs/>
          </w:rPr>
          <w:t xml:space="preserve"> </w:t>
        </w:r>
      </w:ins>
      <w:r w:rsidR="00A77E81" w:rsidRPr="006E54B4">
        <w:rPr>
          <w:bCs/>
          <w:rPrChange w:id="1733" w:author="Chelsea Helion" w:date="2024-10-23T10:53:00Z">
            <w:rPr>
              <w:rFonts w:ascii="Aptos" w:hAnsi="Aptos"/>
              <w:bCs/>
            </w:rPr>
          </w:rPrChange>
        </w:rPr>
        <w:t>T</w:t>
      </w:r>
      <w:r w:rsidRPr="006E54B4">
        <w:rPr>
          <w:bCs/>
          <w:rPrChange w:id="1734" w:author="Chelsea Helion" w:date="2024-10-23T10:53:00Z">
            <w:rPr>
              <w:rFonts w:ascii="Aptos" w:hAnsi="Aptos"/>
              <w:bCs/>
            </w:rPr>
          </w:rPrChange>
        </w:rPr>
        <w:t>he contrast between reflective and expressive non-rating</w:t>
      </w:r>
      <w:r w:rsidR="00A77E81" w:rsidRPr="006E54B4">
        <w:rPr>
          <w:bCs/>
          <w:rPrChange w:id="1735" w:author="Chelsea Helion" w:date="2024-10-23T10:53:00Z">
            <w:rPr>
              <w:rFonts w:ascii="Aptos" w:hAnsi="Aptos"/>
              <w:bCs/>
            </w:rPr>
          </w:rPrChange>
        </w:rPr>
        <w:t xml:space="preserve"> f</w:t>
      </w:r>
      <w:r w:rsidRPr="006E54B4">
        <w:rPr>
          <w:bCs/>
          <w:rPrChange w:id="1736" w:author="Chelsea Helion" w:date="2024-10-23T10:53:00Z">
            <w:rPr>
              <w:rFonts w:ascii="Aptos" w:hAnsi="Aptos"/>
              <w:bCs/>
            </w:rPr>
          </w:rPrChange>
        </w:rPr>
        <w:t xml:space="preserve">ound greater activation of some task-related regions, including the </w:t>
      </w:r>
      <w:proofErr w:type="spellStart"/>
      <w:r w:rsidRPr="006E54B4">
        <w:rPr>
          <w:bCs/>
          <w:rPrChange w:id="1737" w:author="Chelsea Helion" w:date="2024-10-23T10:53:00Z">
            <w:rPr>
              <w:rFonts w:ascii="Aptos" w:hAnsi="Aptos"/>
              <w:bCs/>
            </w:rPr>
          </w:rPrChange>
        </w:rPr>
        <w:t>dPFC</w:t>
      </w:r>
      <w:proofErr w:type="spellEnd"/>
      <w:r w:rsidRPr="006E54B4">
        <w:rPr>
          <w:bCs/>
          <w:rPrChange w:id="1738" w:author="Chelsea Helion" w:date="2024-10-23T10:53:00Z">
            <w:rPr>
              <w:rFonts w:ascii="Aptos" w:hAnsi="Aptos"/>
              <w:bCs/>
            </w:rPr>
          </w:rPrChange>
        </w:rPr>
        <w:t>, IPL, and SMG, under reflective viewing</w:t>
      </w:r>
      <w:r w:rsidR="00A77E81" w:rsidRPr="006E54B4">
        <w:rPr>
          <w:bCs/>
          <w:rPrChange w:id="1739" w:author="Chelsea Helion" w:date="2024-10-23T10:53:00Z">
            <w:rPr>
              <w:rFonts w:ascii="Aptos" w:hAnsi="Aptos"/>
              <w:bCs/>
            </w:rPr>
          </w:rPrChange>
        </w:rPr>
        <w:t>, which also supports this interpretation</w:t>
      </w:r>
      <w:r w:rsidRPr="006E54B4">
        <w:rPr>
          <w:bCs/>
          <w:rPrChange w:id="1740" w:author="Chelsea Helion" w:date="2024-10-23T10:53:00Z">
            <w:rPr>
              <w:rFonts w:ascii="Aptos" w:hAnsi="Aptos"/>
              <w:bCs/>
            </w:rPr>
          </w:rPrChange>
        </w:rPr>
        <w:t xml:space="preserve">. This ACC activation also differs notably from what the </w:t>
      </w:r>
      <w:ins w:id="1741" w:author="Chelsea Helion" w:date="2024-10-25T21:28:00Z">
        <w:r w:rsidR="003F1AFF">
          <w:rPr>
            <w:bCs/>
          </w:rPr>
          <w:t>N</w:t>
        </w:r>
      </w:ins>
      <w:del w:id="1742" w:author="Chelsea Helion" w:date="2024-10-25T21:28:00Z">
        <w:r w:rsidRPr="006E54B4" w:rsidDel="003F1AFF">
          <w:rPr>
            <w:bCs/>
            <w:rPrChange w:id="1743" w:author="Chelsea Helion" w:date="2024-10-23T10:53:00Z">
              <w:rPr>
                <w:rFonts w:ascii="Aptos" w:hAnsi="Aptos"/>
                <w:bCs/>
              </w:rPr>
            </w:rPrChange>
          </w:rPr>
          <w:delText>n</w:delText>
        </w:r>
      </w:del>
      <w:r w:rsidRPr="006E54B4">
        <w:rPr>
          <w:bCs/>
          <w:rPrChange w:id="1744" w:author="Chelsea Helion" w:date="2024-10-23T10:53:00Z">
            <w:rPr>
              <w:rFonts w:ascii="Aptos" w:hAnsi="Aptos"/>
              <w:bCs/>
            </w:rPr>
          </w:rPrChange>
        </w:rPr>
        <w:t xml:space="preserve">eurosynth meta-analysis suggested might activate while rating, as the portions of the ACC that were active in that analysis (i.e., pregenual and </w:t>
      </w:r>
      <w:proofErr w:type="spellStart"/>
      <w:r w:rsidRPr="006E54B4">
        <w:rPr>
          <w:bCs/>
          <w:rPrChange w:id="1745" w:author="Chelsea Helion" w:date="2024-10-23T10:53:00Z">
            <w:rPr>
              <w:rFonts w:ascii="Aptos" w:hAnsi="Aptos"/>
              <w:bCs/>
            </w:rPr>
          </w:rPrChange>
        </w:rPr>
        <w:t>subgenual</w:t>
      </w:r>
      <w:proofErr w:type="spellEnd"/>
      <w:r w:rsidRPr="006E54B4">
        <w:rPr>
          <w:bCs/>
          <w:rPrChange w:id="1746" w:author="Chelsea Helion" w:date="2024-10-23T10:53:00Z">
            <w:rPr>
              <w:rFonts w:ascii="Aptos" w:hAnsi="Aptos"/>
              <w:bCs/>
            </w:rPr>
          </w:rPrChange>
        </w:rPr>
        <w:t xml:space="preserve"> ACC) would reflect altered emotional responses</w:t>
      </w:r>
      <w:r w:rsidR="008E6275" w:rsidRPr="006E54B4">
        <w:rPr>
          <w:bCs/>
          <w:rPrChange w:id="1747" w:author="Chelsea Helion" w:date="2024-10-23T10:53:00Z">
            <w:rPr>
              <w:rFonts w:ascii="Aptos" w:hAnsi="Aptos"/>
              <w:bCs/>
            </w:rPr>
          </w:rPrChange>
        </w:rPr>
        <w:t xml:space="preserve"> </w:t>
      </w:r>
      <w:r w:rsidR="005466D0" w:rsidRPr="006E54B4">
        <w:rPr>
          <w:bCs/>
          <w:rPrChange w:id="1748" w:author="Chelsea Helion" w:date="2024-10-23T10:53:00Z">
            <w:rPr>
              <w:rFonts w:ascii="Aptos" w:hAnsi="Aptos"/>
              <w:bCs/>
            </w:rPr>
          </w:rPrChange>
        </w:rPr>
        <w:fldChar w:fldCharType="begin"/>
      </w:r>
      <w:r w:rsidR="008B21B9">
        <w:rPr>
          <w:bCs/>
        </w:rPr>
        <w:instrText xml:space="preserve"> ADDIN ZOTERO_ITEM CSL_CITATION {"citationID":"e6yXAfm5","properties":{"formattedCitation":"(Etkin et al., 2011)","plainCitation":"(Etkin et al., 2011)","noteIndex":0},"citationItems":[{"id":21058,"uris":["http://zotero.org/users/6239255/items/ECRZQ2M5"],"itemData":{"id":21058,"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6E54B4">
        <w:rPr>
          <w:bCs/>
          <w:rPrChange w:id="1749" w:author="Chelsea Helion" w:date="2024-10-23T10:53:00Z">
            <w:rPr>
              <w:rFonts w:ascii="Aptos" w:hAnsi="Aptos"/>
              <w:bCs/>
            </w:rPr>
          </w:rPrChange>
        </w:rPr>
        <w:fldChar w:fldCharType="separate"/>
      </w:r>
      <w:r w:rsidR="00227A75" w:rsidRPr="006E54B4">
        <w:rPr>
          <w:rPrChange w:id="1750" w:author="Chelsea Helion" w:date="2024-10-23T10:53:00Z">
            <w:rPr>
              <w:rFonts w:ascii="Aptos" w:hAnsi="Aptos"/>
            </w:rPr>
          </w:rPrChange>
        </w:rPr>
        <w:t>(Etkin et al., 2011)</w:t>
      </w:r>
      <w:r w:rsidR="005466D0" w:rsidRPr="006E54B4">
        <w:rPr>
          <w:bCs/>
          <w:rPrChange w:id="1751" w:author="Chelsea Helion" w:date="2024-10-23T10:53:00Z">
            <w:rPr>
              <w:rFonts w:ascii="Aptos" w:hAnsi="Aptos"/>
              <w:bCs/>
            </w:rPr>
          </w:rPrChange>
        </w:rPr>
        <w:fldChar w:fldCharType="end"/>
      </w:r>
      <w:r w:rsidRPr="006E54B4">
        <w:rPr>
          <w:bCs/>
          <w:rPrChange w:id="1752" w:author="Chelsea Helion" w:date="2024-10-23T10:53:00Z">
            <w:rPr>
              <w:rFonts w:ascii="Aptos" w:hAnsi="Aptos"/>
              <w:bCs/>
            </w:rPr>
          </w:rPrChange>
        </w:rPr>
        <w:t xml:space="preserve">. In line with </w:t>
      </w:r>
      <w:del w:id="1753" w:author="Chelsea Helion" w:date="2024-10-25T21:29:00Z">
        <w:r w:rsidRPr="006E54B4" w:rsidDel="003F1AFF">
          <w:rPr>
            <w:bCs/>
            <w:rPrChange w:id="1754" w:author="Chelsea Helion" w:date="2024-10-23T10:53:00Z">
              <w:rPr>
                <w:rFonts w:ascii="Aptos" w:hAnsi="Aptos"/>
                <w:bCs/>
              </w:rPr>
            </w:rPrChange>
          </w:rPr>
          <w:delText>Hutcherson et al.'s findings</w:delText>
        </w:r>
      </w:del>
      <w:ins w:id="1755" w:author="Chelsea Helion" w:date="2024-10-25T21:29:00Z">
        <w:r w:rsidR="003F1AFF">
          <w:rPr>
            <w:bCs/>
          </w:rPr>
          <w:t xml:space="preserve">prior work </w:t>
        </w:r>
        <w:r w:rsidR="003F1AFF" w:rsidRPr="002947A3">
          <w:rPr>
            <w:bCs/>
          </w:rPr>
          <w:t>(Hutcherson et al., 2005)</w:t>
        </w:r>
      </w:ins>
      <w:r w:rsidRPr="006E54B4">
        <w:rPr>
          <w:bCs/>
          <w:rPrChange w:id="1756" w:author="Chelsea Helion" w:date="2024-10-23T10:53:00Z">
            <w:rPr>
              <w:rFonts w:ascii="Aptos" w:hAnsi="Aptos"/>
              <w:bCs/>
            </w:rPr>
          </w:rPrChange>
        </w:rPr>
        <w:t>, we have little evidence to suggest substantiative differences between emotion responses while expressively and reflectively viewing a stimulus</w:t>
      </w:r>
      <w:ins w:id="1757" w:author="Chelsea Helion" w:date="2024-10-25T21:29:00Z">
        <w:r w:rsidR="003F1AFF">
          <w:rPr>
            <w:bCs/>
          </w:rPr>
          <w:t>.</w:t>
        </w:r>
      </w:ins>
      <w:del w:id="1758" w:author="Chelsea Helion" w:date="2024-10-25T21:29:00Z">
        <w:r w:rsidRPr="006E54B4" w:rsidDel="003F1AFF">
          <w:rPr>
            <w:bCs/>
            <w:rPrChange w:id="1759" w:author="Chelsea Helion" w:date="2024-10-23T10:53:00Z">
              <w:rPr>
                <w:rFonts w:ascii="Aptos" w:hAnsi="Aptos"/>
                <w:bCs/>
              </w:rPr>
            </w:rPrChange>
          </w:rPr>
          <w:delText xml:space="preserve"> (Hutcherson et al., 2005).   </w:delText>
        </w:r>
      </w:del>
    </w:p>
    <w:p w14:paraId="51E48605" w14:textId="77777777" w:rsidR="00A77E81" w:rsidRPr="006E54B4" w:rsidRDefault="008E6275" w:rsidP="008E6275">
      <w:pPr>
        <w:spacing w:line="240" w:lineRule="auto"/>
        <w:ind w:firstLine="720"/>
        <w:jc w:val="both"/>
        <w:rPr>
          <w:bCs/>
          <w:rPrChange w:id="1760" w:author="Chelsea Helion" w:date="2024-10-23T10:53:00Z">
            <w:rPr>
              <w:rFonts w:ascii="Aptos" w:hAnsi="Aptos"/>
              <w:bCs/>
            </w:rPr>
          </w:rPrChange>
        </w:rPr>
      </w:pPr>
      <w:r w:rsidRPr="006E54B4">
        <w:rPr>
          <w:b/>
          <w:rPrChange w:id="1761" w:author="Chelsea Helion" w:date="2024-10-23T10:53:00Z">
            <w:rPr>
              <w:rFonts w:ascii="Aptos" w:hAnsi="Aptos"/>
              <w:b/>
            </w:rPr>
          </w:rPrChange>
        </w:rPr>
        <w:t xml:space="preserve">Relevance to Other Research. </w:t>
      </w:r>
      <w:r w:rsidRPr="006E54B4">
        <w:rPr>
          <w:bCs/>
          <w:rPrChange w:id="1762" w:author="Chelsea Helion" w:date="2024-10-23T10:53:00Z">
            <w:rPr>
              <w:rFonts w:ascii="Aptos" w:hAnsi="Aptos"/>
              <w:bCs/>
            </w:rPr>
          </w:rPrChange>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6E54B4">
        <w:rPr>
          <w:bCs/>
          <w:u w:val="single"/>
          <w:rPrChange w:id="1763" w:author="Chelsea Helion" w:date="2024-10-23T10:53:00Z">
            <w:rPr>
              <w:rFonts w:ascii="Aptos" w:hAnsi="Aptos"/>
              <w:bCs/>
              <w:u w:val="single"/>
            </w:rPr>
          </w:rPrChange>
        </w:rPr>
        <w:t>In other words, we found little evidence to suggest that active online rating alone substantively alters emotion responding or higher cognition, though it may alter what we pay attention to and how engaged we are with the stimulus</w:t>
      </w:r>
      <w:r w:rsidRPr="006E54B4">
        <w:rPr>
          <w:bCs/>
          <w:rPrChange w:id="1764" w:author="Chelsea Helion" w:date="2024-10-23T10:53:00Z">
            <w:rPr>
              <w:rFonts w:ascii="Aptos" w:hAnsi="Aptos"/>
              <w:bCs/>
            </w:rPr>
          </w:rPrChange>
        </w:rPr>
        <w:t xml:space="preserve">. </w:t>
      </w:r>
    </w:p>
    <w:p w14:paraId="1EB2A508" w14:textId="37DA6F17" w:rsidR="008E6275" w:rsidRPr="006E54B4" w:rsidRDefault="008E6275" w:rsidP="008E6275">
      <w:pPr>
        <w:spacing w:line="240" w:lineRule="auto"/>
        <w:ind w:firstLine="720"/>
        <w:jc w:val="both"/>
        <w:rPr>
          <w:bCs/>
          <w:rPrChange w:id="1765" w:author="Chelsea Helion" w:date="2024-10-23T10:53:00Z">
            <w:rPr>
              <w:rFonts w:ascii="Aptos" w:hAnsi="Aptos"/>
              <w:bCs/>
            </w:rPr>
          </w:rPrChange>
        </w:rPr>
      </w:pPr>
      <w:commentRangeStart w:id="1766"/>
      <w:r w:rsidRPr="006E54B4">
        <w:rPr>
          <w:bCs/>
          <w:rPrChange w:id="1767" w:author="Chelsea Helion" w:date="2024-10-23T10:53:00Z">
            <w:rPr>
              <w:rFonts w:ascii="Aptos" w:hAnsi="Aptos"/>
              <w:bCs/>
            </w:rPr>
          </w:rPrChange>
        </w:rPr>
        <w:t xml:space="preserve">If altered neural activity in a specific region is a substantial concern when using this approach, it may be possible to regress out rating-related activation during pre-processing using a study design </w:t>
      </w:r>
      <w:proofErr w:type="gramStart"/>
      <w:r w:rsidRPr="006E54B4">
        <w:rPr>
          <w:bCs/>
          <w:rPrChange w:id="1768" w:author="Chelsea Helion" w:date="2024-10-23T10:53:00Z">
            <w:rPr>
              <w:rFonts w:ascii="Aptos" w:hAnsi="Aptos"/>
              <w:bCs/>
            </w:rPr>
          </w:rPrChange>
        </w:rPr>
        <w:t>similar to</w:t>
      </w:r>
      <w:proofErr w:type="gramEnd"/>
      <w:r w:rsidRPr="006E54B4">
        <w:rPr>
          <w:bCs/>
          <w:rPrChange w:id="1769" w:author="Chelsea Helion" w:date="2024-10-23T10:53:00Z">
            <w:rPr>
              <w:rFonts w:ascii="Aptos" w:hAnsi="Aptos"/>
              <w:bCs/>
            </w:rPr>
          </w:rPrChange>
        </w:rPr>
        <w:t xml:space="preserve"> what we had used here (i.e., contrasting a rating and non-rating group to the same stimulus). </w:t>
      </w:r>
      <w:commentRangeEnd w:id="1766"/>
      <w:r w:rsidR="00EC6475">
        <w:rPr>
          <w:rStyle w:val="CommentReference"/>
        </w:rPr>
        <w:commentReference w:id="1766"/>
      </w:r>
      <w:r w:rsidRPr="006E54B4">
        <w:rPr>
          <w:bCs/>
          <w:rPrChange w:id="1770" w:author="Chelsea Helion" w:date="2024-10-23T10:53:00Z">
            <w:rPr>
              <w:rFonts w:ascii="Aptos" w:hAnsi="Aptos"/>
              <w:bCs/>
            </w:rPr>
          </w:rPrChange>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11EBE9AF" w:rsidR="00DE0869" w:rsidRPr="006E54B4" w:rsidRDefault="00000000" w:rsidP="00FE3980">
      <w:pPr>
        <w:spacing w:line="240" w:lineRule="auto"/>
        <w:ind w:firstLine="720"/>
        <w:jc w:val="both"/>
        <w:rPr>
          <w:rPrChange w:id="1771" w:author="Chelsea Helion" w:date="2024-10-23T10:53:00Z">
            <w:rPr>
              <w:rFonts w:ascii="Aptos" w:hAnsi="Aptos"/>
            </w:rPr>
          </w:rPrChange>
        </w:rPr>
      </w:pPr>
      <w:r w:rsidRPr="006E54B4">
        <w:rPr>
          <w:b/>
          <w:rPrChange w:id="1772" w:author="Chelsea Helion" w:date="2024-10-23T10:53:00Z">
            <w:rPr>
              <w:rFonts w:ascii="Aptos" w:hAnsi="Aptos"/>
              <w:b/>
            </w:rPr>
          </w:rPrChange>
        </w:rPr>
        <w:t xml:space="preserve">Limitations. </w:t>
      </w:r>
      <w:r w:rsidRPr="006E54B4">
        <w:rPr>
          <w:rPrChange w:id="1773" w:author="Chelsea Helion" w:date="2024-10-23T10:53:00Z">
            <w:rPr>
              <w:rFonts w:ascii="Aptos" w:hAnsi="Aptos"/>
            </w:rPr>
          </w:rPrChange>
        </w:rPr>
        <w:t xml:space="preserve">Several limitations should be acknowledged </w:t>
      </w:r>
      <w:proofErr w:type="gramStart"/>
      <w:r w:rsidRPr="006E54B4">
        <w:rPr>
          <w:rPrChange w:id="1774" w:author="Chelsea Helion" w:date="2024-10-23T10:53:00Z">
            <w:rPr>
              <w:rFonts w:ascii="Aptos" w:hAnsi="Aptos"/>
            </w:rPr>
          </w:rPrChange>
        </w:rPr>
        <w:t>in light of</w:t>
      </w:r>
      <w:proofErr w:type="gramEnd"/>
      <w:r w:rsidRPr="006E54B4">
        <w:rPr>
          <w:rPrChange w:id="1775" w:author="Chelsea Helion" w:date="2024-10-23T10:53:00Z">
            <w:rPr>
              <w:rFonts w:ascii="Aptos" w:hAnsi="Aptos"/>
            </w:rPr>
          </w:rPrChange>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ins w:id="1776" w:author="Chelsea Helion" w:date="2024-10-25T21:30:00Z">
        <w:r w:rsidR="00EC6475">
          <w:t>te</w:t>
        </w:r>
      </w:ins>
      <w:ins w:id="1777" w:author="Chelsea Helion" w:date="2024-10-25T21:31:00Z">
        <w:r w:rsidR="00EC6475">
          <w:t>l</w:t>
        </w:r>
      </w:ins>
      <w:ins w:id="1778" w:author="Chelsea Helion" w:date="2024-10-25T21:30:00Z">
        <w:r w:rsidR="00EC6475">
          <w:t xml:space="preserve">evision </w:t>
        </w:r>
      </w:ins>
      <w:r w:rsidRPr="006E54B4">
        <w:rPr>
          <w:rPrChange w:id="1779" w:author="Chelsea Helion" w:date="2024-10-23T10:53:00Z">
            <w:rPr>
              <w:rFonts w:ascii="Aptos" w:hAnsi="Aptos"/>
            </w:rPr>
          </w:rPrChange>
        </w:rPr>
        <w:t>episode</w:t>
      </w:r>
      <w:del w:id="1780" w:author="Chelsea Helion" w:date="2024-10-25T21:31:00Z">
        <w:r w:rsidRPr="006E54B4" w:rsidDel="00EC6475">
          <w:rPr>
            <w:rPrChange w:id="1781" w:author="Chelsea Helion" w:date="2024-10-23T10:53:00Z">
              <w:rPr>
                <w:rFonts w:ascii="Aptos" w:hAnsi="Aptos"/>
              </w:rPr>
            </w:rPrChange>
          </w:rPr>
          <w:delText xml:space="preserve"> from </w:delText>
        </w:r>
        <w:r w:rsidRPr="006E54B4" w:rsidDel="00EC6475">
          <w:rPr>
            <w:i/>
            <w:rPrChange w:id="1782" w:author="Chelsea Helion" w:date="2024-10-23T10:53:00Z">
              <w:rPr>
                <w:rFonts w:ascii="Aptos" w:hAnsi="Aptos"/>
                <w:i/>
              </w:rPr>
            </w:rPrChange>
          </w:rPr>
          <w:delText>The Undoing</w:delText>
        </w:r>
      </w:del>
      <w:r w:rsidRPr="006E54B4">
        <w:rPr>
          <w:rPrChange w:id="1783" w:author="Chelsea Helion" w:date="2024-10-23T10:53:00Z">
            <w:rPr>
              <w:rFonts w:ascii="Aptos" w:hAnsi="Aptos"/>
            </w:rPr>
          </w:rPrChange>
        </w:rPr>
        <w:t xml:space="preserve">, also constrains the generalizability of our findings. </w:t>
      </w:r>
      <w:commentRangeStart w:id="1784"/>
      <w:r w:rsidRPr="006E54B4">
        <w:rPr>
          <w:rPrChange w:id="1785" w:author="Chelsea Helion" w:date="2024-10-23T10:53:00Z">
            <w:rPr>
              <w:rFonts w:ascii="Aptos" w:hAnsi="Aptos"/>
            </w:rPr>
          </w:rPrChange>
        </w:rPr>
        <w:t>Different mediums, genres, emotional tones, or narrative complexities might elicit distinct neural activation patterns</w:t>
      </w:r>
      <w:r w:rsidR="008D4759" w:rsidRPr="006E54B4">
        <w:rPr>
          <w:rPrChange w:id="1786" w:author="Chelsea Helion" w:date="2024-10-23T10:53:00Z">
            <w:rPr>
              <w:rFonts w:ascii="Aptos" w:hAnsi="Aptos"/>
            </w:rPr>
          </w:rPrChange>
        </w:rPr>
        <w:t xml:space="preserve"> </w:t>
      </w:r>
      <w:r w:rsidR="00227A75" w:rsidRPr="006E54B4">
        <w:rPr>
          <w:rPrChange w:id="1787" w:author="Chelsea Helion" w:date="2024-10-23T10:53:00Z">
            <w:rPr>
              <w:rFonts w:ascii="Aptos" w:hAnsi="Aptos"/>
            </w:rPr>
          </w:rPrChange>
        </w:rPr>
        <w:fldChar w:fldCharType="begin"/>
      </w:r>
      <w:r w:rsidR="008B21B9">
        <w:instrText xml:space="preserve"> ADDIN ZOTERO_ITEM CSL_CITATION {"citationID":"utpBOYuT","properties":{"formattedCitation":"(Hasson, Landesman, et al., 2008)","plainCitation":"(Hasson, Landesman, et al., 2008)","noteIndex":0},"citationItems":[{"id":21057,"uris":["http://zotero.org/users/6239255/items/QFG6FRZH"],"itemData":{"id":21057,"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6E54B4">
        <w:rPr>
          <w:rPrChange w:id="1788" w:author="Chelsea Helion" w:date="2024-10-23T10:53:00Z">
            <w:rPr>
              <w:rFonts w:ascii="Aptos" w:hAnsi="Aptos"/>
            </w:rPr>
          </w:rPrChange>
        </w:rPr>
        <w:fldChar w:fldCharType="separate"/>
      </w:r>
      <w:r w:rsidR="00127A38" w:rsidRPr="006E54B4">
        <w:rPr>
          <w:rPrChange w:id="1789" w:author="Chelsea Helion" w:date="2024-10-23T10:53:00Z">
            <w:rPr>
              <w:rFonts w:ascii="Aptos" w:hAnsi="Aptos"/>
            </w:rPr>
          </w:rPrChange>
        </w:rPr>
        <w:t>(Hasson, Landesman, et al., 2008)</w:t>
      </w:r>
      <w:r w:rsidR="00227A75" w:rsidRPr="006E54B4">
        <w:rPr>
          <w:rPrChange w:id="1790" w:author="Chelsea Helion" w:date="2024-10-23T10:53:00Z">
            <w:rPr>
              <w:rFonts w:ascii="Aptos" w:hAnsi="Aptos"/>
            </w:rPr>
          </w:rPrChange>
        </w:rPr>
        <w:fldChar w:fldCharType="end"/>
      </w:r>
      <w:r w:rsidRPr="006E54B4">
        <w:rPr>
          <w:rPrChange w:id="1791" w:author="Chelsea Helion" w:date="2024-10-23T10:53:00Z">
            <w:rPr>
              <w:rFonts w:ascii="Aptos" w:hAnsi="Aptos"/>
            </w:rPr>
          </w:rPrChange>
        </w:rPr>
        <w:t xml:space="preserve">. </w:t>
      </w:r>
      <w:commentRangeEnd w:id="1784"/>
      <w:r w:rsidR="00EC6475">
        <w:rPr>
          <w:rStyle w:val="CommentReference"/>
        </w:rPr>
        <w:commentReference w:id="1784"/>
      </w:r>
      <w:proofErr w:type="spellStart"/>
      <w:ins w:id="1792" w:author="Chelsea Helion" w:date="2024-10-25T21:31:00Z">
        <w:r w:rsidR="00EC6475">
          <w:t>I</w:t>
        </w:r>
      </w:ins>
      <w:r w:rsidRPr="006E54B4">
        <w:rPr>
          <w:rPrChange w:id="1793" w:author="Chelsea Helion" w:date="2024-10-23T10:53:00Z">
            <w:rPr>
              <w:rFonts w:ascii="Aptos" w:hAnsi="Aptos"/>
            </w:rPr>
          </w:rPrChange>
        </w:rPr>
        <w:t>While</w:t>
      </w:r>
      <w:proofErr w:type="spellEnd"/>
      <w:r w:rsidRPr="006E54B4">
        <w:rPr>
          <w:rPrChange w:id="1794" w:author="Chelsea Helion" w:date="2024-10-23T10:53:00Z">
            <w:rPr>
              <w:rFonts w:ascii="Aptos" w:hAnsi="Aptos"/>
            </w:rPr>
          </w:rPrChange>
        </w:rPr>
        <w:t xml:space="preserv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6E54B4">
        <w:rPr>
          <w:rPrChange w:id="1795" w:author="Chelsea Helion" w:date="2024-10-23T10:53:00Z">
            <w:rPr>
              <w:rFonts w:ascii="Aptos" w:hAnsi="Aptos"/>
            </w:rPr>
          </w:rPrChange>
        </w:rPr>
        <w:t>button</w:t>
      </w:r>
      <w:proofErr w:type="gramEnd"/>
      <w:r w:rsidRPr="006E54B4">
        <w:rPr>
          <w:rPrChange w:id="1796" w:author="Chelsea Helion" w:date="2024-10-23T10:53:00Z">
            <w:rPr>
              <w:rFonts w:ascii="Aptos" w:hAnsi="Aptos"/>
            </w:rPr>
          </w:rPrChange>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6E54B4">
        <w:rPr>
          <w:rPrChange w:id="1797" w:author="Chelsea Helion" w:date="2024-10-23T10:53:00Z">
            <w:rPr>
              <w:rFonts w:ascii="Aptos" w:hAnsi="Aptos"/>
            </w:rPr>
          </w:rPrChange>
        </w:rPr>
        <w:t xml:space="preserve"> </w:t>
      </w:r>
      <w:r w:rsidR="00127A38" w:rsidRPr="006E54B4">
        <w:rPr>
          <w:rPrChange w:id="1798" w:author="Chelsea Helion" w:date="2024-10-23T10:53:00Z">
            <w:rPr>
              <w:rFonts w:ascii="Aptos" w:hAnsi="Aptos"/>
            </w:rPr>
          </w:rPrChange>
        </w:rPr>
        <w:fldChar w:fldCharType="begin"/>
      </w:r>
      <w:r w:rsidR="008B21B9">
        <w:instrText xml:space="preserve"> ADDIN ZOTERO_ITEM CSL_CITATION {"citationID":"nhp1KRO2","properties":{"formattedCitation":"(FeldmanHall &amp; Shenhav, 2019)","plainCitation":"(FeldmanHall &amp; Shenhav, 2019)","noteIndex":0},"citationItems":[{"id":11814,"uris":["http://zotero.org/users/6239255/items/PAB5DXAK"],"itemData":{"id":11814,"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6E54B4">
        <w:rPr>
          <w:rPrChange w:id="1799" w:author="Chelsea Helion" w:date="2024-10-23T10:53:00Z">
            <w:rPr>
              <w:rFonts w:ascii="Aptos" w:hAnsi="Aptos"/>
            </w:rPr>
          </w:rPrChange>
        </w:rPr>
        <w:fldChar w:fldCharType="separate"/>
      </w:r>
      <w:r w:rsidR="00127A38" w:rsidRPr="006E54B4">
        <w:rPr>
          <w:rPrChange w:id="1800" w:author="Chelsea Helion" w:date="2024-10-23T10:53:00Z">
            <w:rPr>
              <w:rFonts w:ascii="Aptos" w:hAnsi="Aptos"/>
            </w:rPr>
          </w:rPrChange>
        </w:rPr>
        <w:t>(FeldmanHall &amp; Shenhav, 2019)</w:t>
      </w:r>
      <w:r w:rsidR="00127A38" w:rsidRPr="006E54B4">
        <w:rPr>
          <w:rPrChange w:id="1801" w:author="Chelsea Helion" w:date="2024-10-23T10:53:00Z">
            <w:rPr>
              <w:rFonts w:ascii="Aptos" w:hAnsi="Aptos"/>
            </w:rPr>
          </w:rPrChange>
        </w:rPr>
        <w:fldChar w:fldCharType="end"/>
      </w:r>
      <w:r w:rsidRPr="006E54B4">
        <w:rPr>
          <w:rPrChange w:id="1802" w:author="Chelsea Helion" w:date="2024-10-23T10:53:00Z">
            <w:rPr>
              <w:rFonts w:ascii="Aptos" w:hAnsi="Aptos"/>
            </w:rPr>
          </w:rPrChange>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566B4378" w:rsidR="00DE0869" w:rsidRPr="006E54B4" w:rsidRDefault="00000000" w:rsidP="00FE3980">
      <w:pPr>
        <w:spacing w:line="240" w:lineRule="auto"/>
        <w:ind w:firstLine="720"/>
        <w:jc w:val="both"/>
        <w:rPr>
          <w:rPrChange w:id="1803" w:author="Chelsea Helion" w:date="2024-10-23T10:53:00Z">
            <w:rPr>
              <w:rFonts w:ascii="Aptos" w:hAnsi="Aptos"/>
            </w:rPr>
          </w:rPrChange>
        </w:rPr>
      </w:pPr>
      <w:r w:rsidRPr="006E54B4">
        <w:rPr>
          <w:rPrChange w:id="1804" w:author="Chelsea Helion" w:date="2024-10-23T10:53:00Z">
            <w:rPr>
              <w:rFonts w:ascii="Aptos" w:hAnsi="Aptos"/>
            </w:rPr>
          </w:rPrChange>
        </w:rPr>
        <w:t>Functional MRI itself has inherent limitations, including temporal resolution constraints</w:t>
      </w:r>
      <w:r w:rsidR="008D4759" w:rsidRPr="006E54B4">
        <w:rPr>
          <w:rPrChange w:id="1805" w:author="Chelsea Helion" w:date="2024-10-23T10:53:00Z">
            <w:rPr>
              <w:rFonts w:ascii="Aptos" w:hAnsi="Aptos"/>
            </w:rPr>
          </w:rPrChange>
        </w:rPr>
        <w:t xml:space="preserve"> </w:t>
      </w:r>
      <w:r w:rsidR="00127A38" w:rsidRPr="006E54B4">
        <w:rPr>
          <w:rPrChange w:id="1806" w:author="Chelsea Helion" w:date="2024-10-23T10:53:00Z">
            <w:rPr>
              <w:rFonts w:ascii="Aptos" w:hAnsi="Aptos"/>
            </w:rPr>
          </w:rPrChange>
        </w:rPr>
        <w:fldChar w:fldCharType="begin"/>
      </w:r>
      <w:r w:rsidR="008B21B9">
        <w:instrText xml:space="preserve"> ADDIN ZOTERO_ITEM CSL_CITATION {"citationID":"gxY5bTYf","properties":{"formattedCitation":"(Logothetis, 2008)","plainCitation":"(Logothetis, 2008)","noteIndex":0},"citationItems":[{"id":21056,"uris":["http://zotero.org/users/6239255/items/9MUM8KKB"],"itemData":{"id":21056,"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6E54B4">
        <w:rPr>
          <w:rPrChange w:id="1807" w:author="Chelsea Helion" w:date="2024-10-23T10:53:00Z">
            <w:rPr>
              <w:rFonts w:ascii="Aptos" w:hAnsi="Aptos"/>
            </w:rPr>
          </w:rPrChange>
        </w:rPr>
        <w:fldChar w:fldCharType="separate"/>
      </w:r>
      <w:r w:rsidR="00127A38" w:rsidRPr="006E54B4">
        <w:rPr>
          <w:rPrChange w:id="1808" w:author="Chelsea Helion" w:date="2024-10-23T10:53:00Z">
            <w:rPr>
              <w:rFonts w:ascii="Aptos" w:hAnsi="Aptos"/>
            </w:rPr>
          </w:rPrChange>
        </w:rPr>
        <w:t>(Logothetis, 2008)</w:t>
      </w:r>
      <w:r w:rsidR="00127A38" w:rsidRPr="006E54B4">
        <w:rPr>
          <w:rPrChange w:id="1809" w:author="Chelsea Helion" w:date="2024-10-23T10:53:00Z">
            <w:rPr>
              <w:rFonts w:ascii="Aptos" w:hAnsi="Aptos"/>
            </w:rPr>
          </w:rPrChange>
        </w:rPr>
        <w:fldChar w:fldCharType="end"/>
      </w:r>
      <w:r w:rsidRPr="006E54B4">
        <w:rPr>
          <w:rPrChange w:id="1810" w:author="Chelsea Helion" w:date="2024-10-23T10:53:00Z">
            <w:rPr>
              <w:rFonts w:ascii="Aptos" w:hAnsi="Aptos"/>
            </w:rPr>
          </w:rPrChange>
        </w:rPr>
        <w:t xml:space="preserve">. Although ratings sometimes changed and were sampled at a high rate, all behavioral data must be </w:t>
      </w:r>
      <w:r w:rsidR="00FE3980" w:rsidRPr="006E54B4">
        <w:rPr>
          <w:rPrChange w:id="1811" w:author="Chelsea Helion" w:date="2024-10-23T10:53:00Z">
            <w:rPr>
              <w:rFonts w:ascii="Aptos" w:hAnsi="Aptos"/>
            </w:rPr>
          </w:rPrChange>
        </w:rPr>
        <w:t>down sampled</w:t>
      </w:r>
      <w:r w:rsidRPr="006E54B4">
        <w:rPr>
          <w:rPrChange w:id="1812" w:author="Chelsea Helion" w:date="2024-10-23T10:53:00Z">
            <w:rPr>
              <w:rFonts w:ascii="Aptos" w:hAnsi="Aptos"/>
            </w:rPr>
          </w:rPrChange>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w:t>
      </w:r>
      <w:r w:rsidRPr="006E54B4">
        <w:rPr>
          <w:rPrChange w:id="1813" w:author="Chelsea Helion" w:date="2024-10-23T10:53:00Z">
            <w:rPr>
              <w:rFonts w:ascii="Aptos" w:hAnsi="Aptos"/>
            </w:rPr>
          </w:rPrChange>
        </w:rPr>
        <w:lastRenderedPageBreak/>
        <w:t>our neural data</w:t>
      </w:r>
      <w:r w:rsidR="003C4EAE" w:rsidRPr="006E54B4">
        <w:rPr>
          <w:rPrChange w:id="1814" w:author="Chelsea Helion" w:date="2024-10-23T10:53:00Z">
            <w:rPr>
              <w:rFonts w:ascii="Aptos" w:hAnsi="Aptos"/>
            </w:rPr>
          </w:rPrChange>
        </w:rPr>
        <w:t xml:space="preserve"> </w:t>
      </w:r>
      <w:r w:rsidR="003C4EAE" w:rsidRPr="006E54B4">
        <w:rPr>
          <w:rPrChange w:id="1815" w:author="Chelsea Helion" w:date="2024-10-23T10:53:00Z">
            <w:rPr>
              <w:rFonts w:ascii="Aptos" w:hAnsi="Aptos"/>
            </w:rPr>
          </w:rPrChange>
        </w:rPr>
        <w:fldChar w:fldCharType="begin"/>
      </w:r>
      <w:r w:rsidR="008B21B9">
        <w:instrText xml:space="preserve"> ADDIN ZOTERO_ITEM CSL_CITATION {"citationID":"AZP4FI9E","properties":{"formattedCitation":"(Power et al., 2012)","plainCitation":"(Power et al., 2012)","noteIndex":0},"citationItems":[{"id":21055,"uris":["http://zotero.org/users/6239255/items/M3MX3MN3"],"itemData":{"id":2105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6E54B4">
        <w:rPr>
          <w:rPrChange w:id="1816" w:author="Chelsea Helion" w:date="2024-10-23T10:53:00Z">
            <w:rPr>
              <w:rFonts w:ascii="Aptos" w:hAnsi="Aptos"/>
            </w:rPr>
          </w:rPrChange>
        </w:rPr>
        <w:fldChar w:fldCharType="separate"/>
      </w:r>
      <w:r w:rsidR="003C4EAE" w:rsidRPr="006E54B4">
        <w:rPr>
          <w:rPrChange w:id="1817" w:author="Chelsea Helion" w:date="2024-10-23T10:53:00Z">
            <w:rPr>
              <w:rFonts w:ascii="Aptos" w:hAnsi="Aptos"/>
            </w:rPr>
          </w:rPrChange>
        </w:rPr>
        <w:t>(Power et al., 2012)</w:t>
      </w:r>
      <w:r w:rsidR="003C4EAE" w:rsidRPr="006E54B4">
        <w:rPr>
          <w:rPrChange w:id="1818" w:author="Chelsea Helion" w:date="2024-10-23T10:53:00Z">
            <w:rPr>
              <w:rFonts w:ascii="Aptos" w:hAnsi="Aptos"/>
            </w:rPr>
          </w:rPrChange>
        </w:rPr>
        <w:fldChar w:fldCharType="end"/>
      </w:r>
      <w:r w:rsidRPr="006E54B4">
        <w:rPr>
          <w:rPrChange w:id="1819" w:author="Chelsea Helion" w:date="2024-10-23T10:53:00Z">
            <w:rPr>
              <w:rFonts w:ascii="Aptos" w:hAnsi="Aptos"/>
            </w:rPr>
          </w:rPrChange>
        </w:rPr>
        <w:t xml:space="preserve">. Additionally, while using dynamic, feature-rich video stimuli may be </w:t>
      </w:r>
      <w:r w:rsidRPr="006E54B4">
        <w:rPr>
          <w:i/>
          <w:rPrChange w:id="1820" w:author="Chelsea Helion" w:date="2024-10-23T10:53:00Z">
            <w:rPr>
              <w:rFonts w:ascii="Aptos" w:hAnsi="Aptos"/>
              <w:i/>
            </w:rPr>
          </w:rPrChange>
        </w:rPr>
        <w:t xml:space="preserve">relatively </w:t>
      </w:r>
      <w:r w:rsidRPr="006E54B4">
        <w:rPr>
          <w:rPrChange w:id="1821" w:author="Chelsea Helion" w:date="2024-10-23T10:53:00Z">
            <w:rPr>
              <w:rFonts w:ascii="Aptos" w:hAnsi="Aptos"/>
            </w:rPr>
          </w:rPrChange>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sidRPr="006E54B4">
        <w:rPr>
          <w:rPrChange w:id="1822" w:author="Chelsea Helion" w:date="2024-10-23T10:53:00Z">
            <w:rPr>
              <w:rFonts w:ascii="Aptos" w:hAnsi="Aptos"/>
            </w:rPr>
          </w:rPrChange>
        </w:rPr>
        <w:t xml:space="preserve"> </w:t>
      </w:r>
      <w:r w:rsidR="003C4EAE" w:rsidRPr="006E54B4">
        <w:rPr>
          <w:rPrChange w:id="1823" w:author="Chelsea Helion" w:date="2024-10-23T10:53:00Z">
            <w:rPr>
              <w:rFonts w:ascii="Aptos" w:hAnsi="Aptos"/>
            </w:rPr>
          </w:rPrChange>
        </w:rPr>
        <w:fldChar w:fldCharType="begin"/>
      </w:r>
      <w:r w:rsidR="008B21B9">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1053,"uris":["http://zotero.org/users/6239255/items/AXIRVPRD"],"itemData":{"id":21053,"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21052,"uris":["http://zotero.org/users/6239255/items/XCHLZ9DS"],"itemData":{"id":21052,"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21054,"uris":["http://zotero.org/users/6239255/items/IPMTCUXJ"],"itemData":{"id":21054,"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6E54B4">
        <w:rPr>
          <w:rPrChange w:id="1824" w:author="Chelsea Helion" w:date="2024-10-23T10:53:00Z">
            <w:rPr>
              <w:rFonts w:ascii="Aptos" w:hAnsi="Aptos"/>
            </w:rPr>
          </w:rPrChange>
        </w:rPr>
        <w:fldChar w:fldCharType="separate"/>
      </w:r>
      <w:r w:rsidR="00C603BD" w:rsidRPr="006E54B4">
        <w:rPr>
          <w:rPrChange w:id="1825" w:author="Chelsea Helion" w:date="2024-10-23T10:53:00Z">
            <w:rPr>
              <w:rFonts w:ascii="Aptos" w:hAnsi="Aptos"/>
            </w:rPr>
          </w:rPrChange>
        </w:rPr>
        <w:t>(Levenson &amp; Gottman, 1983; Reilly et al., 2023; Sievers et al., 2024; Yeomans et al., 2023)</w:t>
      </w:r>
      <w:r w:rsidR="003C4EAE" w:rsidRPr="006E54B4">
        <w:rPr>
          <w:rPrChange w:id="1826" w:author="Chelsea Helion" w:date="2024-10-23T10:53:00Z">
            <w:rPr>
              <w:rFonts w:ascii="Aptos" w:hAnsi="Aptos"/>
            </w:rPr>
          </w:rPrChange>
        </w:rPr>
        <w:fldChar w:fldCharType="end"/>
      </w:r>
      <w:r w:rsidRPr="006E54B4">
        <w:rPr>
          <w:rPrChange w:id="1827" w:author="Chelsea Helion" w:date="2024-10-23T10:53:00Z">
            <w:rPr>
              <w:rFonts w:ascii="Aptos" w:hAnsi="Aptos"/>
            </w:rPr>
          </w:rPrChange>
        </w:rPr>
        <w:t xml:space="preserve">.  </w:t>
      </w:r>
    </w:p>
    <w:p w14:paraId="13D0912A" w14:textId="5404CCB0" w:rsidR="00DE0869" w:rsidRPr="006E54B4" w:rsidRDefault="00000000" w:rsidP="00FE3980">
      <w:pPr>
        <w:spacing w:line="240" w:lineRule="auto"/>
        <w:ind w:firstLine="720"/>
        <w:jc w:val="both"/>
        <w:rPr>
          <w:b/>
          <w:rPrChange w:id="1828" w:author="Chelsea Helion" w:date="2024-10-23T10:53:00Z">
            <w:rPr>
              <w:rFonts w:ascii="Aptos" w:hAnsi="Aptos"/>
              <w:b/>
            </w:rPr>
          </w:rPrChange>
        </w:rPr>
      </w:pPr>
      <w:r w:rsidRPr="006E54B4">
        <w:rPr>
          <w:rPrChange w:id="1829" w:author="Chelsea Helion" w:date="2024-10-23T10:53:00Z">
            <w:rPr>
              <w:rFonts w:ascii="Aptos" w:hAnsi="Aptos"/>
            </w:rPr>
          </w:rPrChange>
        </w:rPr>
        <w:t>The absence of additional comparison tasks, such as a</w:t>
      </w:r>
      <w:ins w:id="1830" w:author="Chelsea Helion" w:date="2024-10-25T21:33:00Z">
        <w:r w:rsidR="00EC6475">
          <w:t xml:space="preserve"> passive viewing condition</w:t>
        </w:r>
      </w:ins>
      <w:r w:rsidRPr="006E54B4">
        <w:rPr>
          <w:rPrChange w:id="1831" w:author="Chelsea Helion" w:date="2024-10-23T10:53:00Z">
            <w:rPr>
              <w:rFonts w:ascii="Aptos" w:hAnsi="Aptos"/>
            </w:rPr>
          </w:rPrChange>
        </w:rPr>
        <w:t xml:space="preserve"> </w:t>
      </w:r>
      <w:del w:id="1832" w:author="Chelsea Helion" w:date="2024-10-25T21:33:00Z">
        <w:r w:rsidRPr="006E54B4" w:rsidDel="00EC6475">
          <w:rPr>
            <w:rPrChange w:id="1833" w:author="Chelsea Helion" w:date="2024-10-23T10:53:00Z">
              <w:rPr>
                <w:rFonts w:ascii="Aptos" w:hAnsi="Aptos"/>
              </w:rPr>
            </w:rPrChange>
          </w:rPr>
          <w:delText xml:space="preserve">non-social expressive engagement task </w:delText>
        </w:r>
      </w:del>
      <w:r w:rsidRPr="006E54B4">
        <w:rPr>
          <w:rPrChange w:id="1834" w:author="Chelsea Helion" w:date="2024-10-23T10:53:00Z">
            <w:rPr>
              <w:rFonts w:ascii="Aptos" w:hAnsi="Aptos"/>
            </w:rPr>
          </w:rPrChange>
        </w:rPr>
        <w:t xml:space="preserve">or a task which elicits high cognitive demand but which is not expressive </w:t>
      </w:r>
      <w:del w:id="1835" w:author="Chelsea Helion" w:date="2024-10-25T21:33:00Z">
        <w:r w:rsidRPr="006E54B4" w:rsidDel="00EC6475">
          <w:rPr>
            <w:rPrChange w:id="1836" w:author="Chelsea Helion" w:date="2024-10-23T10:53:00Z">
              <w:rPr>
                <w:rFonts w:ascii="Aptos" w:hAnsi="Aptos"/>
              </w:rPr>
            </w:rPrChange>
          </w:rPr>
          <w:delText>engagement</w:delText>
        </w:r>
      </w:del>
      <w:ins w:id="1837" w:author="Chelsea Helion" w:date="2024-10-25T21:33:00Z">
        <w:r w:rsidR="00EC6475">
          <w:t>viewing</w:t>
        </w:r>
      </w:ins>
      <w:r w:rsidRPr="006E54B4">
        <w:rPr>
          <w:rPrChange w:id="1838" w:author="Chelsea Helion" w:date="2024-10-23T10:53:00Z">
            <w:rPr>
              <w:rFonts w:ascii="Aptos" w:hAnsi="Aptos"/>
            </w:rPr>
          </w:rPrChange>
        </w:rPr>
        <w:t>, limits our ability to isolate neural correlates specific to rating from those related to general cognitive and sensory processing</w:t>
      </w:r>
      <w:del w:id="1839" w:author="Chelsea Helion" w:date="2024-10-25T21:33:00Z">
        <w:r w:rsidRPr="006E54B4" w:rsidDel="00EC6475">
          <w:rPr>
            <w:rPrChange w:id="1840" w:author="Chelsea Helion" w:date="2024-10-23T10:53:00Z">
              <w:rPr>
                <w:rFonts w:ascii="Aptos" w:hAnsi="Aptos"/>
              </w:rPr>
            </w:rPrChange>
          </w:rPr>
          <w:delText xml:space="preserve"> or which may be domain-specific</w:delText>
        </w:r>
      </w:del>
      <w:r w:rsidRPr="006E54B4">
        <w:rPr>
          <w:rPrChange w:id="1841" w:author="Chelsea Helion" w:date="2024-10-23T10:53:00Z">
            <w:rPr>
              <w:rFonts w:ascii="Aptos" w:hAnsi="Aptos"/>
            </w:rPr>
          </w:rPrChange>
        </w:rPr>
        <w:t>.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34B7A442" w:rsidR="00DE0869" w:rsidRPr="006E54B4" w:rsidRDefault="00000000" w:rsidP="00FE3980">
      <w:pPr>
        <w:spacing w:line="240" w:lineRule="auto"/>
        <w:ind w:firstLine="720"/>
        <w:jc w:val="both"/>
        <w:rPr>
          <w:rPrChange w:id="1842" w:author="Chelsea Helion" w:date="2024-10-23T10:53:00Z">
            <w:rPr>
              <w:rFonts w:ascii="Aptos" w:hAnsi="Aptos"/>
            </w:rPr>
          </w:rPrChange>
        </w:rPr>
      </w:pPr>
      <w:r w:rsidRPr="006E54B4">
        <w:rPr>
          <w:b/>
          <w:rPrChange w:id="1843" w:author="Chelsea Helion" w:date="2024-10-23T10:53:00Z">
            <w:rPr>
              <w:rFonts w:ascii="Aptos" w:hAnsi="Aptos"/>
              <w:b/>
            </w:rPr>
          </w:rPrChange>
        </w:rPr>
        <w:t xml:space="preserve">Future Directions. </w:t>
      </w:r>
      <w:r w:rsidRPr="006E54B4">
        <w:rPr>
          <w:rPrChange w:id="1844" w:author="Chelsea Helion" w:date="2024-10-23T10:53:00Z">
            <w:rPr>
              <w:rFonts w:ascii="Aptos" w:hAnsi="Aptos"/>
            </w:rPr>
          </w:rPrChange>
        </w:rPr>
        <w:t>Future endeavors can build upon these findings in a few ways to promote greater ecological validity in neuroscience research. While past research</w:t>
      </w:r>
      <w:del w:id="1845" w:author="Chelsea Helion" w:date="2024-10-25T21:33:00Z">
        <w:r w:rsidRPr="006E54B4" w:rsidDel="00EC6475">
          <w:rPr>
            <w:rPrChange w:id="1846" w:author="Chelsea Helion" w:date="2024-10-23T10:53:00Z">
              <w:rPr>
                <w:rFonts w:ascii="Aptos" w:hAnsi="Aptos"/>
              </w:rPr>
            </w:rPrChange>
          </w:rPr>
          <w:delText xml:space="preserve">, such as </w:delText>
        </w:r>
        <w:r w:rsidR="00434BCC" w:rsidRPr="006E54B4" w:rsidDel="00EC6475">
          <w:rPr>
            <w:rPrChange w:id="1847" w:author="Chelsea Helion" w:date="2024-10-23T10:53:00Z">
              <w:rPr>
                <w:rFonts w:ascii="Aptos" w:hAnsi="Aptos"/>
              </w:rPr>
            </w:rPrChange>
          </w:rPr>
          <w:fldChar w:fldCharType="begin"/>
        </w:r>
        <w:r w:rsidR="004F2335" w:rsidRPr="006E54B4" w:rsidDel="00EC6475">
          <w:rPr>
            <w:rPrChange w:id="1848" w:author="Chelsea Helion" w:date="2024-10-23T10:53:00Z">
              <w:rPr>
                <w:rFonts w:ascii="Aptos" w:hAnsi="Aptos"/>
              </w:rPr>
            </w:rPrChange>
          </w:rPr>
          <w:delInstrText xml:space="preserve"> ADDIN ZOTERO_ITEM CSL_CITATION {"citationID":"r8POTsoF","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434BCC" w:rsidRPr="006E54B4" w:rsidDel="00EC6475">
          <w:rPr>
            <w:rPrChange w:id="1849" w:author="Chelsea Helion" w:date="2024-10-23T10:53:00Z">
              <w:rPr>
                <w:rFonts w:ascii="Aptos" w:hAnsi="Aptos"/>
              </w:rPr>
            </w:rPrChange>
          </w:rPr>
          <w:fldChar w:fldCharType="separate"/>
        </w:r>
        <w:r w:rsidR="00434BCC" w:rsidRPr="006E54B4" w:rsidDel="00EC6475">
          <w:rPr>
            <w:rPrChange w:id="1850" w:author="Chelsea Helion" w:date="2024-10-23T10:53:00Z">
              <w:rPr>
                <w:rFonts w:ascii="Aptos" w:hAnsi="Aptos"/>
              </w:rPr>
            </w:rPrChange>
          </w:rPr>
          <w:delText>Hutcherson et al., 2005</w:delText>
        </w:r>
        <w:r w:rsidR="00434BCC" w:rsidRPr="006E54B4" w:rsidDel="00EC6475">
          <w:rPr>
            <w:rPrChange w:id="1851" w:author="Chelsea Helion" w:date="2024-10-23T10:53:00Z">
              <w:rPr>
                <w:rFonts w:ascii="Aptos" w:hAnsi="Aptos"/>
              </w:rPr>
            </w:rPrChange>
          </w:rPr>
          <w:fldChar w:fldCharType="end"/>
        </w:r>
        <w:r w:rsidRPr="006E54B4" w:rsidDel="00EC6475">
          <w:rPr>
            <w:rPrChange w:id="1852" w:author="Chelsea Helion" w:date="2024-10-23T10:53:00Z">
              <w:rPr>
                <w:rFonts w:ascii="Aptos" w:hAnsi="Aptos"/>
              </w:rPr>
            </w:rPrChange>
          </w:rPr>
          <w:delText>,</w:delText>
        </w:r>
      </w:del>
      <w:r w:rsidRPr="006E54B4">
        <w:rPr>
          <w:rPrChange w:id="1853" w:author="Chelsea Helion" w:date="2024-10-23T10:53:00Z">
            <w:rPr>
              <w:rFonts w:ascii="Aptos" w:hAnsi="Aptos"/>
            </w:rPr>
          </w:rPrChange>
        </w:rPr>
        <w:t xml:space="preserve"> provided direct comparisons between passive viewing and what we have termed expressive </w:t>
      </w:r>
      <w:del w:id="1854" w:author="Chelsea Helion" w:date="2024-10-25T21:33:00Z">
        <w:r w:rsidRPr="006E54B4" w:rsidDel="00EC6475">
          <w:rPr>
            <w:rPrChange w:id="1855" w:author="Chelsea Helion" w:date="2024-10-23T10:53:00Z">
              <w:rPr>
                <w:rFonts w:ascii="Aptos" w:hAnsi="Aptos"/>
              </w:rPr>
            </w:rPrChange>
          </w:rPr>
          <w:delText>active engagement</w:delText>
        </w:r>
      </w:del>
      <w:ins w:id="1856" w:author="Chelsea Helion" w:date="2024-10-25T21:33:00Z">
        <w:r w:rsidR="00EC6475">
          <w:t>viewing</w:t>
        </w:r>
      </w:ins>
      <w:r w:rsidRPr="006E54B4">
        <w:rPr>
          <w:rPrChange w:id="1857" w:author="Chelsea Helion" w:date="2024-10-23T10:53:00Z">
            <w:rPr>
              <w:rFonts w:ascii="Aptos" w:hAnsi="Aptos"/>
            </w:rPr>
          </w:rPrChange>
        </w:rPr>
        <w:t>,</w:t>
      </w:r>
      <w:del w:id="1858" w:author="Chelsea Helion" w:date="2024-10-25T21:34:00Z">
        <w:r w:rsidRPr="006E54B4" w:rsidDel="00EC6475">
          <w:rPr>
            <w:rPrChange w:id="1859" w:author="Chelsea Helion" w:date="2024-10-23T10:53:00Z">
              <w:rPr>
                <w:rFonts w:ascii="Aptos" w:hAnsi="Aptos"/>
              </w:rPr>
            </w:rPrChange>
          </w:rPr>
          <w:delText xml:space="preserve"> and</w:delText>
        </w:r>
      </w:del>
      <w:r w:rsidRPr="006E54B4">
        <w:rPr>
          <w:rPrChange w:id="1860" w:author="Chelsea Helion" w:date="2024-10-23T10:53:00Z">
            <w:rPr>
              <w:rFonts w:ascii="Aptos" w:hAnsi="Aptos"/>
            </w:rPr>
          </w:rPrChange>
        </w:rPr>
        <w:t xml:space="preserve"> </w:t>
      </w:r>
      <w:del w:id="1861" w:author="Chelsea Helion" w:date="2024-10-25T21:34:00Z">
        <w:r w:rsidRPr="006E54B4" w:rsidDel="00EC6475">
          <w:rPr>
            <w:rPrChange w:id="1862" w:author="Chelsea Helion" w:date="2024-10-23T10:53:00Z">
              <w:rPr>
                <w:rFonts w:ascii="Aptos" w:hAnsi="Aptos"/>
              </w:rPr>
            </w:rPrChange>
          </w:rPr>
          <w:delText xml:space="preserve">this manuscript directly compared expressive active to reflective active, </w:delText>
        </w:r>
      </w:del>
      <w:r w:rsidRPr="006E54B4">
        <w:rPr>
          <w:rPrChange w:id="1863" w:author="Chelsea Helion" w:date="2024-10-23T10:53:00Z">
            <w:rPr>
              <w:rFonts w:ascii="Aptos" w:hAnsi="Aptos"/>
            </w:rPr>
          </w:rPrChange>
        </w:rPr>
        <w:t xml:space="preserve">we are unaware of any direct comparisons between reflective </w:t>
      </w:r>
      <w:del w:id="1864" w:author="Chelsea Helion" w:date="2024-10-25T21:34:00Z">
        <w:r w:rsidRPr="006E54B4" w:rsidDel="00EC6475">
          <w:rPr>
            <w:rPrChange w:id="1865" w:author="Chelsea Helion" w:date="2024-10-23T10:53:00Z">
              <w:rPr>
                <w:rFonts w:ascii="Aptos" w:hAnsi="Aptos"/>
              </w:rPr>
            </w:rPrChange>
          </w:rPr>
          <w:delText xml:space="preserve">active </w:delText>
        </w:r>
      </w:del>
      <w:ins w:id="1866" w:author="Chelsea Helion" w:date="2024-10-25T21:34:00Z">
        <w:r w:rsidR="00EC6475">
          <w:t>viewing</w:t>
        </w:r>
        <w:r w:rsidR="00EC6475" w:rsidRPr="006E54B4">
          <w:rPr>
            <w:rPrChange w:id="1867" w:author="Chelsea Helion" w:date="2024-10-23T10:53:00Z">
              <w:rPr>
                <w:rFonts w:ascii="Aptos" w:hAnsi="Aptos"/>
              </w:rPr>
            </w:rPrChange>
          </w:rPr>
          <w:t xml:space="preserve"> </w:t>
        </w:r>
      </w:ins>
      <w:r w:rsidRPr="006E54B4">
        <w:rPr>
          <w:rPrChange w:id="1868" w:author="Chelsea Helion" w:date="2024-10-23T10:53:00Z">
            <w:rPr>
              <w:rFonts w:ascii="Aptos" w:hAnsi="Aptos"/>
            </w:rPr>
          </w:rPrChange>
        </w:rPr>
        <w:t xml:space="preserve">and passive </w:t>
      </w:r>
      <w:del w:id="1869" w:author="Chelsea Helion" w:date="2024-10-25T21:34:00Z">
        <w:r w:rsidRPr="006E54B4" w:rsidDel="00EC6475">
          <w:rPr>
            <w:rPrChange w:id="1870" w:author="Chelsea Helion" w:date="2024-10-23T10:53:00Z">
              <w:rPr>
                <w:rFonts w:ascii="Aptos" w:hAnsi="Aptos"/>
              </w:rPr>
            </w:rPrChange>
          </w:rPr>
          <w:delText>engagement</w:delText>
        </w:r>
      </w:del>
      <w:ins w:id="1871" w:author="Chelsea Helion" w:date="2024-10-25T21:34:00Z">
        <w:r w:rsidR="00EC6475">
          <w:t>viewing</w:t>
        </w:r>
      </w:ins>
      <w:r w:rsidRPr="006E54B4">
        <w:rPr>
          <w:rPrChange w:id="1872" w:author="Chelsea Helion" w:date="2024-10-23T10:53:00Z">
            <w:rPr>
              <w:rFonts w:ascii="Aptos" w:hAnsi="Aptos"/>
            </w:rPr>
          </w:rPrChange>
        </w:rPr>
        <w:t xml:space="preserve">. This comparison may be of interest as reflective </w:t>
      </w:r>
      <w:del w:id="1873" w:author="Chelsea Helion" w:date="2024-10-25T21:34:00Z">
        <w:r w:rsidRPr="006E54B4" w:rsidDel="00EC6475">
          <w:rPr>
            <w:rPrChange w:id="1874" w:author="Chelsea Helion" w:date="2024-10-23T10:53:00Z">
              <w:rPr>
                <w:rFonts w:ascii="Aptos" w:hAnsi="Aptos"/>
              </w:rPr>
            </w:rPrChange>
          </w:rPr>
          <w:delText xml:space="preserve">engagement </w:delText>
        </w:r>
      </w:del>
      <w:ins w:id="1875" w:author="Chelsea Helion" w:date="2024-10-25T21:34:00Z">
        <w:r w:rsidR="00EC6475">
          <w:t>viewing</w:t>
        </w:r>
        <w:r w:rsidR="00EC6475" w:rsidRPr="006E54B4">
          <w:rPr>
            <w:rPrChange w:id="1876" w:author="Chelsea Helion" w:date="2024-10-23T10:53:00Z">
              <w:rPr>
                <w:rFonts w:ascii="Aptos" w:hAnsi="Aptos"/>
              </w:rPr>
            </w:rPrChange>
          </w:rPr>
          <w:t xml:space="preserve"> </w:t>
        </w:r>
      </w:ins>
      <w:r w:rsidRPr="006E54B4">
        <w:rPr>
          <w:rPrChange w:id="1877" w:author="Chelsea Helion" w:date="2024-10-23T10:53:00Z">
            <w:rPr>
              <w:rFonts w:ascii="Aptos" w:hAnsi="Aptos"/>
            </w:rPr>
          </w:rPrChange>
        </w:rPr>
        <w:t xml:space="preserve">could represent a means of reasonably constraining attention and adding more internal validity to naturalistic studies while minimizing the added activation we observed in attention, interoception, and sensory regions during expressive </w:t>
      </w:r>
      <w:del w:id="1878" w:author="Chelsea Helion" w:date="2024-10-25T21:34:00Z">
        <w:r w:rsidRPr="006E54B4" w:rsidDel="00EC6475">
          <w:rPr>
            <w:rPrChange w:id="1879" w:author="Chelsea Helion" w:date="2024-10-23T10:53:00Z">
              <w:rPr>
                <w:rFonts w:ascii="Aptos" w:hAnsi="Aptos"/>
              </w:rPr>
            </w:rPrChange>
          </w:rPr>
          <w:delText>engagement</w:delText>
        </w:r>
      </w:del>
      <w:ins w:id="1880" w:author="Chelsea Helion" w:date="2024-10-25T21:34:00Z">
        <w:r w:rsidR="00EC6475">
          <w:t>viewing</w:t>
        </w:r>
      </w:ins>
      <w:r w:rsidRPr="006E54B4">
        <w:rPr>
          <w:rPrChange w:id="1881" w:author="Chelsea Helion" w:date="2024-10-23T10:53:00Z">
            <w:rPr>
              <w:rFonts w:ascii="Aptos" w:hAnsi="Aptos"/>
            </w:rPr>
          </w:rPrChange>
        </w:rPr>
        <w:t xml:space="preserve">. </w:t>
      </w:r>
    </w:p>
    <w:p w14:paraId="7CA6108D" w14:textId="66732645" w:rsidR="00DE0869" w:rsidRPr="006E54B4" w:rsidRDefault="00000000" w:rsidP="00FE3980">
      <w:pPr>
        <w:spacing w:line="240" w:lineRule="auto"/>
        <w:ind w:firstLine="720"/>
        <w:jc w:val="both"/>
        <w:rPr>
          <w:rPrChange w:id="1882" w:author="Chelsea Helion" w:date="2024-10-23T10:53:00Z">
            <w:rPr>
              <w:rFonts w:ascii="Aptos" w:hAnsi="Aptos"/>
            </w:rPr>
          </w:rPrChange>
        </w:rPr>
      </w:pPr>
      <w:r w:rsidRPr="006E54B4">
        <w:rPr>
          <w:rPrChange w:id="1883" w:author="Chelsea Helion" w:date="2024-10-23T10:53:00Z">
            <w:rPr>
              <w:rFonts w:ascii="Aptos" w:hAnsi="Aptos"/>
            </w:rPr>
          </w:rPrChange>
        </w:rPr>
        <w:t xml:space="preserve">It would also be valuable to explore a broader range of stimuli using expressive </w:t>
      </w:r>
      <w:del w:id="1884" w:author="Chelsea Helion" w:date="2024-10-25T21:35:00Z">
        <w:r w:rsidRPr="006E54B4" w:rsidDel="00EC6475">
          <w:rPr>
            <w:rPrChange w:id="1885" w:author="Chelsea Helion" w:date="2024-10-23T10:53:00Z">
              <w:rPr>
                <w:rFonts w:ascii="Aptos" w:hAnsi="Aptos"/>
              </w:rPr>
            </w:rPrChange>
          </w:rPr>
          <w:delText xml:space="preserve">engagement </w:delText>
        </w:r>
      </w:del>
      <w:ins w:id="1886" w:author="Chelsea Helion" w:date="2024-10-25T21:35:00Z">
        <w:r w:rsidR="00EC6475">
          <w:t>viewing</w:t>
        </w:r>
        <w:r w:rsidR="00EC6475" w:rsidRPr="006E54B4">
          <w:rPr>
            <w:rPrChange w:id="1887" w:author="Chelsea Helion" w:date="2024-10-23T10:53:00Z">
              <w:rPr>
                <w:rFonts w:ascii="Aptos" w:hAnsi="Aptos"/>
              </w:rPr>
            </w:rPrChange>
          </w:rPr>
          <w:t xml:space="preserve"> </w:t>
        </w:r>
      </w:ins>
      <w:r w:rsidRPr="006E54B4">
        <w:rPr>
          <w:rPrChange w:id="1888" w:author="Chelsea Helion" w:date="2024-10-23T10:53:00Z">
            <w:rPr>
              <w:rFonts w:ascii="Aptos" w:hAnsi="Aptos"/>
            </w:rPr>
          </w:rPrChange>
        </w:rPr>
        <w:t xml:space="preserve">designs, including varying mediums (e.g., video, audio, text), genres (e.g., comedies, dramas, documentaries), emotional tones (e.g., happy, sad, suspenseful), and narrative complexity, as continuous online ratings may prove to be more or less obtrusive depending upon these factors. Collecting continuous </w:t>
      </w:r>
      <w:del w:id="1889" w:author="Chelsea Helion" w:date="2024-10-25T21:36:00Z">
        <w:r w:rsidRPr="006E54B4" w:rsidDel="00EC6475">
          <w:rPr>
            <w:rPrChange w:id="1890" w:author="Chelsea Helion" w:date="2024-10-23T10:53:00Z">
              <w:rPr>
                <w:rFonts w:ascii="Aptos" w:hAnsi="Aptos"/>
              </w:rPr>
            </w:rPrChange>
          </w:rPr>
          <w:delText xml:space="preserve">online </w:delText>
        </w:r>
      </w:del>
      <w:r w:rsidRPr="006E54B4">
        <w:rPr>
          <w:rPrChange w:id="1891" w:author="Chelsea Helion" w:date="2024-10-23T10:53:00Z">
            <w:rPr>
              <w:rFonts w:ascii="Aptos" w:hAnsi="Aptos"/>
            </w:rPr>
          </w:rPrChange>
        </w:rPr>
        <w:t>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06A916E5" w:rsidR="00DE0869" w:rsidRPr="006E54B4" w:rsidRDefault="00000000" w:rsidP="00FE3980">
      <w:pPr>
        <w:spacing w:line="240" w:lineRule="auto"/>
        <w:ind w:firstLine="720"/>
        <w:jc w:val="both"/>
        <w:rPr>
          <w:rPrChange w:id="1892" w:author="Chelsea Helion" w:date="2024-10-23T10:53:00Z">
            <w:rPr>
              <w:rFonts w:ascii="Aptos" w:hAnsi="Aptos"/>
            </w:rPr>
          </w:rPrChange>
        </w:rPr>
      </w:pPr>
      <w:r w:rsidRPr="006E54B4">
        <w:rPr>
          <w:rPrChange w:id="1893" w:author="Chelsea Helion" w:date="2024-10-23T10:53:00Z">
            <w:rPr>
              <w:rFonts w:ascii="Aptos" w:hAnsi="Aptos"/>
            </w:rPr>
          </w:rPrChange>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6E54B4">
        <w:rPr>
          <w:rPrChange w:id="1894" w:author="Chelsea Helion" w:date="2024-10-23T10:53:00Z">
            <w:rPr>
              <w:rFonts w:ascii="Aptos" w:hAnsi="Aptos"/>
            </w:rPr>
          </w:rPrChange>
        </w:rPr>
        <w:t>,</w:t>
      </w:r>
      <w:r w:rsidRPr="006E54B4">
        <w:rPr>
          <w:rPrChange w:id="1895" w:author="Chelsea Helion" w:date="2024-10-23T10:53:00Z">
            <w:rPr>
              <w:rFonts w:ascii="Aptos" w:hAnsi="Aptos"/>
            </w:rPr>
          </w:rPrChange>
        </w:rPr>
        <w:t xml:space="preserve"> could answer these questions by tracking and comparing gaze behavior</w:t>
      </w:r>
      <w:r w:rsidR="008D4759" w:rsidRPr="006E54B4">
        <w:rPr>
          <w:rPrChange w:id="1896" w:author="Chelsea Helion" w:date="2024-10-23T10:53:00Z">
            <w:rPr>
              <w:rFonts w:ascii="Aptos" w:hAnsi="Aptos"/>
            </w:rPr>
          </w:rPrChange>
        </w:rPr>
        <w:t xml:space="preserve"> </w:t>
      </w:r>
      <w:r w:rsidR="00B11CB8" w:rsidRPr="006E54B4">
        <w:rPr>
          <w:rPrChange w:id="1897" w:author="Chelsea Helion" w:date="2024-10-23T10:53:00Z">
            <w:rPr>
              <w:rFonts w:ascii="Aptos" w:hAnsi="Aptos"/>
            </w:rPr>
          </w:rPrChange>
        </w:rPr>
        <w:fldChar w:fldCharType="begin"/>
      </w:r>
      <w:r w:rsidR="008B21B9">
        <w:instrText xml:space="preserve"> ADDIN ZOTERO_ITEM CSL_CITATION {"citationID":"Mt215vKh","properties":{"formattedCitation":"(Hasson et al., 2004)","plainCitation":"(Hasson et al., 2004)","noteIndex":0},"citationItems":[{"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6E54B4">
        <w:rPr>
          <w:rPrChange w:id="1898" w:author="Chelsea Helion" w:date="2024-10-23T10:53:00Z">
            <w:rPr>
              <w:rFonts w:ascii="Aptos" w:hAnsi="Aptos"/>
            </w:rPr>
          </w:rPrChange>
        </w:rPr>
        <w:fldChar w:fldCharType="separate"/>
      </w:r>
      <w:r w:rsidR="00B11CB8" w:rsidRPr="006E54B4">
        <w:rPr>
          <w:rPrChange w:id="1899" w:author="Chelsea Helion" w:date="2024-10-23T10:53:00Z">
            <w:rPr>
              <w:rFonts w:ascii="Aptos" w:hAnsi="Aptos"/>
            </w:rPr>
          </w:rPrChange>
        </w:rPr>
        <w:t>(Hasson et al., 2004)</w:t>
      </w:r>
      <w:r w:rsidR="00B11CB8" w:rsidRPr="006E54B4">
        <w:rPr>
          <w:rPrChange w:id="1900" w:author="Chelsea Helion" w:date="2024-10-23T10:53:00Z">
            <w:rPr>
              <w:rFonts w:ascii="Aptos" w:hAnsi="Aptos"/>
            </w:rPr>
          </w:rPrChange>
        </w:rPr>
        <w:fldChar w:fldCharType="end"/>
      </w:r>
      <w:r w:rsidRPr="006E54B4">
        <w:rPr>
          <w:rPrChange w:id="1901" w:author="Chelsea Helion" w:date="2024-10-23T10:53:00Z">
            <w:rPr>
              <w:rFonts w:ascii="Aptos" w:hAnsi="Aptos"/>
            </w:rPr>
          </w:rPrChange>
        </w:rPr>
        <w:t>. Additionally, employing techniques with higher temporal resolution, such as</w:t>
      </w:r>
      <w:r w:rsidR="009027B2" w:rsidRPr="006E54B4">
        <w:rPr>
          <w:rPrChange w:id="1902" w:author="Chelsea Helion" w:date="2024-10-23T10:53:00Z">
            <w:rPr>
              <w:rFonts w:ascii="Aptos" w:hAnsi="Aptos"/>
            </w:rPr>
          </w:rPrChange>
        </w:rPr>
        <w:t xml:space="preserve"> </w:t>
      </w:r>
      <w:r w:rsidRPr="006E54B4">
        <w:rPr>
          <w:rPrChange w:id="1903" w:author="Chelsea Helion" w:date="2024-10-23T10:53:00Z">
            <w:rPr>
              <w:rFonts w:ascii="Aptos" w:hAnsi="Aptos"/>
            </w:rPr>
          </w:rPrChange>
        </w:rPr>
        <w:t>electroencephalography (EEG), could capture rapid changes in neural activity at a rate more commiserate with vision process than fMRI</w:t>
      </w:r>
      <w:r w:rsidR="008D4759" w:rsidRPr="006E54B4">
        <w:rPr>
          <w:rPrChange w:id="1904" w:author="Chelsea Helion" w:date="2024-10-23T10:53:00Z">
            <w:rPr>
              <w:rFonts w:ascii="Aptos" w:hAnsi="Aptos"/>
            </w:rPr>
          </w:rPrChange>
        </w:rPr>
        <w:t xml:space="preserve"> </w:t>
      </w:r>
      <w:r w:rsidR="00B11CB8" w:rsidRPr="006E54B4">
        <w:rPr>
          <w:rPrChange w:id="1905" w:author="Chelsea Helion" w:date="2024-10-23T10:53:00Z">
            <w:rPr>
              <w:rFonts w:ascii="Aptos" w:hAnsi="Aptos"/>
            </w:rPr>
          </w:rPrChange>
        </w:rPr>
        <w:fldChar w:fldCharType="begin"/>
      </w:r>
      <w:r w:rsidR="008B21B9">
        <w:instrText xml:space="preserve"> ADDIN ZOTERO_ITEM CSL_CITATION {"citationID":"KGxN8zJW","properties":{"formattedCitation":"(Axelrod et al., 2023)","plainCitation":"(Axelrod et al., 2023)","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6E54B4">
        <w:rPr>
          <w:rPrChange w:id="1906" w:author="Chelsea Helion" w:date="2024-10-23T10:53:00Z">
            <w:rPr>
              <w:rFonts w:ascii="Aptos" w:hAnsi="Aptos"/>
            </w:rPr>
          </w:rPrChange>
        </w:rPr>
        <w:fldChar w:fldCharType="separate"/>
      </w:r>
      <w:r w:rsidR="003F613E" w:rsidRPr="006E54B4">
        <w:rPr>
          <w:rPrChange w:id="1907" w:author="Chelsea Helion" w:date="2024-10-23T10:53:00Z">
            <w:rPr>
              <w:rFonts w:ascii="Aptos" w:hAnsi="Aptos"/>
            </w:rPr>
          </w:rPrChange>
        </w:rPr>
        <w:t>(Axelrod et al., 2023)</w:t>
      </w:r>
      <w:r w:rsidR="00B11CB8" w:rsidRPr="006E54B4">
        <w:rPr>
          <w:rPrChange w:id="1908" w:author="Chelsea Helion" w:date="2024-10-23T10:53:00Z">
            <w:rPr>
              <w:rFonts w:ascii="Aptos" w:hAnsi="Aptos"/>
            </w:rPr>
          </w:rPrChange>
        </w:rPr>
        <w:fldChar w:fldCharType="end"/>
      </w:r>
      <w:r w:rsidRPr="006E54B4">
        <w:rPr>
          <w:rPrChange w:id="1909" w:author="Chelsea Helion" w:date="2024-10-23T10:53:00Z">
            <w:rPr>
              <w:rFonts w:ascii="Aptos" w:hAnsi="Aptos"/>
            </w:rPr>
          </w:rPrChange>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6E54B4" w:rsidRDefault="00000000" w:rsidP="00FE3980">
      <w:pPr>
        <w:spacing w:line="240" w:lineRule="auto"/>
        <w:ind w:firstLine="720"/>
        <w:jc w:val="both"/>
        <w:rPr>
          <w:rPrChange w:id="1910" w:author="Chelsea Helion" w:date="2024-10-23T10:53:00Z">
            <w:rPr>
              <w:rFonts w:ascii="Aptos" w:hAnsi="Aptos"/>
            </w:rPr>
          </w:rPrChange>
        </w:rPr>
      </w:pPr>
      <w:r w:rsidRPr="006E54B4">
        <w:rPr>
          <w:rPrChange w:id="1911" w:author="Chelsea Helion" w:date="2024-10-23T10:53:00Z">
            <w:rPr>
              <w:rFonts w:ascii="Aptos" w:hAnsi="Aptos"/>
            </w:rPr>
          </w:rPrChange>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6E54B4">
        <w:rPr>
          <w:rPrChange w:id="1912" w:author="Chelsea Helion" w:date="2024-10-23T10:53:00Z">
            <w:rPr>
              <w:rFonts w:ascii="Aptos" w:hAnsi="Aptos"/>
            </w:rPr>
          </w:rPrChange>
        </w:rPr>
        <w:t>whom</w:t>
      </w:r>
      <w:proofErr w:type="gramEnd"/>
      <w:r w:rsidRPr="006E54B4">
        <w:rPr>
          <w:rPrChange w:id="1913" w:author="Chelsea Helion" w:date="2024-10-23T10:53:00Z">
            <w:rPr>
              <w:rFonts w:ascii="Aptos" w:hAnsi="Aptos"/>
            </w:rPr>
          </w:rPrChange>
        </w:rPr>
        <w:t xml:space="preserve"> may experience challenges attempting to identify and build upon existing work. We experienced this ourselves in the development of this manuscript, as disparate literatures with shared interests in </w:t>
      </w:r>
      <w:r w:rsidRPr="006E54B4">
        <w:rPr>
          <w:rPrChange w:id="1914" w:author="Chelsea Helion" w:date="2024-10-23T10:53:00Z">
            <w:rPr>
              <w:rFonts w:ascii="Aptos" w:hAnsi="Aptos"/>
            </w:rPr>
          </w:rPrChange>
        </w:rPr>
        <w:lastRenderedPageBreak/>
        <w:t>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6E54B4" w:rsidRDefault="00FE3980">
      <w:pPr>
        <w:rPr>
          <w:b/>
          <w:rPrChange w:id="1915" w:author="Chelsea Helion" w:date="2024-10-23T10:53:00Z">
            <w:rPr>
              <w:rFonts w:ascii="Aptos" w:hAnsi="Aptos"/>
              <w:b/>
            </w:rPr>
          </w:rPrChange>
        </w:rPr>
      </w:pPr>
      <w:r w:rsidRPr="006E54B4">
        <w:rPr>
          <w:b/>
          <w:rPrChange w:id="1916" w:author="Chelsea Helion" w:date="2024-10-23T10:53:00Z">
            <w:rPr>
              <w:rFonts w:ascii="Aptos" w:hAnsi="Aptos"/>
              <w:b/>
            </w:rPr>
          </w:rPrChange>
        </w:rPr>
        <w:br w:type="page"/>
      </w:r>
    </w:p>
    <w:p w14:paraId="0F9982F7" w14:textId="17D07C77" w:rsidR="00DE0869" w:rsidRPr="006E54B4" w:rsidRDefault="00000000" w:rsidP="00FE3980">
      <w:pPr>
        <w:spacing w:line="240" w:lineRule="auto"/>
        <w:jc w:val="both"/>
        <w:rPr>
          <w:b/>
          <w:rPrChange w:id="1917" w:author="Chelsea Helion" w:date="2024-10-23T10:53:00Z">
            <w:rPr>
              <w:rFonts w:ascii="Aptos" w:hAnsi="Aptos"/>
              <w:b/>
            </w:rPr>
          </w:rPrChange>
        </w:rPr>
      </w:pPr>
      <w:r w:rsidRPr="006E54B4">
        <w:rPr>
          <w:b/>
          <w:rPrChange w:id="1918" w:author="Chelsea Helion" w:date="2024-10-23T10:53:00Z">
            <w:rPr>
              <w:rFonts w:ascii="Aptos" w:hAnsi="Aptos"/>
              <w:b/>
            </w:rPr>
          </w:rPrChange>
        </w:rPr>
        <w:lastRenderedPageBreak/>
        <w:t>Conclusion</w:t>
      </w:r>
    </w:p>
    <w:p w14:paraId="0F41ECA4" w14:textId="180A2C48" w:rsidR="00DE0869" w:rsidRPr="006E54B4" w:rsidRDefault="00000000" w:rsidP="00FE3980">
      <w:pPr>
        <w:spacing w:line="240" w:lineRule="auto"/>
        <w:ind w:firstLine="540"/>
        <w:jc w:val="both"/>
        <w:rPr>
          <w:rPrChange w:id="1919" w:author="Chelsea Helion" w:date="2024-10-23T10:53:00Z">
            <w:rPr>
              <w:rFonts w:ascii="Aptos" w:hAnsi="Aptos"/>
            </w:rPr>
          </w:rPrChange>
        </w:rPr>
      </w:pPr>
      <w:r w:rsidRPr="006E54B4">
        <w:rPr>
          <w:rPrChange w:id="1920" w:author="Chelsea Helion" w:date="2024-10-23T10:53:00Z">
            <w:rPr>
              <w:rFonts w:ascii="Aptos" w:hAnsi="Aptos"/>
            </w:rPr>
          </w:rPrChange>
        </w:rPr>
        <w:t xml:space="preserve">In this study, we directly compared neural activity of subjects while they either </w:t>
      </w:r>
      <w:r w:rsidR="009027B2" w:rsidRPr="006E54B4">
        <w:rPr>
          <w:rPrChange w:id="1921" w:author="Chelsea Helion" w:date="2024-10-23T10:53:00Z">
            <w:rPr>
              <w:rFonts w:ascii="Aptos" w:hAnsi="Aptos"/>
            </w:rPr>
          </w:rPrChange>
        </w:rPr>
        <w:t>continuously rated</w:t>
      </w:r>
      <w:r w:rsidRPr="006E54B4">
        <w:rPr>
          <w:rPrChange w:id="1922" w:author="Chelsea Helion" w:date="2024-10-23T10:53:00Z">
            <w:rPr>
              <w:rFonts w:ascii="Aptos" w:hAnsi="Aptos"/>
            </w:rPr>
          </w:rPrChange>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6E54B4">
        <w:rPr>
          <w:rPrChange w:id="1923" w:author="Chelsea Helion" w:date="2024-10-23T10:53:00Z">
            <w:rPr>
              <w:rFonts w:ascii="Aptos" w:hAnsi="Aptos"/>
            </w:rPr>
          </w:rPrChange>
        </w:rPr>
        <w:t>FFG</w:t>
      </w:r>
      <w:r w:rsidRPr="006E54B4">
        <w:rPr>
          <w:rPrChange w:id="1924" w:author="Chelsea Helion" w:date="2024-10-23T10:53:00Z">
            <w:rPr>
              <w:rFonts w:ascii="Aptos" w:hAnsi="Aptos"/>
            </w:rPr>
          </w:rPrChange>
        </w:rPr>
        <w:t>, TPJ</w:t>
      </w:r>
      <w:r w:rsidR="00745ABA" w:rsidRPr="006E54B4">
        <w:rPr>
          <w:rPrChange w:id="1925" w:author="Chelsea Helion" w:date="2024-10-23T10:53:00Z">
            <w:rPr>
              <w:rFonts w:ascii="Aptos" w:hAnsi="Aptos"/>
            </w:rPr>
          </w:rPrChange>
        </w:rPr>
        <w:t>, TP</w:t>
      </w:r>
      <w:r w:rsidRPr="006E54B4">
        <w:rPr>
          <w:rPrChange w:id="1926" w:author="Chelsea Helion" w:date="2024-10-23T10:53:00Z">
            <w:rPr>
              <w:rFonts w:ascii="Aptos" w:hAnsi="Aptos"/>
            </w:rPr>
          </w:rPrChange>
        </w:rPr>
        <w:t xml:space="preserve">, </w:t>
      </w:r>
      <w:proofErr w:type="spellStart"/>
      <w:r w:rsidRPr="006E54B4">
        <w:rPr>
          <w:rPrChange w:id="1927" w:author="Chelsea Helion" w:date="2024-10-23T10:53:00Z">
            <w:rPr>
              <w:rFonts w:ascii="Aptos" w:hAnsi="Aptos"/>
            </w:rPr>
          </w:rPrChange>
        </w:rPr>
        <w:t>pCUN</w:t>
      </w:r>
      <w:proofErr w:type="spellEnd"/>
      <w:r w:rsidRPr="006E54B4">
        <w:rPr>
          <w:rPrChange w:id="1928" w:author="Chelsea Helion" w:date="2024-10-23T10:53:00Z">
            <w:rPr>
              <w:rFonts w:ascii="Aptos" w:hAnsi="Aptos"/>
            </w:rPr>
          </w:rPrChange>
        </w:rPr>
        <w:t xml:space="preserve">) did demonstrate differential activation </w:t>
      </w:r>
      <w:proofErr w:type="gramStart"/>
      <w:r w:rsidRPr="006E54B4">
        <w:rPr>
          <w:rPrChange w:id="1929" w:author="Chelsea Helion" w:date="2024-10-23T10:53:00Z">
            <w:rPr>
              <w:rFonts w:ascii="Aptos" w:hAnsi="Aptos"/>
            </w:rPr>
          </w:rPrChange>
        </w:rPr>
        <w:t>as a consequence of</w:t>
      </w:r>
      <w:proofErr w:type="gramEnd"/>
      <w:r w:rsidRPr="006E54B4">
        <w:rPr>
          <w:rPrChange w:id="1930" w:author="Chelsea Helion" w:date="2024-10-23T10:53:00Z">
            <w:rPr>
              <w:rFonts w:ascii="Aptos" w:hAnsi="Aptos"/>
            </w:rPr>
          </w:rPrChange>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1931" w:name="_3m71kq8syq2c" w:colFirst="0" w:colLast="0"/>
      <w:bookmarkEnd w:id="1931"/>
    </w:p>
    <w:p w14:paraId="119EA104" w14:textId="54F3B8F5" w:rsidR="009623C0" w:rsidRPr="002947A3" w:rsidRDefault="009623C0">
      <w:pPr>
        <w:pStyle w:val="Heading2"/>
        <w:spacing w:before="0" w:after="0" w:line="240" w:lineRule="auto"/>
        <w:jc w:val="both"/>
        <w:rPr>
          <w:b/>
          <w:bCs/>
          <w:sz w:val="22"/>
          <w:szCs w:val="22"/>
        </w:rPr>
        <w:pPrChange w:id="1932" w:author="Chelsea Helion" w:date="2024-10-25T12:15:00Z">
          <w:pPr>
            <w:pStyle w:val="Heading2"/>
            <w:spacing w:before="0" w:after="0" w:line="240" w:lineRule="auto"/>
            <w:ind w:firstLine="720"/>
            <w:jc w:val="both"/>
          </w:pPr>
        </w:pPrChange>
      </w:pPr>
      <w:del w:id="1933" w:author="Billy Mitchell" w:date="2024-10-30T09:47:00Z" w16du:dateUtc="2024-10-30T13:47:00Z">
        <w:r w:rsidRPr="002947A3" w:rsidDel="00A565EC">
          <w:rPr>
            <w:b/>
            <w:bCs/>
            <w:sz w:val="22"/>
            <w:szCs w:val="22"/>
          </w:rPr>
          <w:delText>Methods</w:delText>
        </w:r>
      </w:del>
      <w:ins w:id="1934" w:author="Billy Mitchell" w:date="2024-10-30T09:47:00Z" w16du:dateUtc="2024-10-30T13:47:00Z">
        <w:r w:rsidR="00A565EC">
          <w:rPr>
            <w:b/>
            <w:bCs/>
            <w:sz w:val="22"/>
            <w:szCs w:val="22"/>
          </w:rPr>
          <w:t>Materials and Methods</w:t>
        </w:r>
      </w:ins>
    </w:p>
    <w:p w14:paraId="0D93C9A2" w14:textId="77777777"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w:t>
      </w:r>
      <w:proofErr w:type="gramStart"/>
      <w:r w:rsidRPr="002947A3">
        <w:t>)  ranged</w:t>
      </w:r>
      <w:proofErr w:type="gramEnd"/>
      <w:r w:rsidRPr="002947A3">
        <w:t xml:space="preserve">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 All participants provided written informed consent as approved by a local Institutional Review Board.</w:t>
      </w:r>
    </w:p>
    <w:p w14:paraId="2B7E7E7F" w14:textId="77777777" w:rsidR="009623C0" w:rsidRDefault="009623C0" w:rsidP="009623C0">
      <w:pPr>
        <w:spacing w:line="240" w:lineRule="auto"/>
        <w:jc w:val="both"/>
      </w:pPr>
    </w:p>
    <w:p w14:paraId="6D84D288" w14:textId="6734E250" w:rsidR="009623C0" w:rsidRDefault="009623C0" w:rsidP="009623C0">
      <w:pPr>
        <w:spacing w:line="240" w:lineRule="auto"/>
        <w:jc w:val="both"/>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8B21B9">
        <w:instrText xml:space="preserve"> ADDIN ZOTERO_ITEM CSL_CITATION {"citationID":"2wczqXgj","properties":{"formattedCitation":"(Kimberley et al., 2008)","plainCitation":"(Kimberley et al., 2008)","dontUpdate":true,"noteIndex":0},"citationItems":[{"id":20910,"uris":["http://zotero.org/users/6239255/items/7MZZWZTX","http://zotero.org/users/6239255/items/J2WIKVVS"],"itemData":{"id":20910,"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Pr="002947A3">
        <w:t>Kimberley et al., (2008)</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finger incremented the scale by 5% closer towards the left pole (i.e., 100% certain of guilt) and </w:t>
      </w:r>
      <w:r w:rsidRPr="002947A3">
        <w:lastRenderedPageBreak/>
        <w:t xml:space="preserve">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w:t>
      </w:r>
      <w:del w:id="1935" w:author="Chelsea Helion" w:date="2024-10-25T12:16:00Z">
        <w:r w:rsidRPr="002947A3" w:rsidDel="009623C0">
          <w:delText>s</w:delText>
        </w:r>
      </w:del>
      <w:r w:rsidRPr="002947A3">
        <w:t xml:space="preserve"> of th</w:t>
      </w:r>
      <w:ins w:id="1936" w:author="Chelsea Helion" w:date="2024-10-25T12:16:00Z">
        <w:r>
          <w:t>e first</w:t>
        </w:r>
      </w:ins>
      <w:del w:id="1937" w:author="Chelsea Helion" w:date="2024-10-25T12:16:00Z">
        <w:r w:rsidRPr="002947A3" w:rsidDel="009623C0">
          <w:delText>ose</w:delText>
        </w:r>
      </w:del>
      <w:r w:rsidRPr="002947A3">
        <w:t xml:space="preserve"> task</w:t>
      </w:r>
      <w:ins w:id="1938" w:author="Chelsea Helion" w:date="2024-10-25T12:16:00Z">
        <w:r>
          <w:t xml:space="preserve"> and analysis of the verbal details of the second</w:t>
        </w:r>
      </w:ins>
      <w:del w:id="1939" w:author="Chelsea Helion" w:date="2024-10-25T12:16:00Z">
        <w:r w:rsidRPr="002947A3" w:rsidDel="009623C0">
          <w:delText>s</w:delText>
        </w:r>
      </w:del>
      <w:r w:rsidRPr="002947A3">
        <w:t xml:space="preserve"> </w:t>
      </w:r>
      <w:ins w:id="1940" w:author="Chelsea Helion" w:date="2024-10-25T12:16:00Z">
        <w:r>
          <w:t xml:space="preserve">are </w:t>
        </w:r>
      </w:ins>
      <w:del w:id="1941" w:author="Chelsea Helion" w:date="2024-10-25T12:16:00Z">
        <w:r w:rsidRPr="002947A3" w:rsidDel="009623C0">
          <w:delText xml:space="preserve">are </w:delText>
        </w:r>
      </w:del>
      <w:r w:rsidRPr="002947A3">
        <w:t xml:space="preserve">outside of the purview of the present </w:t>
      </w:r>
      <w:proofErr w:type="gramStart"/>
      <w:r w:rsidRPr="002947A3">
        <w:t>manuscript, and</w:t>
      </w:r>
      <w:proofErr w:type="gramEnd"/>
      <w:r w:rsidRPr="002947A3">
        <w:t xml:space="preserve"> will be characterized in future work. All scripts associated with this task are publicly available at https://github.com/wj-mitchell/Expressive_V_Reflective.  </w:t>
      </w:r>
    </w:p>
    <w:p w14:paraId="318B6C34" w14:textId="77777777" w:rsidR="0076279C" w:rsidRDefault="0076279C" w:rsidP="009623C0">
      <w:pPr>
        <w:spacing w:line="240" w:lineRule="auto"/>
        <w:jc w:val="both"/>
      </w:pPr>
    </w:p>
    <w:p w14:paraId="13238D66" w14:textId="3CDAEBDB" w:rsidR="0076279C" w:rsidRDefault="0076279C" w:rsidP="0076279C">
      <w:pPr>
        <w:spacing w:line="240" w:lineRule="auto"/>
        <w:jc w:val="both"/>
      </w:pPr>
      <w:r w:rsidRPr="002947A3">
        <w:rPr>
          <w:b/>
        </w:rPr>
        <w:t xml:space="preserve">Experimental display and rating a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8B21B9">
        <w:instrText xml:space="preserve"> ADDIN ZOTERO_ITEM CSL_CITATION {"citationID":"evhOC8cS","properties":{"formattedCitation":"(Girard &amp; Wright, 2018)","plainCitation":"(Girard &amp; Wright, 2018)","dontUpdate":true,"noteIndex":0},"citationItems":[{"id":20889,"uris":["http://zotero.org/users/6239255/items/TUT6KNQN"],"itemData":{"id":20889,"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Pr="002947A3">
        <w:t>Girard &amp; Wright (2018)</w:t>
      </w:r>
      <w:r w:rsidRPr="002947A3">
        <w:fldChar w:fldCharType="end"/>
      </w:r>
      <w:r w:rsidRPr="002947A3">
        <w:t xml:space="preserve"> contains a useful summary of these efforts). We designed a novel script programmed in Python [v3.8.13] </w:t>
      </w:r>
      <w:r w:rsidRPr="002947A3">
        <w:fldChar w:fldCharType="begin"/>
      </w:r>
      <w:r w:rsidR="008B21B9">
        <w:instrText xml:space="preserve"> ADDIN ZOTERO_ITEM CSL_CITATION {"citationID":"dGGIwqAO","properties":{"formattedCitation":"(van Rossum, 1995)","plainCitation":"(van Rossum, 199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Pr="002947A3">
        <w:t>(van Rossum, 1995)</w:t>
      </w:r>
      <w:r w:rsidRPr="002947A3">
        <w:fldChar w:fldCharType="end"/>
      </w:r>
      <w:r w:rsidRPr="002947A3">
        <w:t xml:space="preserve"> using the PsychoPy [v2021.2.3] </w:t>
      </w:r>
      <w:r w:rsidRPr="002947A3">
        <w:fldChar w:fldCharType="begin"/>
      </w:r>
      <w:r w:rsidR="008B21B9">
        <w:instrText xml:space="preserve"> ADDIN ZOTERO_ITEM CSL_CITATION {"citationID":"8g4Ft3c4","properties":{"formattedCitation":"(Peirce et al., 2019)","plainCitation":"(Peirce et al., 2019)","noteIndex":0},"citationItems":[{"id":20983,"uris":["http://zotero.org/users/6239255/items/ST7ITYI7"],"itemData":{"id":209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Pr="002947A3">
        <w:t>(Peirce et al., 2019)</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5F5CC111" w14:textId="77777777" w:rsidR="0076279C" w:rsidRDefault="0076279C" w:rsidP="0076279C">
      <w:pPr>
        <w:spacing w:line="240" w:lineRule="auto"/>
        <w:jc w:val="both"/>
      </w:pPr>
    </w:p>
    <w:p w14:paraId="20BDD18A" w14:textId="713A7908" w:rsidR="0076279C" w:rsidRPr="002947A3" w:rsidRDefault="0076279C">
      <w:pPr>
        <w:spacing w:line="240" w:lineRule="auto"/>
        <w:jc w:val="both"/>
        <w:pPrChange w:id="1942" w:author="Chelsea Helion" w:date="2024-10-25T12:17:00Z">
          <w:pPr>
            <w:spacing w:line="240" w:lineRule="auto"/>
            <w:ind w:firstLine="720"/>
            <w:jc w:val="both"/>
          </w:pPr>
        </w:pPrChange>
      </w:pPr>
      <w:r w:rsidRPr="002947A3">
        <w:rPr>
          <w:b/>
        </w:rPr>
        <w:t xml:space="preserve">Image A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r w:rsidR="008B21B9">
        <w:instrText xml:space="preserve"> ADDIN ZOTERO_ITEM CSL_CITATION {"citationID":"cAYjiEBQ","properties":{"formattedCitation":"(J. Chen et al., 2017)","plainCitation":"(J. Chen et al., 2017)","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Pr="002947A3">
        <w:fldChar w:fldCharType="separate"/>
      </w:r>
      <w:r w:rsidRPr="002947A3">
        <w:t>(J. Chen et al., 2017)</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6300F6FF" w14:textId="77777777" w:rsidR="0076279C" w:rsidRDefault="0076279C" w:rsidP="0076279C">
      <w:pPr>
        <w:spacing w:line="240" w:lineRule="auto"/>
        <w:jc w:val="both"/>
        <w:rPr>
          <w:b/>
        </w:rPr>
      </w:pPr>
    </w:p>
    <w:p w14:paraId="2D1C6F81" w14:textId="66EB113B" w:rsidR="0076279C" w:rsidRPr="002947A3" w:rsidRDefault="0076279C">
      <w:pPr>
        <w:spacing w:line="240" w:lineRule="auto"/>
        <w:jc w:val="both"/>
        <w:pPrChange w:id="1943" w:author="Chelsea Helion" w:date="2024-10-25T12:18:00Z">
          <w:pPr>
            <w:spacing w:line="240" w:lineRule="auto"/>
            <w:ind w:firstLine="720"/>
            <w:jc w:val="both"/>
          </w:pPr>
        </w:pPrChange>
      </w:pPr>
      <w:r w:rsidRPr="002947A3">
        <w:rPr>
          <w:b/>
        </w:rPr>
        <w:t xml:space="preserve">Audio d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p>
    <w:p w14:paraId="79EA916E" w14:textId="77777777" w:rsidR="0076279C" w:rsidRDefault="0076279C" w:rsidP="0076279C">
      <w:pPr>
        <w:spacing w:line="240" w:lineRule="auto"/>
        <w:jc w:val="both"/>
        <w:rPr>
          <w:b/>
        </w:rPr>
      </w:pPr>
    </w:p>
    <w:p w14:paraId="36EE6F92" w14:textId="334D86EB" w:rsidR="0076279C" w:rsidRPr="002947A3" w:rsidRDefault="0076279C">
      <w:pPr>
        <w:spacing w:line="240" w:lineRule="auto"/>
        <w:jc w:val="both"/>
        <w:pPrChange w:id="1944" w:author="Chelsea Helion" w:date="2024-10-25T12:18:00Z">
          <w:pPr>
            <w:spacing w:line="240" w:lineRule="auto"/>
            <w:ind w:firstLine="720"/>
            <w:jc w:val="both"/>
          </w:pPr>
        </w:pPrChange>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8B21B9">
        <w:instrText xml:space="preserve"> ADDIN ZOTERO_ITEM CSL_CITATION {"citationID":"BTLPnAdB","properties":{"formattedCitation":"(Halchenko et al., 2021)","plainCitation":"(Halchenko et al., 2021)","noteIndex":0},"citationItems":[{"id":20982,"uris":["http://zotero.org/users/6239255/items/M54SWAQ7"],"itemData":{"id":20982,"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Pr="002947A3">
        <w:t>(Halchenko et al., 2021)</w:t>
      </w:r>
      <w:r w:rsidRPr="002947A3">
        <w:fldChar w:fldCharType="end"/>
      </w:r>
      <w:r w:rsidRPr="002947A3">
        <w:t xml:space="preserve">. Neuroimaging data was preprocessed with the standard fMRIPrep [v20.2.6] pipeline </w:t>
      </w:r>
      <w:r w:rsidRPr="002947A3">
        <w:fldChar w:fldCharType="begin"/>
      </w:r>
      <w:r w:rsidR="008B21B9">
        <w:instrText xml:space="preserve"> ADDIN ZOTERO_ITEM CSL_CITATION {"citationID":"SqDYiicV","properties":{"formattedCitation":"(Esteban et al., 2017)","plainCitation":"(Esteban et al., 2017)","noteIndex":0},"citationItems":[{"id":11880,"uris":["http://zotero.org/users/6239255/items/B7XGE9N2"],"itemData":{"id":1188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Pr="002947A3">
        <w:t>(Esteban et al., 2017)</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Pr="002947A3">
        <w: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Pr="002947A3">
        <w:t>(Jenkinson et al., 2012)</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78F45D24" w:rsidR="0076279C" w:rsidRPr="002947A3" w:rsidRDefault="0076279C" w:rsidP="0076279C">
      <w:pPr>
        <w:spacing w:line="240" w:lineRule="auto"/>
        <w:ind w:firstLine="720"/>
        <w:jc w:val="both"/>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D45595">
        <w:instrText xml:space="preserve"> ADDIN ZOTERO_ITEM CSL_CITATION {"citationID":"vgE0kQdw","properties":{"formattedCitation":"(L. Chang et al., 2018)","plainCitation":"(L. Chang et al., 2018)","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45595" w:rsidRPr="00D45595">
        <w:t>(L. Chang et al., 201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8B21B9">
        <w:instrText xml:space="preserve"> ADDIN ZOTERO_ITEM CSL_CITATION {"citationID":"TuYRdtBT","properties":{"formattedCitation":"(Schaefer et al., 2018)","plainCitation":"(Schaefer et al., 2018)","noteIndex":0},"citationItems":[{"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Pr="002947A3">
        <w:t>(Schaefer et al., 2018)</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8B21B9">
        <w:instrText xml:space="preserve"> ADDIN ZOTERO_ITEM CSL_CITATION {"citationID":"WzDJL7Iq","properties":{"formattedCitation":"(Van Essen et al., 2012)","plainCitation":"(Van Essen et al., 2012)","noteIndex":0},"citationItems":[{"id":20951,"uris":["http://zotero.org/users/6239255/items/T77LRRYR"],"itemData":{"id":20951,"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Pr="002947A3">
        <w:t>(Van Essen et al., 2012)</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008B21B9">
        <w:instrText xml:space="preserve"> ADDIN ZOTERO_ITEM CSL_CITATION {"citationID":"hwf4NXDO","properties":{"formattedCitation":"(Hendriks et al., 2017)","plainCitation":"(Hendriks et al., 2017)","noteIndex":0},"citationItems":[{"id":12001,"uris":["http://zotero.org/users/6239255/items/B58UM36G"],"itemData":{"id":12001,"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Pr="002947A3">
        <w:t>(Hendriks et al., 2017)</w:t>
      </w:r>
      <w:r w:rsidRPr="002947A3">
        <w:fldChar w:fldCharType="end"/>
      </w:r>
      <w:r w:rsidRPr="002947A3">
        <w:t xml:space="preserve">. </w:t>
      </w:r>
    </w:p>
    <w:p w14:paraId="1A796C87" w14:textId="77777777" w:rsidR="0076279C" w:rsidRDefault="0076279C" w:rsidP="0076279C">
      <w:pPr>
        <w:spacing w:line="240" w:lineRule="auto"/>
        <w:jc w:val="both"/>
        <w:rPr>
          <w:b/>
        </w:rPr>
      </w:pPr>
    </w:p>
    <w:p w14:paraId="17962DAA" w14:textId="39C6CB7E" w:rsidR="0076279C" w:rsidRPr="002947A3" w:rsidRDefault="0076279C">
      <w:pPr>
        <w:spacing w:line="240" w:lineRule="auto"/>
        <w:jc w:val="both"/>
        <w:pPrChange w:id="1945" w:author="Chelsea Helion" w:date="2024-10-25T12:18:00Z">
          <w:pPr>
            <w:spacing w:line="240" w:lineRule="auto"/>
            <w:ind w:firstLine="720"/>
            <w:jc w:val="both"/>
          </w:pPr>
        </w:pPrChange>
      </w:pPr>
      <w:r w:rsidRPr="002947A3">
        <w:rPr>
          <w:b/>
        </w:rPr>
        <w:t xml:space="preserve">Univariate Analysis. </w:t>
      </w:r>
      <w:r w:rsidRPr="002947A3">
        <w:t xml:space="preserve">FSL's [v6.0.5.1] FEAT [v6.0.0] </w:t>
      </w:r>
      <w:r w:rsidRPr="002947A3">
        <w:fldChar w:fldCharType="begin"/>
      </w:r>
      <w:r w:rsidRPr="002947A3">
        <w: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Pr="002947A3">
        <w:t>(Jenkinson et al., 2012)</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4D001C6B" w:rsidR="0076279C" w:rsidRPr="002947A3" w:rsidRDefault="0076279C" w:rsidP="0076279C">
      <w:pPr>
        <w:spacing w:line="240" w:lineRule="auto"/>
        <w:ind w:firstLine="720"/>
        <w:jc w:val="both"/>
      </w:pPr>
      <w:r w:rsidRPr="002947A3">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008B21B9">
        <w:instrText xml:space="preserve"> ADDIN ZOTERO_ITEM CSL_CITATION {"citationID":"kZra6KpM","properties":{"formattedCitation":"(Mumford, 2017)","plainCitation":"(Mumford, 2017)","noteIndex":0},"citationItems":[{"id":"llvwoHae/Izc7FuQi","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Pr="006E54B4">
        <w:t>(Mumford, 2017)</w:t>
      </w:r>
      <w:r w:rsidRPr="006E54B4">
        <w:fldChar w:fldCharType="end"/>
      </w:r>
      <w:r w:rsidRPr="002947A3">
        <w:t>.</w:t>
      </w:r>
    </w:p>
    <w:p w14:paraId="395D632E" w14:textId="50D9F3F0"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8B21B9">
        <w:instrText xml:space="preserve"> ADDIN ZOTERO_ITEM CSL_CITATION {"citationID":"9NvCSEb5","properties":{"formattedCitation":"(Friston et al., 1995)","plainCitation":"(Friston et al., 1995)","noteIndex":0},"citationItems":[{"id":20976,"uris":["http://zotero.org/users/6239255/items/2X2E4YSS"],"itemData":{"id":20976,"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Pr="002947A3">
        <w:t>(Friston et al., 1995)</w:t>
      </w:r>
      <w:r w:rsidRPr="002947A3">
        <w:fldChar w:fldCharType="end"/>
      </w:r>
      <w:r w:rsidRPr="002947A3">
        <w:t xml:space="preserve"> - an especially important adjustment for long duration stimuli </w:t>
      </w:r>
      <w:r w:rsidRPr="002947A3">
        <w:fldChar w:fldCharType="begin"/>
      </w:r>
      <w:r w:rsidR="008B21B9">
        <w:instrText xml:space="preserve"> ADDIN ZOTERO_ITEM CSL_CITATION {"citationID":"4d3fKu2T","properties":{"formattedCitation":"(Power et al., 2014)","plainCitation":"(Power et al., 2014)","noteIndex":0},"citationItems":[{"id":20974,"uris":["http://zotero.org/users/6239255/items/IUCGI8ES"],"itemData":{"id":20974,"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Pr="002947A3">
        <w:t>(Power et al., 2014)</w:t>
      </w:r>
      <w:r w:rsidRPr="002947A3">
        <w:fldChar w:fldCharType="end"/>
      </w:r>
      <w:r w:rsidRPr="002947A3">
        <w:t xml:space="preserve"> - as well as the first five temporal and anatomical components identified by fMRIPrep, which account for time- and spatial-</w:t>
      </w:r>
      <w:r w:rsidRPr="002947A3">
        <w:lastRenderedPageBreak/>
        <w:t xml:space="preserve">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8B21B9">
        <w:instrText xml:space="preserve"> ADDIN ZOTERO_ITEM CSL_CITATION {"citationID":"YXCJp5QM","properties":{"formattedCitation":"(Bradski, 2000)","plainCitation":"(Bradski, 2000)","noteIndex":0},"citationItems":[{"id":20973,"uris":["http://zotero.org/users/6239255/items/XS9367EL"],"itemData":{"id":20973,"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Pr="002947A3">
        <w:t>(Bradski, 2000)</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8B21B9">
        <w:instrText xml:space="preserve"> ADDIN ZOTERO_ITEM CSL_CITATION {"citationID":"IULtgncO","properties":{"formattedCitation":"(McFee et al., 2015)","plainCitation":"(McFee et al., 2015)","noteIndex":0},"citationItems":[{"id":20971,"uris":["http://zotero.org/users/6239255/items/72JGTU6M"],"itemData":{"id":2097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Pr="002947A3">
        <w:t>(McFee et al., 201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8B21B9">
        <w:instrText xml:space="preserve"> ADDIN ZOTERO_ITEM CSL_CITATION {"citationID":"sKT8NXHt","properties":{"formattedCitation":"(OpenAI, 2023)","plainCitation":"(OpenAI, 2023)","noteIndex":0},"citationItems":[{"id":20972,"uris":["http://zotero.org/users/6239255/items/XMPTFXLL"],"itemData":{"id":20972,"type":"software","title":"Whisper","URL":"https://github.com/openai/whisper","author":[{"literal":"OpenAI"}],"issued":{"date-parts":[["2023"]]}}}],"schema":"https://github.com/citation-style-language/schema/raw/master/csl-citation.json"} </w:instrText>
      </w:r>
      <w:r w:rsidRPr="002947A3">
        <w:fldChar w:fldCharType="separate"/>
      </w:r>
      <w:r w:rsidRPr="002947A3">
        <w:t>(OpenAI, 2023)</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8B21B9">
        <w:instrText xml:space="preserve"> ADDIN ZOTERO_ITEM CSL_CITATION {"citationID":"lctyKWtg","properties":{"formattedCitation":"(Ageitgey, 2023)","plainCitation":"(Ageitgey, 2023)","noteIndex":0},"citationItems":[{"id":20970,"uris":["http://zotero.org/users/6239255/items/E7NH4ST8"],"itemData":{"id":20970,"type":"software","title":"face-recognition","URL":"https://pypi.org/project/face-recognition/","author":[{"family":"Ageitgey","given":"Adam"}],"issued":{"date-parts":[["2023"]]}}}],"schema":"https://github.com/citation-style-language/schema/raw/master/csl-citation.json"} </w:instrText>
      </w:r>
      <w:r w:rsidRPr="002947A3">
        <w:fldChar w:fldCharType="separate"/>
      </w:r>
      <w:r w:rsidRPr="002947A3">
        <w:t>(</w:t>
      </w:r>
      <w:proofErr w:type="spellStart"/>
      <w:r w:rsidRPr="002947A3">
        <w:t>Ageitgey</w:t>
      </w:r>
      <w:proofErr w:type="spellEnd"/>
      <w:r w:rsidRPr="002947A3">
        <w:t>, 2023)</w:t>
      </w:r>
      <w:r w:rsidRPr="002947A3">
        <w:fldChar w:fldCharType="end"/>
      </w:r>
      <w:r w:rsidRPr="002947A3">
        <w:t xml:space="preserve"> Python library, which aligned with manual annotations. All stimulus-related confounds were z-scored.</w:t>
      </w:r>
    </w:p>
    <w:p w14:paraId="4EB29DA6" w14:textId="51406D40" w:rsidR="0076279C" w:rsidRPr="002947A3" w:rsidRDefault="0076279C" w:rsidP="0076279C">
      <w:pPr>
        <w:spacing w:line="240" w:lineRule="auto"/>
        <w:ind w:firstLine="720"/>
        <w:jc w:val="both"/>
      </w:pPr>
      <w:r w:rsidRPr="002947A3">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Pr="002947A3">
        <w:fldChar w:fldCharType="begin"/>
      </w:r>
      <w:r w:rsidR="008B21B9">
        <w:instrText xml:space="preserve"> ADDIN ZOTERO_ITEM CSL_CITATION {"citationID":"ddv5yHTe","properties":{"formattedCitation":"(Woo et al., 2014)","plainCitation":"(Woo et al., 2014)","dontUpdate":true,"noteIndex":0},"citationItems":[{"id":20978,"uris":["http://zotero.org/users/6239255/items/YQB6FVPZ"],"itemData":{"id":20978,"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Pr="002947A3">
        <w:t>Woo et al. (2014)</w:t>
      </w:r>
      <w:r w:rsidRPr="002947A3">
        <w:fldChar w:fldCharType="end"/>
      </w:r>
      <w:r w:rsidRPr="002947A3">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29E4EE8F" w:rsidR="0076279C" w:rsidRPr="002947A3" w:rsidRDefault="0076279C">
      <w:pPr>
        <w:spacing w:line="240" w:lineRule="auto"/>
        <w:jc w:val="both"/>
        <w:pPrChange w:id="1946" w:author="Chelsea Helion" w:date="2024-10-25T12:18:00Z">
          <w:pPr>
            <w:spacing w:line="240" w:lineRule="auto"/>
            <w:ind w:firstLine="720"/>
            <w:jc w:val="both"/>
          </w:pPr>
        </w:pPrChange>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D45595">
        <w:instrText xml:space="preserve"> ADDIN ZOTERO_ITEM CSL_CITATION {"citationID":"moUZwi0q","properties":{"formattedCitation":"(L. Chang et al., 2018)","plainCitation":"(L. Chang et al., 2018)","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45595" w:rsidRPr="00D45595">
        <w:t>(L. Chang et al., 201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xml:space="preserve">. This yields a coefficient (the median correlative value, as recommended by </w:t>
      </w:r>
      <w:r w:rsidRPr="002947A3">
        <w:fldChar w:fldCharType="begin"/>
      </w:r>
      <w:r w:rsidR="008B21B9">
        <w:instrText xml:space="preserve"> ADDIN ZOTERO_ITEM CSL_CITATION {"citationID":"yxwCHl0A","properties":{"formattedCitation":"(G. Chen et al., 2016)","plainCitation":"(G. Chen et al., 2016)","dontUpdate":true,"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Pr="002947A3">
        <w:t>G. Chen et al., 2016</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Pr="002947A3">
        <w:fldChar w:fldCharType="begin"/>
      </w:r>
      <w:r w:rsidR="008B21B9">
        <w:instrText xml:space="preserve"> ADDIN ZOTERO_ITEM CSL_CITATION {"citationID":"ZW7de3RI","properties":{"formattedCitation":"(G. Chen et al., 2016)","plainCitation":"(G. Chen et al., 2016)","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Pr="002947A3">
        <w:t>(G. Chen et al., 2016)</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68D4D7C7" w:rsidR="0076279C" w:rsidRDefault="0076279C" w:rsidP="0076279C">
      <w:pPr>
        <w:spacing w:line="240" w:lineRule="auto"/>
        <w:jc w:val="both"/>
        <w:rPr>
          <w:ins w:id="1947" w:author="Chelsea Helion" w:date="2024-10-25T12:18:00Z"/>
        </w:rPr>
      </w:pPr>
      <w:r w:rsidRPr="002947A3">
        <w:rPr>
          <w:b/>
          <w:bCs/>
        </w:rPr>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8B21B9">
        <w:instrText xml:space="preserve"> ADDIN ZOTERO_ITEM CSL_CITATION {"citationID":"2CCke1Q0","properties":{"formattedCitation":"(Tzourio-Mazoyer et al., 2002)","plainCitation":"(Tzourio-Mazoyer et al., 2002)","noteIndex":0},"citationItems":[{"id":20963,"uris":["http://zotero.org/users/6239255/items/WLZH65VZ"],"itemData":{"id":20963,"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Pr="002947A3">
        <w:t>(Tzourio-Mazoyer et al., 2002)</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8B21B9">
        <w:instrText xml:space="preserve"> ADDIN ZOTERO_ITEM CSL_CITATION {"citationID":"YTh662ZL","properties":{"formattedCitation":"(Kong et al., 2021; Schaefer et al., 2018)","plainCitation":"(Kong et al., 2021; Schaefer et al., 2018)","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Pr="002947A3">
        <w:t>(Kong et al., 2021; Schaefer et al., 2018)</w:t>
      </w:r>
      <w:r w:rsidRPr="002947A3">
        <w:fldChar w:fldCharType="end"/>
      </w:r>
      <w:r w:rsidRPr="002947A3">
        <w:t xml:space="preserve">, which consists of 400 functionally-defined cortical parcellations and denotes which of 17 networks </w:t>
      </w:r>
      <w:r w:rsidRPr="002947A3">
        <w:fldChar w:fldCharType="begin"/>
      </w:r>
      <w:r w:rsidR="008B21B9">
        <w:instrText xml:space="preserve"> ADDIN ZOTERO_ITEM CSL_CITATION {"citationID":"vjewxyxU","properties":{"formattedCitation":"(Yeo et al., 2011)","plainCitation":"(Yeo et al., 2011)","noteIndex":0},"citationItems":[{"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Pr="002947A3">
        <w:t>(Yeo et al., 201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w:t>
      </w:r>
      <w:r w:rsidRPr="002947A3">
        <w:lastRenderedPageBreak/>
        <w:t xml:space="preserve">neuroscience community, but which are not used in either of the atlases (e.g., temporoparietal junction) were confirmed using this technique. </w:t>
      </w:r>
    </w:p>
    <w:p w14:paraId="5897085B" w14:textId="77777777" w:rsidR="0076279C" w:rsidRDefault="0076279C" w:rsidP="0076279C">
      <w:pPr>
        <w:spacing w:line="240" w:lineRule="auto"/>
        <w:jc w:val="both"/>
        <w:rPr>
          <w:ins w:id="1948" w:author="Chelsea Helion" w:date="2024-10-25T12:18:00Z"/>
        </w:rPr>
      </w:pPr>
    </w:p>
    <w:p w14:paraId="1C91BE5C" w14:textId="38FF4BF7" w:rsidR="0076279C" w:rsidRDefault="0076279C" w:rsidP="0076279C">
      <w:pPr>
        <w:spacing w:line="240" w:lineRule="auto"/>
        <w:jc w:val="both"/>
        <w:rPr>
          <w:ins w:id="1949" w:author="Chelsea Helion" w:date="2024-10-25T12:18:00Z"/>
          <w:b/>
          <w:bCs/>
        </w:rPr>
      </w:pPr>
      <w:ins w:id="1950" w:author="Chelsea Helion" w:date="2024-10-25T12:18:00Z">
        <w:r>
          <w:rPr>
            <w:b/>
            <w:bCs/>
          </w:rPr>
          <w:t>Will have to add details about how scenes were annotated/the memory acquisition details and person perception</w:t>
        </w:r>
      </w:ins>
      <w:ins w:id="1951" w:author="Chelsea Helion" w:date="2024-10-25T12:19:00Z">
        <w:r>
          <w:rPr>
            <w:b/>
            <w:bCs/>
          </w:rPr>
          <w:t xml:space="preserve"> traits and</w:t>
        </w:r>
      </w:ins>
      <w:ins w:id="1952" w:author="Chelsea Helion" w:date="2024-10-25T12:18:00Z">
        <w:r>
          <w:rPr>
            <w:b/>
            <w:bCs/>
          </w:rPr>
          <w:t xml:space="preserve"> analyses.</w:t>
        </w:r>
      </w:ins>
    </w:p>
    <w:p w14:paraId="6BE79017" w14:textId="77777777" w:rsidR="0076279C" w:rsidRPr="0076279C" w:rsidRDefault="0076279C">
      <w:pPr>
        <w:spacing w:line="240" w:lineRule="auto"/>
        <w:jc w:val="both"/>
        <w:rPr>
          <w:b/>
          <w:bCs/>
          <w:rPrChange w:id="1953" w:author="Chelsea Helion" w:date="2024-10-25T12:18:00Z">
            <w:rPr/>
          </w:rPrChange>
        </w:rPr>
        <w:pPrChange w:id="1954" w:author="Chelsea Helion" w:date="2024-10-25T12:18:00Z">
          <w:pPr>
            <w:spacing w:line="240" w:lineRule="auto"/>
            <w:ind w:firstLine="720"/>
            <w:jc w:val="both"/>
          </w:pPr>
        </w:pPrChange>
      </w:pPr>
    </w:p>
    <w:p w14:paraId="209FFEAC" w14:textId="77777777" w:rsidR="0076279C" w:rsidRPr="002947A3" w:rsidRDefault="0076279C" w:rsidP="0076279C">
      <w:pPr>
        <w:spacing w:line="240" w:lineRule="auto"/>
        <w:ind w:firstLine="720"/>
        <w:jc w:val="both"/>
      </w:pPr>
      <w:r w:rsidRPr="002947A3">
        <w:rPr>
          <w:b/>
        </w:rPr>
        <w:t xml:space="preserve">Open Access Statement. </w:t>
      </w:r>
      <w:r w:rsidRPr="002947A3">
        <w:t xml:space="preserve">A detailed outline and scripts associated with pre-processing, analyses, and visualizations are publicly available at https://github.com/wj-mitchell/Expressive_V_Reflective. </w:t>
      </w:r>
    </w:p>
    <w:p w14:paraId="11A7074D" w14:textId="0F4D7500" w:rsidR="0076279C" w:rsidRPr="00A565EC" w:rsidDel="00A565EC" w:rsidRDefault="0076279C">
      <w:pPr>
        <w:spacing w:line="240" w:lineRule="auto"/>
        <w:jc w:val="both"/>
        <w:rPr>
          <w:del w:id="1955" w:author="Billy Mitchell" w:date="2024-10-30T09:48:00Z" w16du:dateUtc="2024-10-30T13:48:00Z"/>
          <w:b/>
          <w:bCs/>
          <w:rPrChange w:id="1956" w:author="Billy Mitchell" w:date="2024-10-30T09:48:00Z" w16du:dateUtc="2024-10-30T13:48:00Z">
            <w:rPr>
              <w:del w:id="1957" w:author="Billy Mitchell" w:date="2024-10-30T09:48:00Z" w16du:dateUtc="2024-10-30T13:48:00Z"/>
            </w:rPr>
          </w:rPrChange>
        </w:rPr>
        <w:pPrChange w:id="1958" w:author="Chelsea Helion" w:date="2024-10-25T12:17:00Z">
          <w:pPr>
            <w:spacing w:line="240" w:lineRule="auto"/>
            <w:ind w:firstLine="720"/>
            <w:jc w:val="both"/>
          </w:pPr>
        </w:pPrChange>
      </w:pPr>
      <w:r w:rsidRPr="002947A3">
        <w:rPr>
          <w:b/>
          <w:bCs/>
        </w:rPr>
        <w:br w:type="page"/>
      </w:r>
      <w:commentRangeStart w:id="1959"/>
      <w:commentRangeStart w:id="1960"/>
      <w:ins w:id="1961" w:author="Billy Mitchell" w:date="2024-10-30T09:48:00Z" w16du:dateUtc="2024-10-30T13:48:00Z">
        <w:r w:rsidR="00A565EC" w:rsidRPr="00A565EC">
          <w:rPr>
            <w:b/>
            <w:bCs/>
            <w:rPrChange w:id="1962" w:author="Billy Mitchell" w:date="2024-10-30T09:48:00Z" w16du:dateUtc="2024-10-30T13:48:00Z">
              <w:rPr/>
            </w:rPrChange>
          </w:rPr>
          <w:lastRenderedPageBreak/>
          <w:t>Acknowledgments and Funding Sources</w:t>
        </w:r>
        <w:commentRangeEnd w:id="1959"/>
        <w:r w:rsidR="00A565EC">
          <w:rPr>
            <w:rStyle w:val="CommentReference"/>
          </w:rPr>
          <w:commentReference w:id="1959"/>
        </w:r>
      </w:ins>
      <w:commentRangeEnd w:id="1960"/>
      <w:ins w:id="1963" w:author="Billy Mitchell" w:date="2024-10-30T12:17:00Z" w16du:dateUtc="2024-10-30T16:17:00Z">
        <w:r w:rsidR="00FC36EA">
          <w:rPr>
            <w:rStyle w:val="CommentReference"/>
          </w:rPr>
          <w:commentReference w:id="1960"/>
        </w:r>
      </w:ins>
    </w:p>
    <w:p w14:paraId="63E50BD6" w14:textId="77777777" w:rsidR="0076279C" w:rsidRPr="00A565EC" w:rsidRDefault="0076279C">
      <w:pPr>
        <w:spacing w:line="240" w:lineRule="auto"/>
        <w:jc w:val="both"/>
        <w:rPr>
          <w:b/>
          <w:bCs/>
          <w:rPrChange w:id="1964" w:author="Billy Mitchell" w:date="2024-10-30T09:48:00Z" w16du:dateUtc="2024-10-30T13:48:00Z">
            <w:rPr/>
          </w:rPrChange>
        </w:rPr>
        <w:pPrChange w:id="1965" w:author="Chelsea Helion" w:date="2024-10-25T12:15:00Z">
          <w:pPr>
            <w:spacing w:line="240" w:lineRule="auto"/>
            <w:ind w:firstLine="720"/>
            <w:jc w:val="both"/>
          </w:pPr>
        </w:pPrChange>
      </w:pPr>
    </w:p>
    <w:p w14:paraId="61BE0B05" w14:textId="77777777" w:rsidR="009623C0" w:rsidRPr="002947A3" w:rsidRDefault="009623C0">
      <w:pPr>
        <w:spacing w:line="240" w:lineRule="auto"/>
        <w:jc w:val="both"/>
        <w:pPrChange w:id="1966" w:author="Chelsea Helion" w:date="2024-10-25T12:15:00Z">
          <w:pPr>
            <w:spacing w:line="240" w:lineRule="auto"/>
            <w:ind w:firstLine="720"/>
            <w:jc w:val="both"/>
          </w:pPr>
        </w:pPrChange>
      </w:pPr>
    </w:p>
    <w:p w14:paraId="30C2E181" w14:textId="5E6AF27B" w:rsidR="00364897" w:rsidRPr="006E54B4" w:rsidRDefault="00364897">
      <w:pPr>
        <w:rPr>
          <w:b/>
          <w:bCs/>
          <w:rPrChange w:id="1967" w:author="Chelsea Helion" w:date="2024-10-23T10:53:00Z">
            <w:rPr>
              <w:rFonts w:ascii="Aptos" w:hAnsi="Aptos"/>
              <w:b/>
              <w:bCs/>
            </w:rPr>
          </w:rPrChange>
        </w:rPr>
      </w:pPr>
      <w:r w:rsidRPr="006E54B4">
        <w:rPr>
          <w:b/>
          <w:bCs/>
          <w:rPrChange w:id="1968" w:author="Chelsea Helion" w:date="2024-10-23T10:53:00Z">
            <w:rPr>
              <w:rFonts w:ascii="Aptos" w:hAnsi="Aptos"/>
              <w:b/>
              <w:bCs/>
            </w:rPr>
          </w:rPrChange>
        </w:rPr>
        <w:br w:type="page"/>
      </w:r>
    </w:p>
    <w:p w14:paraId="4588B4A5" w14:textId="59B095E0" w:rsidR="00A565EC" w:rsidRDefault="00A565EC" w:rsidP="004F2335">
      <w:pPr>
        <w:pStyle w:val="Bibliography"/>
        <w:rPr>
          <w:ins w:id="1969" w:author="Billy Mitchell" w:date="2024-10-30T09:48:00Z" w16du:dateUtc="2024-10-30T13:48:00Z"/>
          <w:b/>
          <w:bCs/>
        </w:rPr>
      </w:pPr>
      <w:commentRangeStart w:id="1970"/>
      <w:ins w:id="1971" w:author="Billy Mitchell" w:date="2024-10-30T09:48:00Z" w16du:dateUtc="2024-10-30T13:48:00Z">
        <w:r>
          <w:rPr>
            <w:b/>
            <w:bCs/>
          </w:rPr>
          <w:lastRenderedPageBreak/>
          <w:t>References</w:t>
        </w:r>
      </w:ins>
      <w:commentRangeEnd w:id="1970"/>
      <w:ins w:id="1972" w:author="Billy Mitchell" w:date="2024-10-30T12:16:00Z" w16du:dateUtc="2024-10-30T16:16:00Z">
        <w:r w:rsidR="00FC36EA">
          <w:rPr>
            <w:rStyle w:val="CommentReference"/>
          </w:rPr>
          <w:commentReference w:id="1970"/>
        </w:r>
      </w:ins>
    </w:p>
    <w:p w14:paraId="21B73C61" w14:textId="77777777" w:rsidR="002C25B9" w:rsidRDefault="00364897" w:rsidP="002C25B9">
      <w:pPr>
        <w:pStyle w:val="Bibliography"/>
      </w:pPr>
      <w:r w:rsidRPr="006E54B4">
        <w:rPr>
          <w:b/>
          <w:bCs/>
          <w:rPrChange w:id="1973" w:author="Chelsea Helion" w:date="2024-10-23T10:53:00Z">
            <w:rPr>
              <w:rFonts w:ascii="Aptos" w:hAnsi="Aptos"/>
              <w:b/>
              <w:bCs/>
            </w:rPr>
          </w:rPrChange>
        </w:rPr>
        <w:fldChar w:fldCharType="begin"/>
      </w:r>
      <w:r w:rsidRPr="006E54B4">
        <w:rPr>
          <w:b/>
          <w:bCs/>
          <w:rPrChange w:id="1974" w:author="Chelsea Helion" w:date="2024-10-23T10:53:00Z">
            <w:rPr>
              <w:rFonts w:ascii="Aptos" w:hAnsi="Aptos"/>
              <w:b/>
              <w:bCs/>
            </w:rPr>
          </w:rPrChange>
        </w:rPr>
        <w:instrText xml:space="preserve"> ADDIN ZOTERO_BIBL {"uncited":[],"omitted":[],"custom":[]} CSL_BIBLIOGRAPHY </w:instrText>
      </w:r>
      <w:r w:rsidRPr="006E54B4">
        <w:rPr>
          <w:b/>
          <w:bCs/>
          <w:rPrChange w:id="1975" w:author="Chelsea Helion" w:date="2024-10-23T10:53:00Z">
            <w:rPr>
              <w:rFonts w:ascii="Aptos" w:hAnsi="Aptos"/>
              <w:b/>
              <w:bCs/>
            </w:rPr>
          </w:rPrChange>
        </w:rPr>
        <w:fldChar w:fldCharType="separate"/>
      </w:r>
      <w:r w:rsidR="002C25B9">
        <w:t xml:space="preserve">Ageitgey, A. (2023). </w:t>
      </w:r>
      <w:r w:rsidR="002C25B9">
        <w:rPr>
          <w:i/>
          <w:iCs/>
        </w:rPr>
        <w:t>Face-recognition</w:t>
      </w:r>
      <w:r w:rsidR="002C25B9">
        <w:t xml:space="preserve"> [Computer software]. https://pypi.org/project/face-recognition/</w:t>
      </w:r>
    </w:p>
    <w:p w14:paraId="0D94099E" w14:textId="77777777" w:rsidR="002C25B9" w:rsidRDefault="002C25B9" w:rsidP="002C25B9">
      <w:pPr>
        <w:pStyle w:val="Bibliography"/>
      </w:pPr>
      <w:r>
        <w:t xml:space="preserve">Axelrod, V., Rozier, C., Sohier, E., Lehongre, K., Adam, C., Lambrecq, V., Navarro, V., &amp; Naccache, L. (2023). </w:t>
      </w:r>
      <w:r>
        <w:rPr>
          <w:i/>
          <w:iCs/>
        </w:rPr>
        <w:t>Intracranial study in humans: Neural spectral changes during watching comedy movie of Charlie Chaplin</w:t>
      </w:r>
      <w:r>
        <w:t xml:space="preserve">. </w:t>
      </w:r>
      <w:r>
        <w:rPr>
          <w:i/>
          <w:iCs/>
        </w:rPr>
        <w:t>185</w:t>
      </w:r>
      <w:r>
        <w:t>, 108558–108558. https://doi.org/10.1016/j.neuropsychologia.2023.108558</w:t>
      </w:r>
    </w:p>
    <w:p w14:paraId="0341A49B" w14:textId="77777777" w:rsidR="002C25B9" w:rsidRDefault="002C25B9" w:rsidP="002C25B9">
      <w:pPr>
        <w:pStyle w:val="Bibliography"/>
      </w:pPr>
      <w:r>
        <w:t xml:space="preserve">Borja Jimenez, K. C., Abdelgabar, A. R., De Angelis, L., McKay, L. S., Keysers, C., &amp; Gazzola, V. (2020). Changes in brain activity following the voluntary control of empathy. </w:t>
      </w:r>
      <w:r>
        <w:rPr>
          <w:i/>
          <w:iCs/>
        </w:rPr>
        <w:t>NeuroImage</w:t>
      </w:r>
      <w:r>
        <w:t xml:space="preserve">, </w:t>
      </w:r>
      <w:r>
        <w:rPr>
          <w:i/>
          <w:iCs/>
        </w:rPr>
        <w:t>216</w:t>
      </w:r>
      <w:r>
        <w:t>, 116529. https://doi.org/10.1016/j.neuroimage.2020.116529</w:t>
      </w:r>
    </w:p>
    <w:p w14:paraId="08547640" w14:textId="77777777" w:rsidR="002C25B9" w:rsidRDefault="002C25B9" w:rsidP="002C25B9">
      <w:pPr>
        <w:pStyle w:val="Bibliography"/>
      </w:pPr>
      <w:r>
        <w:t xml:space="preserve">Bradski, G. (2000). </w:t>
      </w:r>
      <w:r>
        <w:rPr>
          <w:i/>
          <w:iCs/>
        </w:rPr>
        <w:t>The OpenCV Library</w:t>
      </w:r>
      <w:r>
        <w:t xml:space="preserve"> (Version 2008-01-15) [Python]. https://pypi.org/project/opencv-python/</w:t>
      </w:r>
    </w:p>
    <w:p w14:paraId="2B49219D" w14:textId="77777777" w:rsidR="002C25B9" w:rsidRDefault="002C25B9" w:rsidP="002C25B9">
      <w:pPr>
        <w:pStyle w:val="Bibliography"/>
      </w:pPr>
      <w:r>
        <w:t xml:space="preserve">Chang, L., Eshin Jolly, Cheong, J. H., Burnashev, A., &amp; Chen, A. (2018). </w:t>
      </w:r>
      <w:r>
        <w:rPr>
          <w:i/>
          <w:iCs/>
        </w:rPr>
        <w:t>cosanlab/nltools: 0.3.11</w:t>
      </w:r>
      <w:r>
        <w:t xml:space="preserve"> [Computer software]. Zenodo. https://doi.org/10.5281/ZENODO.2229813</w:t>
      </w:r>
    </w:p>
    <w:p w14:paraId="2F9B3C86" w14:textId="77777777" w:rsidR="002C25B9" w:rsidRDefault="002C25B9" w:rsidP="002C25B9">
      <w:pPr>
        <w:pStyle w:val="Bibliography"/>
      </w:pPr>
      <w:r>
        <w:t xml:space="preserve">Chang, L. J., Jolly, E., Cheong, J. H., Rapuano, K. M., Greenstein, N., Chen, P.-H. A., &amp; Manning, J. R. (2021). Endogenous variation in ventromedial prefrontal cortex state dynamics during naturalistic viewing reflects affective experience. </w:t>
      </w:r>
      <w:r>
        <w:rPr>
          <w:i/>
          <w:iCs/>
        </w:rPr>
        <w:t>Science Advances</w:t>
      </w:r>
      <w:r>
        <w:t xml:space="preserve">, </w:t>
      </w:r>
      <w:r>
        <w:rPr>
          <w:i/>
          <w:iCs/>
        </w:rPr>
        <w:t>7</w:t>
      </w:r>
      <w:r>
        <w:t>(17), eabf7129. https://doi.org/10.1126/sciadv.abf7129</w:t>
      </w:r>
    </w:p>
    <w:p w14:paraId="716DA99F" w14:textId="77777777" w:rsidR="002C25B9" w:rsidRDefault="002C25B9" w:rsidP="002C25B9">
      <w:pPr>
        <w:pStyle w:val="Bibliography"/>
      </w:pPr>
      <w:r>
        <w:t xml:space="preserve">Chen, G., Shin, Y.-W., Taylor, P. A., Glen, D. R., Reynolds, R. C., Israel, R. B., &amp; Cox, R. W. (2016). Untangling the relatedness among correlations, part I: Nonparametric approaches to inter-subject correlation analysis at the group level. </w:t>
      </w:r>
      <w:r>
        <w:rPr>
          <w:i/>
          <w:iCs/>
        </w:rPr>
        <w:t>NeuroImage</w:t>
      </w:r>
      <w:r>
        <w:t xml:space="preserve">, </w:t>
      </w:r>
      <w:r>
        <w:rPr>
          <w:i/>
          <w:iCs/>
        </w:rPr>
        <w:t>142</w:t>
      </w:r>
      <w:r>
        <w:t>, 248–259. https://doi.org/10.1016/j.neuroimage.2016.05.023</w:t>
      </w:r>
    </w:p>
    <w:p w14:paraId="17111F27" w14:textId="77777777" w:rsidR="002C25B9" w:rsidRDefault="002C25B9" w:rsidP="002C25B9">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06E4EA12" w14:textId="77777777" w:rsidR="002C25B9" w:rsidRDefault="002C25B9" w:rsidP="002C25B9">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16F47248" w14:textId="77777777" w:rsidR="002C25B9" w:rsidRDefault="002C25B9" w:rsidP="002C25B9">
      <w:pPr>
        <w:pStyle w:val="Bibliography"/>
      </w:pPr>
      <w:r>
        <w:t xml:space="preserve">Esteban, O., Blair, R., Markiewicz, C. J., Berleant, S. L., Moodie, C., Ma, F., Isik, A. I., Erramuzpe, A., Goncalves, M., Poldrack, R. A., &amp; Gorgolewski, K. J. (2017). </w:t>
      </w:r>
      <w:r>
        <w:rPr>
          <w:i/>
          <w:iCs/>
        </w:rPr>
        <w:t>Poldracklab/Fmriprep: 1.0.0-Rc5</w:t>
      </w:r>
      <w:r>
        <w:t xml:space="preserve"> [Computer software]. Zenodo. https://doi.org/10.5281/ZENODO.996169</w:t>
      </w:r>
    </w:p>
    <w:p w14:paraId="3AD10168" w14:textId="77777777" w:rsidR="002C25B9" w:rsidRDefault="002C25B9" w:rsidP="002C25B9">
      <w:pPr>
        <w:pStyle w:val="Bibliography"/>
      </w:pPr>
      <w:r>
        <w:t xml:space="preserve">Etkin, A., Egner, T., &amp; Kalisch, R. (2011). Emotional processing in anterior cingulate and medial prefrontal cortex. </w:t>
      </w:r>
      <w:r>
        <w:rPr>
          <w:i/>
          <w:iCs/>
        </w:rPr>
        <w:t>Trends in Cognitive Sciences</w:t>
      </w:r>
      <w:r>
        <w:t xml:space="preserve">, </w:t>
      </w:r>
      <w:r>
        <w:rPr>
          <w:i/>
          <w:iCs/>
        </w:rPr>
        <w:t>15</w:t>
      </w:r>
      <w:r>
        <w:t>(2), 85–93. https://doi.org/10.1016/j.tics.2010.11.004</w:t>
      </w:r>
    </w:p>
    <w:p w14:paraId="7F2FD708" w14:textId="77777777" w:rsidR="002C25B9" w:rsidRDefault="002C25B9" w:rsidP="002C25B9">
      <w:pPr>
        <w:pStyle w:val="Bibliography"/>
      </w:pPr>
      <w:r>
        <w:t xml:space="preserve">Fayn, K., Willemsen, S., Muralikrishnan, R., Manias, B. C., Menninghaus,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69594F74" w14:textId="77777777" w:rsidR="002C25B9" w:rsidRDefault="002C25B9" w:rsidP="002C25B9">
      <w:pPr>
        <w:pStyle w:val="Bibliography"/>
      </w:pPr>
      <w:r>
        <w:t xml:space="preserve">FeldmanHall, O., &amp; Shenhav, A. (2019). Resolving uncertainty in a social world. </w:t>
      </w:r>
      <w:r>
        <w:rPr>
          <w:i/>
          <w:iCs/>
        </w:rPr>
        <w:t>Nature Human Behaviour</w:t>
      </w:r>
      <w:r>
        <w:t xml:space="preserve">, </w:t>
      </w:r>
      <w:r>
        <w:rPr>
          <w:i/>
          <w:iCs/>
        </w:rPr>
        <w:t>3</w:t>
      </w:r>
      <w:r>
        <w:t>(5), 426–435. https://doi.org/10.1038/s41562-019-0590-x</w:t>
      </w:r>
    </w:p>
    <w:p w14:paraId="224A1798" w14:textId="77777777" w:rsidR="002C25B9" w:rsidRDefault="002C25B9" w:rsidP="002C25B9">
      <w:pPr>
        <w:pStyle w:val="Bibliography"/>
      </w:pPr>
      <w:r>
        <w:t xml:space="preserve">Finn, E. S., Corlett, P. R., Chen, G., Bandettini, P. A., &amp; Constable, R. T. (2018). Trait paranoia shapes inter-subject synchrony in brain activity during an ambiguous social narrative. </w:t>
      </w:r>
      <w:r>
        <w:rPr>
          <w:i/>
          <w:iCs/>
        </w:rPr>
        <w:t>Nature Communications</w:t>
      </w:r>
      <w:r>
        <w:t xml:space="preserve">, </w:t>
      </w:r>
      <w:r>
        <w:rPr>
          <w:i/>
          <w:iCs/>
        </w:rPr>
        <w:t>9</w:t>
      </w:r>
      <w:r>
        <w:t>(1), 2043. https://doi.org/10.1038/s41467-018-04387-2</w:t>
      </w:r>
    </w:p>
    <w:p w14:paraId="0F77DEC4" w14:textId="77777777" w:rsidR="002C25B9" w:rsidRDefault="002C25B9" w:rsidP="002C25B9">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04A9AFB1" w14:textId="77777777" w:rsidR="002C25B9" w:rsidRDefault="002C25B9" w:rsidP="002C25B9">
      <w:pPr>
        <w:pStyle w:val="Bibliography"/>
      </w:pPr>
      <w:r>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7CC5CC66" w14:textId="77777777" w:rsidR="002C25B9" w:rsidRDefault="002C25B9" w:rsidP="002C25B9">
      <w:pPr>
        <w:pStyle w:val="Bibliography"/>
      </w:pPr>
      <w:r>
        <w:lastRenderedPageBreak/>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4B3F609C" w14:textId="77777777" w:rsidR="002C25B9" w:rsidRDefault="002C25B9" w:rsidP="002C25B9">
      <w:pPr>
        <w:pStyle w:val="Bibliography"/>
      </w:pPr>
      <w:r>
        <w:t xml:space="preserve">Gleiser, M. (2018). The reach of the scientific method is constrained by the limitations of our tools and the intrinsic impenetrability of some of nature’s deepest questions. </w:t>
      </w:r>
      <w:r>
        <w:rPr>
          <w:i/>
          <w:iCs/>
        </w:rPr>
        <w:t>Nature</w:t>
      </w:r>
      <w:r>
        <w:t xml:space="preserve">, </w:t>
      </w:r>
      <w:r>
        <w:rPr>
          <w:i/>
          <w:iCs/>
        </w:rPr>
        <w:t>557</w:t>
      </w:r>
      <w:r>
        <w:t>, S20–S21. https://doi.org/10.1038/d41586-018-05100-5</w:t>
      </w:r>
    </w:p>
    <w:p w14:paraId="596A2EBE" w14:textId="77777777" w:rsidR="002C25B9" w:rsidRDefault="002C25B9" w:rsidP="002C25B9">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59900258" w14:textId="77777777" w:rsidR="002C25B9" w:rsidRDefault="002C25B9" w:rsidP="002C25B9">
      <w:pPr>
        <w:pStyle w:val="Bibliography"/>
      </w:pPr>
      <w:r>
        <w:t xml:space="preserve">Halchenko, Y., Goncalves, M., Castello, M. V. di O., Ghosh, S., Salo, T., Hanke, M., Velasco, P., Dae, Kent, J., Brett, M., Amlien, I., Gorgolewski, C., Lukas, D. C., Markiewicz, C., Tilley, S., Kaczmarzyk, J., Stadler, J., Kim, S., Kahn, A., … Meyer, K. (2021). </w:t>
      </w:r>
      <w:r>
        <w:rPr>
          <w:i/>
          <w:iCs/>
        </w:rPr>
        <w:t>Nipy/heudiconv:</w:t>
      </w:r>
      <w:r>
        <w:t xml:space="preserve"> (Version v0.10.0) [Computer software]. Zenodo. https://doi.org/10.5281/zenodo.5557588</w:t>
      </w:r>
    </w:p>
    <w:p w14:paraId="04B6C336" w14:textId="77777777" w:rsidR="002C25B9" w:rsidRDefault="002C25B9" w:rsidP="002C25B9">
      <w:pPr>
        <w:pStyle w:val="Bibliography"/>
      </w:pPr>
      <w:r>
        <w:t xml:space="preserve">Hasson, U., Furman, O., Clark, D., Dudai, Y., &amp; Davachi, L. (2008). Enhanced Intersubject Correlations during Movie Viewing Correlate with Successful Episodic Encoding. </w:t>
      </w:r>
      <w:r>
        <w:rPr>
          <w:i/>
          <w:iCs/>
        </w:rPr>
        <w:t>Neuron</w:t>
      </w:r>
      <w:r>
        <w:t xml:space="preserve">, </w:t>
      </w:r>
      <w:r>
        <w:rPr>
          <w:i/>
          <w:iCs/>
        </w:rPr>
        <w:t>57</w:t>
      </w:r>
      <w:r>
        <w:t>(3), 452–462. https://doi.org/10.1016/j.neuron.2007.12.009</w:t>
      </w:r>
    </w:p>
    <w:p w14:paraId="726BAEE7" w14:textId="77777777" w:rsidR="002C25B9" w:rsidRDefault="002C25B9" w:rsidP="002C25B9">
      <w:pPr>
        <w:pStyle w:val="Bibliography"/>
      </w:pPr>
      <w:r>
        <w:t xml:space="preserve">Hasson, U., Ghazanfar, A. A., Galantucci, B., Garrod, S., &amp; Keysers, C. (2012). Brain-to-brain coupling: A mechanism for creating and sharing a social world. </w:t>
      </w:r>
      <w:r>
        <w:rPr>
          <w:i/>
          <w:iCs/>
        </w:rPr>
        <w:t>Trends in Cognitive Sciences</w:t>
      </w:r>
      <w:r>
        <w:t xml:space="preserve">, </w:t>
      </w:r>
      <w:r>
        <w:rPr>
          <w:i/>
          <w:iCs/>
        </w:rPr>
        <w:t>16</w:t>
      </w:r>
      <w:r>
        <w:t>(2), 114–121. https://doi.org/10.1016/j.tics.2011.12.007</w:t>
      </w:r>
    </w:p>
    <w:p w14:paraId="2821CE47" w14:textId="77777777" w:rsidR="002C25B9" w:rsidRDefault="002C25B9" w:rsidP="002C25B9">
      <w:pPr>
        <w:pStyle w:val="Bibliography"/>
      </w:pPr>
      <w:r>
        <w:t xml:space="preserve">Hasson, U., Landesman, O., Knappmeyer, B., Vallines, I., Rubin, N., &amp; Heeger, D. J. (2008). Neurocinematics: The Neuroscience of Film. </w:t>
      </w:r>
      <w:r>
        <w:rPr>
          <w:i/>
          <w:iCs/>
        </w:rPr>
        <w:t>Projections</w:t>
      </w:r>
      <w:r>
        <w:t xml:space="preserve">, </w:t>
      </w:r>
      <w:r>
        <w:rPr>
          <w:i/>
          <w:iCs/>
        </w:rPr>
        <w:t>2</w:t>
      </w:r>
      <w:r>
        <w:t>(1), 1–26.</w:t>
      </w:r>
    </w:p>
    <w:p w14:paraId="33F34519" w14:textId="77777777" w:rsidR="002C25B9" w:rsidRDefault="002C25B9" w:rsidP="002C25B9">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16AE989E" w14:textId="77777777" w:rsidR="002C25B9" w:rsidRDefault="002C25B9" w:rsidP="002C25B9">
      <w:pPr>
        <w:pStyle w:val="Bibliography"/>
      </w:pPr>
      <w:r>
        <w:lastRenderedPageBreak/>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43219248" w14:textId="77777777" w:rsidR="002C25B9" w:rsidRDefault="002C25B9" w:rsidP="002C25B9">
      <w:pPr>
        <w:pStyle w:val="Bibliography"/>
      </w:pPr>
      <w:r>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79F5A66D" w14:textId="77777777" w:rsidR="002C25B9" w:rsidRDefault="002C25B9" w:rsidP="002C25B9">
      <w:pPr>
        <w:pStyle w:val="Bibliography"/>
      </w:pPr>
      <w:r>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Pr>
          <w:i/>
          <w:iCs/>
        </w:rPr>
        <w:t>Frontiers in Human Neuroscience</w:t>
      </w:r>
      <w:r>
        <w:t xml:space="preserve">, </w:t>
      </w:r>
      <w:r>
        <w:rPr>
          <w:i/>
          <w:iCs/>
        </w:rPr>
        <w:t>16</w:t>
      </w:r>
      <w:r>
        <w:t>. https://doi.org/10.3389/fnhum.2022.813684</w:t>
      </w:r>
    </w:p>
    <w:p w14:paraId="5FFE8E5E" w14:textId="77777777" w:rsidR="002C25B9" w:rsidRDefault="002C25B9" w:rsidP="002C25B9">
      <w:pPr>
        <w:pStyle w:val="Bibliography"/>
      </w:pPr>
      <w:r>
        <w:t xml:space="preserve">Jenkinson, M., Beckmann, C. F., Behrens, T. E. J., Woolrich, M. W., &amp; Smith, S. M. (2012). FSL. </w:t>
      </w:r>
      <w:r>
        <w:rPr>
          <w:i/>
          <w:iCs/>
        </w:rPr>
        <w:t>NeuroImage</w:t>
      </w:r>
      <w:r>
        <w:t xml:space="preserve">, </w:t>
      </w:r>
      <w:r>
        <w:rPr>
          <w:i/>
          <w:iCs/>
        </w:rPr>
        <w:t>62</w:t>
      </w:r>
      <w:r>
        <w:t>(2), 782–790. https://doi.org/10.1016/j.neuroimage.2011.09.015</w:t>
      </w:r>
    </w:p>
    <w:p w14:paraId="43A8A635" w14:textId="77777777" w:rsidR="002C25B9" w:rsidRDefault="002C25B9" w:rsidP="002C25B9">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37FD14F9" w14:textId="77777777" w:rsidR="002C25B9" w:rsidRDefault="002C25B9" w:rsidP="002C25B9">
      <w:pPr>
        <w:pStyle w:val="Bibliography"/>
      </w:pPr>
      <w:r>
        <w:t xml:space="preserve">Kong, R., Li, J., Orban, C., Sabuncu, M. R., Liu, H., Schaefer, A., Sun, N., Zuo, X.-N., Holmes, A. J., Eickhoff, S. B., &amp; Yeo, B. T.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031A6682" w14:textId="77777777" w:rsidR="002C25B9" w:rsidRDefault="002C25B9" w:rsidP="002C25B9">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26DB38BC" w14:textId="77777777" w:rsidR="002C25B9" w:rsidRDefault="002C25B9" w:rsidP="002C25B9">
      <w:pPr>
        <w:pStyle w:val="Bibliography"/>
      </w:pPr>
      <w:r>
        <w:lastRenderedPageBreak/>
        <w:t xml:space="preserve">Lahnakoski, J. M., Glerean, E., Jääskeläinen, I. P., Hyönä, J., Hari, R., Sams, M., &amp; Nummenmaa, L. (2014). Synchronous brain activity across individuals underlies shared psychological perspectives. </w:t>
      </w:r>
      <w:r>
        <w:rPr>
          <w:i/>
          <w:iCs/>
        </w:rPr>
        <w:t>NeuroImage</w:t>
      </w:r>
      <w:r>
        <w:t xml:space="preserve">, </w:t>
      </w:r>
      <w:r>
        <w:rPr>
          <w:i/>
          <w:iCs/>
        </w:rPr>
        <w:t>100</w:t>
      </w:r>
      <w:r>
        <w:t>(100), 316–324. https://doi.org/10.1016/j.neuroimage.2014.06.022</w:t>
      </w:r>
    </w:p>
    <w:p w14:paraId="431C3DEB" w14:textId="77777777" w:rsidR="002C25B9" w:rsidRDefault="002C25B9" w:rsidP="002C25B9">
      <w:pPr>
        <w:pStyle w:val="Bibliography"/>
      </w:pPr>
      <w:r>
        <w:t xml:space="preserve">Laumann, T. O., Gordon, E. M., Adeyemo, B., Snyder, A. Z., Joo, S. J., Chen, M.-Y., Gilmore, A. W., McDermott, K. B., Nelson, S. M., Dosenbach, N. U. F., Schlaggar, B. L., Mumford, J. A., Poldrack, R. A., &amp; Petersen, S. E. (2015). Functional System and Areal Organization of a Highly Sampled Individual Human Brain. </w:t>
      </w:r>
      <w:r>
        <w:rPr>
          <w:i/>
          <w:iCs/>
        </w:rPr>
        <w:t>Neuron</w:t>
      </w:r>
      <w:r>
        <w:t xml:space="preserve">, </w:t>
      </w:r>
      <w:r>
        <w:rPr>
          <w:i/>
          <w:iCs/>
        </w:rPr>
        <w:t>87</w:t>
      </w:r>
      <w:r>
        <w:t>(3), 657–670. https://doi.org/10.1016/j.neuron.2015.06.037</w:t>
      </w:r>
    </w:p>
    <w:p w14:paraId="2D804500" w14:textId="77777777" w:rsidR="002C25B9" w:rsidRDefault="002C25B9" w:rsidP="002C25B9">
      <w:pPr>
        <w:pStyle w:val="Bibliography"/>
      </w:pPr>
      <w:r>
        <w:t xml:space="preserve">Lehne, M., Engel, P. P., Rohrmeier, M., Menninghaus,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2CE3E8AB" w14:textId="77777777" w:rsidR="002C25B9" w:rsidRDefault="002C25B9" w:rsidP="002C25B9">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3E61AF87" w14:textId="77777777" w:rsidR="002C25B9" w:rsidRDefault="002C25B9" w:rsidP="002C25B9">
      <w:pPr>
        <w:pStyle w:val="Bibliography"/>
      </w:pPr>
      <w:r>
        <w:t xml:space="preserve">Lieberman, M. D., Eisenberger, N. I., Crockett, M. J., Tom, S. M., Pfeifer, J. H., &amp; Way, B. M. (2007). Putting Feelings Into Words Affect Labeling Disrupts Amygdala Activity in Response to Affective Stimuli. </w:t>
      </w:r>
      <w:r>
        <w:rPr>
          <w:i/>
          <w:iCs/>
        </w:rPr>
        <w:t>Psychological Science</w:t>
      </w:r>
      <w:r>
        <w:t xml:space="preserve">, </w:t>
      </w:r>
      <w:r>
        <w:rPr>
          <w:i/>
          <w:iCs/>
        </w:rPr>
        <w:t>18</w:t>
      </w:r>
      <w:r>
        <w:t>(5), 421–428. https://doi.org/10.1111/j.1467-9280.2007.01916.x</w:t>
      </w:r>
    </w:p>
    <w:p w14:paraId="4497ABDA" w14:textId="77777777" w:rsidR="002C25B9" w:rsidRDefault="002C25B9" w:rsidP="002C25B9">
      <w:pPr>
        <w:pStyle w:val="Bibliography"/>
      </w:pPr>
      <w:r>
        <w:t xml:space="preserve">Logothetis, N. K. (2008). What we can do and what we cannot do with fMRI. </w:t>
      </w:r>
      <w:r>
        <w:rPr>
          <w:i/>
          <w:iCs/>
        </w:rPr>
        <w:t>Nature</w:t>
      </w:r>
      <w:r>
        <w:t xml:space="preserve">, </w:t>
      </w:r>
      <w:r>
        <w:rPr>
          <w:i/>
          <w:iCs/>
        </w:rPr>
        <w:t>453</w:t>
      </w:r>
      <w:r>
        <w:t>(7197), 869–878. https://doi.org/10.1038/nature06976</w:t>
      </w:r>
    </w:p>
    <w:p w14:paraId="09A8B3EC" w14:textId="77777777" w:rsidR="002C25B9" w:rsidRDefault="002C25B9" w:rsidP="002C25B9">
      <w:pPr>
        <w:pStyle w:val="Bibliography"/>
      </w:pPr>
      <w:r>
        <w:t xml:space="preserve">Mauss, I. B., Levenson, R. W., McCarter, L., Wilhelm, F. H., &amp; Gross, J. J. (2005). The tie that binds? Coherence among emotion experience, behavior, and physiology. </w:t>
      </w:r>
      <w:r>
        <w:rPr>
          <w:i/>
          <w:iCs/>
        </w:rPr>
        <w:t>Emotion</w:t>
      </w:r>
      <w:r>
        <w:t xml:space="preserve">, </w:t>
      </w:r>
      <w:r>
        <w:rPr>
          <w:i/>
          <w:iCs/>
        </w:rPr>
        <w:t>5</w:t>
      </w:r>
      <w:r>
        <w:t>(2), 175–190. https://doi.org/10.1037/1528-3542.5.2.175</w:t>
      </w:r>
    </w:p>
    <w:p w14:paraId="280B2387" w14:textId="77777777" w:rsidR="002C25B9" w:rsidRDefault="002C25B9" w:rsidP="002C25B9">
      <w:pPr>
        <w:pStyle w:val="Bibliography"/>
      </w:pPr>
      <w:r>
        <w:t xml:space="preserve">Mazza, D., Kolecki, J. C., &amp; Scott, T. M. (2000, March 27). The Observer in Modern Physics Some Personal Speculations. </w:t>
      </w:r>
      <w:r>
        <w:rPr>
          <w:i/>
          <w:iCs/>
        </w:rPr>
        <w:t>National Aeronautics and Space Administration</w:t>
      </w:r>
      <w:r>
        <w:t xml:space="preserve">. </w:t>
      </w:r>
      <w:r>
        <w:lastRenderedPageBreak/>
        <w:t>https://www.grc.nasa.gov/www/k-12/Numbers/Math/Mathematical_Thinking/observer.htm</w:t>
      </w:r>
    </w:p>
    <w:p w14:paraId="4E5EADC3" w14:textId="77777777" w:rsidR="002C25B9" w:rsidRDefault="002C25B9" w:rsidP="002C25B9">
      <w:pPr>
        <w:pStyle w:val="Bibliography"/>
      </w:pPr>
      <w:r>
        <w:t xml:space="preserve">McFee, B., Raffel, C., Liang, D., Ellis, D. P., McVicar, M., Battenberg, E., &amp; Nieto, O. (2015). librosa: Audio and music signal analysis in python. </w:t>
      </w:r>
      <w:r>
        <w:rPr>
          <w:i/>
          <w:iCs/>
        </w:rPr>
        <w:t>Proceedings of the 14th python in science conference</w:t>
      </w:r>
      <w:r>
        <w:t xml:space="preserve">, </w:t>
      </w:r>
      <w:r>
        <w:rPr>
          <w:i/>
          <w:iCs/>
        </w:rPr>
        <w:t>8</w:t>
      </w:r>
      <w:r>
        <w:t>.</w:t>
      </w:r>
    </w:p>
    <w:p w14:paraId="213CE2C4" w14:textId="77777777" w:rsidR="002C25B9" w:rsidRDefault="002C25B9" w:rsidP="002C25B9">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7D43346" w14:textId="77777777" w:rsidR="002C25B9" w:rsidRDefault="002C25B9" w:rsidP="002C25B9">
      <w:pPr>
        <w:pStyle w:val="Bibliography"/>
      </w:pPr>
      <w:r>
        <w:t xml:space="preserve">Mueller, S., Wang, D., Fox, M. D., Yeo, B. T. T., Sepulcre, J., Sabuncu,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62BFD580" w14:textId="77777777" w:rsidR="002C25B9" w:rsidRDefault="002C25B9" w:rsidP="002C25B9">
      <w:pPr>
        <w:pStyle w:val="Bibliography"/>
      </w:pPr>
      <w:r>
        <w:t xml:space="preserve">Mumford, J. (Director). (2017). </w:t>
      </w:r>
      <w:r>
        <w:rPr>
          <w:i/>
          <w:iCs/>
        </w:rPr>
        <w:t>How to use FEAT while skipping registration</w:t>
      </w:r>
      <w:r>
        <w:t xml:space="preserve"> [Digital]. Youtube. https://www.youtube.com/watch?v=U3tG7JMEf7M&amp;t=12s</w:t>
      </w:r>
    </w:p>
    <w:p w14:paraId="746E7DDE" w14:textId="77777777" w:rsidR="002C25B9" w:rsidRDefault="002C25B9" w:rsidP="002C25B9">
      <w:pPr>
        <w:pStyle w:val="Bibliography"/>
      </w:pPr>
      <w:r>
        <w:t xml:space="preserve">Nastase, S. A., Goldstein, A., &amp; Hasson, U. (2020). Keep it real: Rethinking the primacy of experimental control in cognitive neuroscience. </w:t>
      </w:r>
      <w:r>
        <w:rPr>
          <w:i/>
          <w:iCs/>
        </w:rPr>
        <w:t>NeuroImage</w:t>
      </w:r>
      <w:r>
        <w:t xml:space="preserve">, </w:t>
      </w:r>
      <w:r>
        <w:rPr>
          <w:i/>
          <w:iCs/>
        </w:rPr>
        <w:t>222</w:t>
      </w:r>
      <w:r>
        <w:t>, 117254. https://doi.org/10.1016/j.neuroimage.2020.117254</w:t>
      </w:r>
    </w:p>
    <w:p w14:paraId="4DDF9CD7" w14:textId="77777777" w:rsidR="002C25B9" w:rsidRDefault="002C25B9" w:rsidP="002C25B9">
      <w:pPr>
        <w:pStyle w:val="Bibliography"/>
      </w:pPr>
      <w:r>
        <w:t xml:space="preserve">Nummenmaa, L., Glerean,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1690D33A" w14:textId="77777777" w:rsidR="002C25B9" w:rsidRDefault="002C25B9" w:rsidP="002C25B9">
      <w:pPr>
        <w:pStyle w:val="Bibliography"/>
      </w:pPr>
      <w:r>
        <w:t xml:space="preserve">OpenAI. (2023). </w:t>
      </w:r>
      <w:r>
        <w:rPr>
          <w:i/>
          <w:iCs/>
        </w:rPr>
        <w:t>Whisper</w:t>
      </w:r>
      <w:r>
        <w:t xml:space="preserve"> [Computer software]. https://github.com/openai/whisper</w:t>
      </w:r>
    </w:p>
    <w:p w14:paraId="4D0419DB" w14:textId="77777777" w:rsidR="002C25B9" w:rsidRDefault="002C25B9" w:rsidP="002C25B9">
      <w:pPr>
        <w:pStyle w:val="Bibliography"/>
      </w:pPr>
      <w:r>
        <w:t xml:space="preserve">Peirce, J., Gray, J. R., Simpson, S., MacAskill, M., Höchenberger, R., Sogo, H., Kastman, E., &amp; Lindeløv, J. K. (2019). PsychoPy2: Experiments in behavior made easy. </w:t>
      </w:r>
      <w:r>
        <w:rPr>
          <w:i/>
          <w:iCs/>
        </w:rPr>
        <w:t>Behavior Research Methods</w:t>
      </w:r>
      <w:r>
        <w:t xml:space="preserve">, </w:t>
      </w:r>
      <w:r>
        <w:rPr>
          <w:i/>
          <w:iCs/>
        </w:rPr>
        <w:t>51</w:t>
      </w:r>
      <w:r>
        <w:t>(1), 195–203. https://doi.org/10.3758/s13428-018-01193-y</w:t>
      </w:r>
    </w:p>
    <w:p w14:paraId="3160D2D5" w14:textId="77777777" w:rsidR="002C25B9" w:rsidRDefault="002C25B9" w:rsidP="002C25B9">
      <w:pPr>
        <w:pStyle w:val="Bibliography"/>
      </w:pPr>
      <w:r>
        <w:lastRenderedPageBreak/>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6A84FAE9" w14:textId="77777777" w:rsidR="002C25B9" w:rsidRDefault="002C25B9" w:rsidP="002C25B9">
      <w:pPr>
        <w:pStyle w:val="Bibliography"/>
      </w:pPr>
      <w:r>
        <w:t xml:space="preserve">Power, J. D., Barnes, K. A., Snyder, A. Z., Schlaggar, B. L., &amp; Petersen, S. E. (2012). Spurious but systematic correlations in functional connectivity MRI networks arise from subject motion. </w:t>
      </w:r>
      <w:r>
        <w:rPr>
          <w:i/>
          <w:iCs/>
        </w:rPr>
        <w:t>NeuroImage</w:t>
      </w:r>
      <w:r>
        <w:t xml:space="preserve">, </w:t>
      </w:r>
      <w:r>
        <w:rPr>
          <w:i/>
          <w:iCs/>
        </w:rPr>
        <w:t>59</w:t>
      </w:r>
      <w:r>
        <w:t>(3), 2142–2154. https://doi.org/10.1016/j.neuroimage.2011.10.018</w:t>
      </w:r>
    </w:p>
    <w:p w14:paraId="0A9AAC11" w14:textId="77777777" w:rsidR="002C25B9" w:rsidRDefault="002C25B9" w:rsidP="002C25B9">
      <w:pPr>
        <w:pStyle w:val="Bibliography"/>
      </w:pPr>
      <w:r>
        <w:t xml:space="preserve">Power, J. D., Cohen, A. L., Nelson, S. M., Wig, G. S., Barnes, K. A., Church, J. A., Vogel, A. C., Laumann, T. O., Miezin, F. M., Schlaggar, B. L., &amp; Petersen, S. E. (2011). Functional Network Organization of the Human Brain. </w:t>
      </w:r>
      <w:r>
        <w:rPr>
          <w:i/>
          <w:iCs/>
        </w:rPr>
        <w:t>Neuron</w:t>
      </w:r>
      <w:r>
        <w:t xml:space="preserve">, </w:t>
      </w:r>
      <w:r>
        <w:rPr>
          <w:i/>
          <w:iCs/>
        </w:rPr>
        <w:t>72</w:t>
      </w:r>
      <w:r>
        <w:t>(4), 665–678. https://doi.org/10.1016/j.neuron.2011.09.006</w:t>
      </w:r>
    </w:p>
    <w:p w14:paraId="6AC7BF78" w14:textId="77777777" w:rsidR="002C25B9" w:rsidRDefault="002C25B9" w:rsidP="002C25B9">
      <w:pPr>
        <w:pStyle w:val="Bibliography"/>
      </w:pPr>
      <w:r>
        <w:t xml:space="preserve">Power, J. D., Schlaggar, B. L., &amp; Petersen, S. E. (2014). Studying Brain Organization via Spontaneous fMRI Signal. </w:t>
      </w:r>
      <w:r>
        <w:rPr>
          <w:i/>
          <w:iCs/>
        </w:rPr>
        <w:t>Neuron</w:t>
      </w:r>
      <w:r>
        <w:t xml:space="preserve">, </w:t>
      </w:r>
      <w:r>
        <w:rPr>
          <w:i/>
          <w:iCs/>
        </w:rPr>
        <w:t>84</w:t>
      </w:r>
      <w:r>
        <w:t>(4), 681–696. https://doi.org/10.1016/j.neuron.2014.09.007</w:t>
      </w:r>
    </w:p>
    <w:p w14:paraId="0C0960BF" w14:textId="77777777" w:rsidR="002C25B9" w:rsidRDefault="002C25B9" w:rsidP="002C25B9">
      <w:pPr>
        <w:pStyle w:val="Bibliography"/>
      </w:pPr>
      <w:r>
        <w:t xml:space="preserve">Reilly, J., Ulichney, V., Sacks, B., Duncan, A., Weinstein, S. M., Giovannetti, T., Helion, C., &amp; Cooney, G. (2023). Dynamics of Language Use and Alignment in Different-Age Conversation Partners. </w:t>
      </w:r>
      <w:r>
        <w:rPr>
          <w:i/>
          <w:iCs/>
        </w:rPr>
        <w:t>PsyArxiv</w:t>
      </w:r>
      <w:r>
        <w:t>. https://doi.org/10.31234/osf.io/3crua</w:t>
      </w:r>
    </w:p>
    <w:p w14:paraId="5ED1467E" w14:textId="77777777" w:rsidR="002C25B9" w:rsidRDefault="002C25B9" w:rsidP="002C25B9">
      <w:pPr>
        <w:pStyle w:val="Bibliography"/>
      </w:pPr>
      <w:r>
        <w:t xml:space="preserve">Ruef, A. M., &amp; Levenson, R. W. (2007). Continuous Measurement of Emotion:The Affect Rating Dial. In J. A. Coan &amp; J. J. B. Allen (Eds.), </w:t>
      </w:r>
      <w:r>
        <w:rPr>
          <w:i/>
          <w:iCs/>
        </w:rPr>
        <w:t>Handbook of Emotion Elicitation and Assessment</w:t>
      </w:r>
      <w:r>
        <w:t xml:space="preserve"> (pp. 286–297). Oxford University PressNew York, NY. https://doi.org/10.1093/oso/9780195169157.003.0018</w:t>
      </w:r>
    </w:p>
    <w:p w14:paraId="1D8A3813" w14:textId="77777777" w:rsidR="002C25B9" w:rsidRDefault="002C25B9" w:rsidP="002C25B9">
      <w:pPr>
        <w:pStyle w:val="Bibliography"/>
      </w:pPr>
      <w:r>
        <w:t xml:space="preserve">Saarimäki, H. (2021). Naturalistic Stimuli in Affective Neuroimaging: A Review. </w:t>
      </w:r>
      <w:r>
        <w:rPr>
          <w:i/>
          <w:iCs/>
        </w:rPr>
        <w:t>Frontiers in Human Neuroscience</w:t>
      </w:r>
      <w:r>
        <w:t xml:space="preserve">, </w:t>
      </w:r>
      <w:r>
        <w:rPr>
          <w:i/>
          <w:iCs/>
        </w:rPr>
        <w:t>15</w:t>
      </w:r>
      <w:r>
        <w:t>, 675068. https://doi.org/10.3389/fnhum.2021.675068</w:t>
      </w:r>
    </w:p>
    <w:p w14:paraId="5A9604BF" w14:textId="77777777" w:rsidR="002C25B9" w:rsidRDefault="002C25B9" w:rsidP="002C25B9">
      <w:pPr>
        <w:pStyle w:val="Bibliography"/>
      </w:pPr>
      <w:r>
        <w:t xml:space="preserve">Sawahata,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4840F70B" w14:textId="77777777" w:rsidR="002C25B9" w:rsidRDefault="002C25B9" w:rsidP="002C25B9">
      <w:pPr>
        <w:pStyle w:val="Bibliography"/>
      </w:pPr>
      <w:r>
        <w:lastRenderedPageBreak/>
        <w:t xml:space="preserve">Schaefer, A., Kong, R., Gordon, E. M., Laumann, T. O., Zuo, X.-N., Holmes, A. J., Eickhoff, S. B., &amp; Yeo, B. T. T. (2018). Local-Global Parcellation of the Human Cerebral Cortex from Intrinsic Functional Connectivity MRI. </w:t>
      </w:r>
      <w:r>
        <w:rPr>
          <w:i/>
          <w:iCs/>
        </w:rPr>
        <w:t>Cerebral Cortex</w:t>
      </w:r>
      <w:r>
        <w:t xml:space="preserve">, </w:t>
      </w:r>
      <w:r>
        <w:rPr>
          <w:i/>
          <w:iCs/>
        </w:rPr>
        <w:t>28</w:t>
      </w:r>
      <w:r>
        <w:t>(9), 3095–3114. https://doi.org/10.1093/cercor/bhx179</w:t>
      </w:r>
    </w:p>
    <w:p w14:paraId="7F522ACC" w14:textId="77777777" w:rsidR="002C25B9" w:rsidRDefault="002C25B9" w:rsidP="002C25B9">
      <w:pPr>
        <w:pStyle w:val="Bibliography"/>
      </w:pPr>
      <w:r>
        <w:t xml:space="preserve">Sievers, B., Welker, C., Hasson, U., Kleinbaum, A. M., &amp; Wheatley, T. (2024). Consensus-building conversation leads to neural alignment. </w:t>
      </w:r>
      <w:r>
        <w:rPr>
          <w:i/>
          <w:iCs/>
        </w:rPr>
        <w:t>Nature Communications</w:t>
      </w:r>
      <w:r>
        <w:t xml:space="preserve">, </w:t>
      </w:r>
      <w:r>
        <w:rPr>
          <w:i/>
          <w:iCs/>
        </w:rPr>
        <w:t>15</w:t>
      </w:r>
      <w:r>
        <w:t>(1), 3936. https://doi.org/10.1038/s41467-023-43253-8</w:t>
      </w:r>
    </w:p>
    <w:p w14:paraId="0E40D118" w14:textId="77777777" w:rsidR="002C25B9" w:rsidRDefault="002C25B9" w:rsidP="002C25B9">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67A2384B" w14:textId="77777777" w:rsidR="002C25B9" w:rsidRDefault="002C25B9" w:rsidP="002C25B9">
      <w:pPr>
        <w:pStyle w:val="Bibliography"/>
      </w:pPr>
      <w:r>
        <w:t xml:space="preserve">Sonkusar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55568663" w14:textId="77777777" w:rsidR="002C25B9" w:rsidRDefault="002C25B9" w:rsidP="002C25B9">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36E6871" w14:textId="77777777" w:rsidR="002C25B9" w:rsidRDefault="002C25B9" w:rsidP="002C25B9">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6DA9A724" w14:textId="77777777" w:rsidR="002C25B9" w:rsidRDefault="002C25B9" w:rsidP="002C25B9">
      <w:pPr>
        <w:pStyle w:val="Bibliography"/>
      </w:pPr>
      <w:r>
        <w:t xml:space="preserve">Taylor, S. F., Phan, K. L., Decker, L. R., &amp; Liberzon, I. (2003). Subjective rating of emotionally salient stimuli modulates neural activity. </w:t>
      </w:r>
      <w:r>
        <w:rPr>
          <w:i/>
          <w:iCs/>
        </w:rPr>
        <w:t>NeuroImage</w:t>
      </w:r>
      <w:r>
        <w:t xml:space="preserve">, </w:t>
      </w:r>
      <w:r>
        <w:rPr>
          <w:i/>
          <w:iCs/>
        </w:rPr>
        <w:t>18</w:t>
      </w:r>
      <w:r>
        <w:t>(3), 650–659. https://doi.org/10.1016/S1053-8119(02)00051-4</w:t>
      </w:r>
    </w:p>
    <w:p w14:paraId="207E0618" w14:textId="77777777" w:rsidR="002C25B9" w:rsidRDefault="002C25B9" w:rsidP="002C25B9">
      <w:pPr>
        <w:pStyle w:val="Bibliography"/>
      </w:pPr>
      <w:r>
        <w:t xml:space="preserve">Teresa Jacobson Kimberley, Kimberley, T. J., Dana D. Birkholz, Birkholz, D. D., Renee A. Hancock, Hancock, R. A., Sarah M. VonBank, VonBank, S. M., Teresa N. Werth, &amp; Werth, T. N. (2008). Reliability of fMRI during a Continuous Motor Task: Assessment of </w:t>
      </w:r>
      <w:r>
        <w:lastRenderedPageBreak/>
        <w:t xml:space="preserve">Analysis Techniques. </w:t>
      </w:r>
      <w:r>
        <w:rPr>
          <w:i/>
          <w:iCs/>
        </w:rPr>
        <w:t>Journal of Neuroimaging</w:t>
      </w:r>
      <w:r>
        <w:t xml:space="preserve">, </w:t>
      </w:r>
      <w:r>
        <w:rPr>
          <w:i/>
          <w:iCs/>
        </w:rPr>
        <w:t>18</w:t>
      </w:r>
      <w:r>
        <w:t>(1), 18–27. https://doi.org/10.1111/j.1552-6569.2007.00163.x</w:t>
      </w:r>
    </w:p>
    <w:p w14:paraId="1DBC7D7E" w14:textId="77777777" w:rsidR="002C25B9" w:rsidRDefault="002C25B9" w:rsidP="002C25B9">
      <w:pPr>
        <w:pStyle w:val="Bibliography"/>
      </w:pPr>
      <w:r>
        <w:t xml:space="preserve">Tzourio-Mazoyer, N., Landeau, B., Papathanassiou, D., Crivello, F., Etard, O., Delcroix, N., Mazoyer, B., &amp; Joliot, M. (2002). Automated anatomical labeling of activations in SPM using a macroscopic anatomical parcellation of the MNI MRI single-subject brain. </w:t>
      </w:r>
      <w:r>
        <w:rPr>
          <w:i/>
          <w:iCs/>
        </w:rPr>
        <w:t>NeuroImage</w:t>
      </w:r>
      <w:r>
        <w:t xml:space="preserve">, </w:t>
      </w:r>
      <w:r>
        <w:rPr>
          <w:i/>
          <w:iCs/>
        </w:rPr>
        <w:t>15</w:t>
      </w:r>
      <w:r>
        <w:t>(1), 273–289. https://doi.org/10.1006/nimg.2001.0978</w:t>
      </w:r>
    </w:p>
    <w:p w14:paraId="63271C25" w14:textId="77777777" w:rsidR="002C25B9" w:rsidRDefault="002C25B9" w:rsidP="002C25B9">
      <w:pPr>
        <w:pStyle w:val="Bibliography"/>
      </w:pPr>
      <w:r>
        <w:t xml:space="preserve">Valentin Wagner, Wagner, V., Mathias Scharinger, Scharinger, M., Christine A. Knoop, Knoop, C. A., Winfried Menninghaus, &amp; Menninghaus, W. (2020). Effects of continuous self-reporting on aesthetic evaluation and emotional responses. </w:t>
      </w:r>
      <w:r>
        <w:rPr>
          <w:i/>
          <w:iCs/>
        </w:rPr>
        <w:t>Poetics</w:t>
      </w:r>
      <w:r>
        <w:t xml:space="preserve">, </w:t>
      </w:r>
      <w:r>
        <w:rPr>
          <w:i/>
          <w:iCs/>
        </w:rPr>
        <w:t>85</w:t>
      </w:r>
      <w:r>
        <w:t>, 101497. https://doi.org/10.1016/j.poetic.2020.101497</w:t>
      </w:r>
    </w:p>
    <w:p w14:paraId="6E6F9B51" w14:textId="77777777" w:rsidR="002C25B9" w:rsidRDefault="002C25B9" w:rsidP="002C25B9">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4AA67780" w14:textId="77777777" w:rsidR="002C25B9" w:rsidRDefault="002C25B9" w:rsidP="002C25B9">
      <w:pPr>
        <w:pStyle w:val="Bibliography"/>
      </w:pPr>
      <w:r>
        <w:t xml:space="preserve">van Rossum, G. (1995). </w:t>
      </w:r>
      <w:r>
        <w:rPr>
          <w:i/>
          <w:iCs/>
        </w:rPr>
        <w:t>Python tutorial</w:t>
      </w:r>
      <w:r>
        <w:t xml:space="preserve"> (Version Technical Report CS-R9526) [Python].</w:t>
      </w:r>
    </w:p>
    <w:p w14:paraId="6F4333C0" w14:textId="77777777" w:rsidR="002C25B9" w:rsidRDefault="002C25B9" w:rsidP="002C25B9">
      <w:pPr>
        <w:pStyle w:val="Bibliography"/>
      </w:pPr>
      <w:r>
        <w:t xml:space="preserve">Wallentin, M., Nielsen, A. H., Vuust, P., Dohn, A., Roepstorff, A., &amp; Lund, T. E. (2011). Amygdala and heart rate variability responses from listening to emotionally intense parts of a story. </w:t>
      </w:r>
      <w:r>
        <w:rPr>
          <w:i/>
          <w:iCs/>
        </w:rPr>
        <w:t>NeuroImage</w:t>
      </w:r>
      <w:r>
        <w:t xml:space="preserve">, </w:t>
      </w:r>
      <w:r>
        <w:rPr>
          <w:i/>
          <w:iCs/>
        </w:rPr>
        <w:t>58</w:t>
      </w:r>
      <w:r>
        <w:t>(3), 963–973. https://doi.org/10.1016/j.neuroimage.2011.06.077</w:t>
      </w:r>
    </w:p>
    <w:p w14:paraId="00254D2E" w14:textId="77777777" w:rsidR="002C25B9" w:rsidRDefault="002C25B9" w:rsidP="002C25B9">
      <w:pPr>
        <w:pStyle w:val="Bibliography"/>
      </w:pPr>
      <w:r>
        <w:t xml:space="preserve">Woo, C.-W., Krishnan, A., &amp; Wager, T. D. (2014). Cluster-extent based thresholding in fMRI analyses: Pitfalls and recommendations. </w:t>
      </w:r>
      <w:r>
        <w:rPr>
          <w:i/>
          <w:iCs/>
        </w:rPr>
        <w:t>NeuroImage</w:t>
      </w:r>
      <w:r>
        <w:t xml:space="preserve">, </w:t>
      </w:r>
      <w:r>
        <w:rPr>
          <w:i/>
          <w:iCs/>
        </w:rPr>
        <w:t>91</w:t>
      </w:r>
      <w:r>
        <w:t>, 412–419. https://doi.org/10.1016/j.neuroimage.2013.12.058</w:t>
      </w:r>
    </w:p>
    <w:p w14:paraId="320E9E13" w14:textId="77777777" w:rsidR="002C25B9" w:rsidRDefault="002C25B9" w:rsidP="002C25B9">
      <w:pPr>
        <w:pStyle w:val="Bibliography"/>
      </w:pPr>
      <w:r>
        <w:t xml:space="preserve">Yarkoni, T., Poldrack, R. A., Nichols, T. E., Van Essen, D. C., &amp; Wager, T. D. (2011). NeuroSynth: A new platform for large-scale automated synthesis of human functional neuroimaging data. </w:t>
      </w:r>
      <w:r>
        <w:rPr>
          <w:i/>
          <w:iCs/>
        </w:rPr>
        <w:t>Frontiers in Neuroinformatics</w:t>
      </w:r>
      <w:r>
        <w:t xml:space="preserve">, </w:t>
      </w:r>
      <w:r>
        <w:rPr>
          <w:i/>
          <w:iCs/>
        </w:rPr>
        <w:t>5</w:t>
      </w:r>
      <w:r>
        <w:t>. https://doi.org/10.3389/conf.fninf.2011.08.00058</w:t>
      </w:r>
    </w:p>
    <w:p w14:paraId="75D319DD" w14:textId="77777777" w:rsidR="002C25B9" w:rsidRDefault="002C25B9" w:rsidP="002C25B9">
      <w:pPr>
        <w:pStyle w:val="Bibliography"/>
      </w:pPr>
      <w:r>
        <w:lastRenderedPageBreak/>
        <w:t xml:space="preserve">Yeo, B. T. T., Krienen, F. M., Sepulcre, J., Sabuncu, M. R., Lashkari, D., Hollinshead, M., Roffman, J. L., Smoller, J. W., Zöllei, L., Polimeni, J. R., Fischl, B., Liu, H., &amp; Buckner, R. L. (2011). The organization of the human cerebral cortex estimated by intrinsic functional connectivity. </w:t>
      </w:r>
      <w:r>
        <w:rPr>
          <w:i/>
          <w:iCs/>
        </w:rPr>
        <w:t>Journal of Neurophysiology</w:t>
      </w:r>
      <w:r>
        <w:t xml:space="preserve">, </w:t>
      </w:r>
      <w:r>
        <w:rPr>
          <w:i/>
          <w:iCs/>
        </w:rPr>
        <w:t>106</w:t>
      </w:r>
      <w:r>
        <w:t>(3), 1125–1165. https://doi.org/10.1152/jn.00338.2011</w:t>
      </w:r>
    </w:p>
    <w:p w14:paraId="3E942F24" w14:textId="77777777" w:rsidR="002C25B9" w:rsidRDefault="002C25B9" w:rsidP="002C25B9">
      <w:pPr>
        <w:pStyle w:val="Bibliography"/>
      </w:pPr>
      <w:r>
        <w:t xml:space="preserve">Yeomans, M., Boland, F. K., Collins, H. K., Abi-Esber, N., &amp; Brooks, A. W. (2023). A Practical Guide to Conversation Research: How to Study What People Say to Each Other. </w:t>
      </w:r>
      <w:r>
        <w:rPr>
          <w:i/>
          <w:iCs/>
        </w:rPr>
        <w:t>Advances in Methods and Practices in Psychological Science</w:t>
      </w:r>
      <w:r>
        <w:t xml:space="preserve">, </w:t>
      </w:r>
      <w:r>
        <w:rPr>
          <w:i/>
          <w:iCs/>
        </w:rPr>
        <w:t>6</w:t>
      </w:r>
      <w:r>
        <w:t>(4), 25152459231183919. https://doi.org/10.1177/25152459231183919</w:t>
      </w:r>
    </w:p>
    <w:p w14:paraId="028A007E" w14:textId="524F232C" w:rsidR="00AF6336" w:rsidRDefault="00364897">
      <w:pPr>
        <w:rPr>
          <w:ins w:id="1976" w:author="Billy Mitchell" w:date="2024-10-30T09:48:00Z" w16du:dateUtc="2024-10-30T13:48:00Z"/>
          <w:b/>
          <w:bCs/>
        </w:rPr>
      </w:pPr>
      <w:r w:rsidRPr="006E54B4">
        <w:rPr>
          <w:b/>
          <w:bCs/>
          <w:rPrChange w:id="1977" w:author="Chelsea Helion" w:date="2024-10-23T10:53:00Z">
            <w:rPr>
              <w:rFonts w:ascii="Aptos" w:hAnsi="Aptos"/>
              <w:b/>
              <w:bCs/>
            </w:rPr>
          </w:rPrChange>
        </w:rPr>
        <w:fldChar w:fldCharType="end"/>
      </w:r>
    </w:p>
    <w:p w14:paraId="5C1B2B81" w14:textId="4DFFEF0F" w:rsidR="00A565EC" w:rsidRPr="006E54B4" w:rsidRDefault="00A565EC">
      <w:pPr>
        <w:rPr>
          <w:b/>
          <w:bCs/>
          <w:rPrChange w:id="1978" w:author="Chelsea Helion" w:date="2024-10-23T10:53:00Z">
            <w:rPr>
              <w:rFonts w:ascii="Aptos" w:hAnsi="Aptos"/>
              <w:b/>
              <w:bCs/>
            </w:rPr>
          </w:rPrChange>
        </w:rPr>
      </w:pPr>
      <w:commentRangeStart w:id="1979"/>
      <w:ins w:id="1980" w:author="Billy Mitchell" w:date="2024-10-30T09:48:00Z" w16du:dateUtc="2024-10-30T13:48:00Z">
        <w:r>
          <w:rPr>
            <w:b/>
            <w:bCs/>
          </w:rPr>
          <w:t>Figure Legends</w:t>
        </w:r>
      </w:ins>
      <w:commentRangeEnd w:id="1979"/>
      <w:ins w:id="1981" w:author="Billy Mitchell" w:date="2024-10-30T12:16:00Z" w16du:dateUtc="2024-10-30T16:16:00Z">
        <w:r w:rsidR="00FC36EA">
          <w:rPr>
            <w:rStyle w:val="CommentReference"/>
          </w:rPr>
          <w:commentReference w:id="1979"/>
        </w:r>
      </w:ins>
    </w:p>
    <w:sectPr w:rsidR="00A565EC" w:rsidRPr="006E54B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Billy Mitchell" w:date="2024-10-30T09:49:00Z" w:initials="BM">
    <w:p w14:paraId="60F3D6E0" w14:textId="77777777" w:rsidR="00A565EC" w:rsidRDefault="00A565EC" w:rsidP="00A565EC">
      <w:pPr>
        <w:pStyle w:val="CommentText"/>
      </w:pPr>
      <w:r>
        <w:rPr>
          <w:rStyle w:val="CommentReference"/>
        </w:rPr>
        <w:annotationRef/>
      </w:r>
      <w:r>
        <w:t>90 / 135 Characters</w:t>
      </w:r>
    </w:p>
  </w:comment>
  <w:comment w:id="47"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58" w:author="Billy Mitchell" w:date="2024-10-30T09:46:00Z" w:initials="BM">
    <w:p w14:paraId="15F23789" w14:textId="77777777" w:rsidR="00C83F06" w:rsidRDefault="00C83F06" w:rsidP="00C83F06">
      <w:pPr>
        <w:pStyle w:val="CommentText"/>
      </w:pPr>
      <w:r>
        <w:rPr>
          <w:rStyle w:val="CommentReference"/>
        </w:rPr>
        <w:annotationRef/>
      </w:r>
      <w:r>
        <w:rPr>
          <w:color w:val="272727"/>
          <w:highlight w:val="white"/>
        </w:rPr>
        <w:t>Explain the significance of the research at a level understandable to an undergraduate-educated scientist outside their field of specialty</w:t>
      </w:r>
    </w:p>
  </w:comment>
  <w:comment w:id="68"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77"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78"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169" w:author="Chelsea Helion" w:date="2024-10-23T16:53:00Z" w:initials="CH">
    <w:p w14:paraId="656EB99B" w14:textId="692B566E" w:rsidR="00262C6C" w:rsidRDefault="00262C6C" w:rsidP="00262C6C">
      <w:r>
        <w:rPr>
          <w:rStyle w:val="CommentReference"/>
        </w:rPr>
        <w:annotationRef/>
      </w:r>
      <w:r>
        <w:rPr>
          <w:color w:val="000000"/>
          <w:sz w:val="20"/>
          <w:szCs w:val="20"/>
        </w:rPr>
        <w:t xml:space="preserve">I think this probs needs to be updated to reflect the simplified introduction </w:t>
      </w:r>
    </w:p>
  </w:comment>
  <w:comment w:id="170" w:author="Chelsea Helion" w:date="2024-10-22T15:12:00Z" w:initials="CH">
    <w:p w14:paraId="438522BE" w14:textId="7B4B9EA7" w:rsidR="00094790" w:rsidRDefault="00094790" w:rsidP="00094790">
      <w:r>
        <w:rPr>
          <w:rStyle w:val="CommentReference"/>
        </w:rPr>
        <w:annotationRef/>
      </w:r>
      <w:r>
        <w:rPr>
          <w:color w:val="000000"/>
          <w:sz w:val="20"/>
          <w:szCs w:val="20"/>
        </w:rPr>
        <w:t>Needs a very explicative caption.</w:t>
      </w:r>
    </w:p>
  </w:comment>
  <w:comment w:id="252" w:author="Chelsea Helion" w:date="2024-10-22T11:57:00Z" w:initials="CH">
    <w:p w14:paraId="31AF8560" w14:textId="7A486856" w:rsidR="00225F43" w:rsidRDefault="00225F43" w:rsidP="00225F43">
      <w:r>
        <w:rPr>
          <w:rStyle w:val="CommentReference"/>
        </w:rPr>
        <w:annotationRef/>
      </w:r>
      <w:r>
        <w:rPr>
          <w:color w:val="000000"/>
          <w:sz w:val="20"/>
          <w:szCs w:val="20"/>
        </w:rPr>
        <w:t>This sentence makes it seem like this paper did ratings — if they did, that’s fine, I just wanted flag that’s how it reads.</w:t>
      </w:r>
    </w:p>
  </w:comment>
  <w:comment w:id="423" w:author="Chelsea Helion" w:date="2024-10-22T12:15:00Z" w:initials="CH">
    <w:p w14:paraId="6D603E60" w14:textId="77777777" w:rsidR="00566D6E" w:rsidRDefault="00566D6E" w:rsidP="00566D6E">
      <w:r>
        <w:rPr>
          <w:rStyle w:val="CommentReference"/>
        </w:rPr>
        <w:annotationRef/>
      </w:r>
      <w:r>
        <w:rPr>
          <w:color w:val="000000"/>
          <w:sz w:val="20"/>
          <w:szCs w:val="20"/>
        </w:rPr>
        <w:t>Altering or alerting?</w:t>
      </w:r>
    </w:p>
  </w:comment>
  <w:comment w:id="430" w:author="Chelsea Helion" w:date="2024-10-22T12:20:00Z" w:initials="CH">
    <w:p w14:paraId="6D81783E" w14:textId="77777777" w:rsidR="007C2B01" w:rsidRDefault="007C2B01" w:rsidP="007C2B01">
      <w:r>
        <w:rPr>
          <w:rStyle w:val="CommentReference"/>
        </w:rPr>
        <w:annotationRef/>
      </w:r>
      <w:r>
        <w:rPr>
          <w:color w:val="000000"/>
          <w:sz w:val="20"/>
          <w:szCs w:val="20"/>
        </w:rPr>
        <w:t>Would say why this is needed</w:t>
      </w:r>
    </w:p>
  </w:comment>
  <w:comment w:id="438" w:author="Chelsea Helion" w:date="2024-10-22T12:20:00Z" w:initials="CH">
    <w:p w14:paraId="5AA85940" w14:textId="77777777" w:rsidR="000B1B95" w:rsidRDefault="000B1B95" w:rsidP="000B1B95">
      <w:r>
        <w:rPr>
          <w:rStyle w:val="CommentReference"/>
        </w:rPr>
        <w:annotationRef/>
      </w:r>
      <w:r>
        <w:rPr>
          <w:color w:val="000000"/>
          <w:sz w:val="20"/>
          <w:szCs w:val="20"/>
        </w:rPr>
        <w:t>Would say why this is needed</w:t>
      </w:r>
    </w:p>
  </w:comment>
  <w:comment w:id="490"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500" w:author="Chelsea Helion" w:date="2024-10-22T13:17:00Z" w:initials="CH">
    <w:p w14:paraId="44AE5E4E" w14:textId="04747859" w:rsidR="00383C25" w:rsidRDefault="00383C25" w:rsidP="00383C25">
      <w:r>
        <w:rPr>
          <w:rStyle w:val="CommentReference"/>
        </w:rPr>
        <w:annotationRef/>
      </w:r>
      <w:r>
        <w:rPr>
          <w:color w:val="000000"/>
          <w:sz w:val="20"/>
          <w:szCs w:val="20"/>
        </w:rPr>
        <w:t>This is such a solid paragraph</w:t>
      </w:r>
    </w:p>
  </w:comment>
  <w:comment w:id="677"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738"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798"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1191"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1215" w:author="Chelsea Helion" w:date="2024-10-25T20:17:00Z" w:initials="CH">
    <w:p w14:paraId="50380B6E" w14:textId="77777777" w:rsidR="00297C72" w:rsidRDefault="00297C72" w:rsidP="00297C72">
      <w:r>
        <w:rPr>
          <w:rStyle w:val="CommentReference"/>
        </w:rPr>
        <w:annotationRef/>
      </w:r>
      <w:r>
        <w:rPr>
          <w:color w:val="000000"/>
          <w:sz w:val="20"/>
          <w:szCs w:val="20"/>
        </w:rPr>
        <w:t>Would it be worth doing rsa style approach for raters and non-raters?</w:t>
      </w:r>
    </w:p>
  </w:comment>
  <w:comment w:id="1289"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1440" w:author="Chelsea Helion" w:date="2024-10-25T20:05:00Z" w:initials="CH">
    <w:p w14:paraId="0291756D" w14:textId="77777777" w:rsidR="00E75ABA" w:rsidRDefault="00E75ABA" w:rsidP="00E75ABA">
      <w:r>
        <w:rPr>
          <w:rStyle w:val="CommentReference"/>
        </w:rPr>
        <w:annotationRef/>
      </w:r>
      <w:r>
        <w:rPr>
          <w:sz w:val="20"/>
          <w:szCs w:val="20"/>
        </w:rPr>
        <w:t>Would a conjunction analysis be the more standard approach to say this?</w:t>
      </w:r>
    </w:p>
  </w:comment>
  <w:comment w:id="1512"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1535"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1594"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1595"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1606"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1607"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1615"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1622"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1623"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1601"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1630"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1657" w:author="Chelsea Helion" w:date="2024-10-25T20:47:00Z" w:initials="CH">
    <w:p w14:paraId="01BCE456" w14:textId="77777777" w:rsidR="00F21D6A" w:rsidRDefault="00F21D6A" w:rsidP="00F21D6A">
      <w:r>
        <w:rPr>
          <w:rStyle w:val="CommentReference"/>
        </w:rPr>
        <w:annotationRef/>
      </w:r>
      <w:r>
        <w:rPr>
          <w:color w:val="000000"/>
          <w:sz w:val="20"/>
          <w:szCs w:val="20"/>
        </w:rPr>
        <w:t>Is this referring to rating or not rating? Both?</w:t>
      </w:r>
    </w:p>
  </w:comment>
  <w:comment w:id="1660"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1662" w:author="Chelsea Helion" w:date="2024-10-25T21:07:00Z" w:initials="CH">
    <w:p w14:paraId="2D9CCBFC" w14:textId="77777777" w:rsidR="007C01F4" w:rsidRDefault="007C01F4" w:rsidP="007C01F4">
      <w:r>
        <w:rPr>
          <w:rStyle w:val="CommentReference"/>
        </w:rPr>
        <w:annotationRef/>
      </w:r>
      <w:r>
        <w:rPr>
          <w:color w:val="000000"/>
          <w:sz w:val="20"/>
          <w:szCs w:val="20"/>
        </w:rPr>
        <w:t>Would move this up to results, then discuss implications here</w:t>
      </w:r>
    </w:p>
  </w:comment>
  <w:comment w:id="1709"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1726" w:author="Chelsea Helion" w:date="2024-10-25T21:28:00Z" w:initials="CH">
    <w:p w14:paraId="29D7998B" w14:textId="77777777" w:rsidR="003F1AFF" w:rsidRDefault="003F1AFF" w:rsidP="003F1AFF">
      <w:r>
        <w:rPr>
          <w:rStyle w:val="CommentReference"/>
        </w:rPr>
        <w:annotationRef/>
      </w:r>
      <w:r>
        <w:rPr>
          <w:color w:val="000000"/>
          <w:sz w:val="20"/>
          <w:szCs w:val="20"/>
        </w:rPr>
        <w:t>This section is very good</w:t>
      </w:r>
    </w:p>
  </w:comment>
  <w:comment w:id="1766"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1784"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1959"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1960"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1970"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1979"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0F3D6E0" w15:done="0"/>
  <w15:commentEx w15:paraId="39773306" w15:done="0"/>
  <w15:commentEx w15:paraId="15F23789" w15:done="0"/>
  <w15:commentEx w15:paraId="7F88AE80" w15:done="0"/>
  <w15:commentEx w15:paraId="6AE5B78B" w15:done="0"/>
  <w15:commentEx w15:paraId="5D1323A8" w15:paraIdParent="6AE5B78B" w15:done="0"/>
  <w15:commentEx w15:paraId="656EB99B" w15:done="0"/>
  <w15:commentEx w15:paraId="438522BE" w15:done="0"/>
  <w15:commentEx w15:paraId="31AF8560" w15:done="0"/>
  <w15:commentEx w15:paraId="6D603E60" w15:done="0"/>
  <w15:commentEx w15:paraId="6D81783E" w15:done="0"/>
  <w15:commentEx w15:paraId="5AA85940" w15:done="0"/>
  <w15:commentEx w15:paraId="104D0E39" w15:done="0"/>
  <w15:commentEx w15:paraId="44AE5E4E" w15:done="0"/>
  <w15:commentEx w15:paraId="2625B9E5" w15:done="0"/>
  <w15:commentEx w15:paraId="6DC93BB7" w15:done="0"/>
  <w15:commentEx w15:paraId="76C0875D" w15:done="0"/>
  <w15:commentEx w15:paraId="36EC9E54" w15:done="0"/>
  <w15:commentEx w15:paraId="50380B6E" w15:done="0"/>
  <w15:commentEx w15:paraId="3A748A3E" w15:done="0"/>
  <w15:commentEx w15:paraId="0291756D"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01BCE456" w15:done="0"/>
  <w15:commentEx w15:paraId="14B7FE2E" w15:done="0"/>
  <w15:commentEx w15:paraId="2D9CCBFC" w15:done="0"/>
  <w15:commentEx w15:paraId="66886331" w15:done="0"/>
  <w15:commentEx w15:paraId="29D7998B" w15:done="0"/>
  <w15:commentEx w15:paraId="38E6F2D3" w15:done="0"/>
  <w15:commentEx w15:paraId="54191675" w15:done="0"/>
  <w15:commentEx w15:paraId="205C8E30" w15:done="0"/>
  <w15:commentEx w15:paraId="0145F41D" w15:done="0"/>
  <w15:commentEx w15:paraId="121889FF" w15:done="0"/>
  <w15:commentEx w15:paraId="3BA860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2427E9" w16cex:dateUtc="2024-10-30T13:49:00Z"/>
  <w16cex:commentExtensible w16cex:durableId="43E6C425" w16cex:dateUtc="2024-10-30T13:45:00Z"/>
  <w16cex:commentExtensible w16cex:durableId="56EBD25F" w16cex:dateUtc="2024-10-30T13:46:00Z"/>
  <w16cex:commentExtensible w16cex:durableId="5E74E0DB" w16cex:dateUtc="2024-10-30T16:12:00Z"/>
  <w16cex:commentExtensible w16cex:durableId="52EA2190" w16cex:dateUtc="2024-10-18T19:04:00Z"/>
  <w16cex:commentExtensible w16cex:durableId="7AF32E8B" w16cex:dateUtc="2024-10-30T15:41:00Z"/>
  <w16cex:commentExtensible w16cex:durableId="6E152097" w16cex:dateUtc="2024-10-23T20:53:00Z"/>
  <w16cex:commentExtensible w16cex:durableId="6761B63B" w16cex:dateUtc="2024-10-22T19:12:00Z"/>
  <w16cex:commentExtensible w16cex:durableId="41CF6FC4" w16cex:dateUtc="2024-10-22T15:57:00Z"/>
  <w16cex:commentExtensible w16cex:durableId="182BFF04" w16cex:dateUtc="2024-10-22T16:15:00Z"/>
  <w16cex:commentExtensible w16cex:durableId="7C63C2F9" w16cex:dateUtc="2024-10-22T16:20:00Z"/>
  <w16cex:commentExtensible w16cex:durableId="5C8681EF" w16cex:dateUtc="2024-10-22T16:20:00Z"/>
  <w16cex:commentExtensible w16cex:durableId="4CE31FF1" w16cex:dateUtc="2024-10-25T16:04:00Z"/>
  <w16cex:commentExtensible w16cex:durableId="71E696B2" w16cex:dateUtc="2024-10-22T17:17: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1768AFC7" w16cex:dateUtc="2024-10-26T00:17:00Z"/>
  <w16cex:commentExtensible w16cex:durableId="09901ADD" w16cex:dateUtc="2024-10-25T23:46:00Z"/>
  <w16cex:commentExtensible w16cex:durableId="111B9D04" w16cex:dateUtc="2024-10-26T00:05: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1CC05B81" w16cex:dateUtc="2024-10-26T00:47:00Z"/>
  <w16cex:commentExtensible w16cex:durableId="6946151F" w16cex:dateUtc="2024-10-26T01:04:00Z"/>
  <w16cex:commentExtensible w16cex:durableId="0CE4DC3C" w16cex:dateUtc="2024-10-26T01:07:00Z"/>
  <w16cex:commentExtensible w16cex:durableId="13D9DB25" w16cex:dateUtc="2024-10-26T01:26:00Z"/>
  <w16cex:commentExtensible w16cex:durableId="6CB18560" w16cex:dateUtc="2024-10-26T01:28: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0F3D6E0" w16cid:durableId="1E2427E9"/>
  <w16cid:commentId w16cid:paraId="39773306" w16cid:durableId="43E6C425"/>
  <w16cid:commentId w16cid:paraId="15F23789" w16cid:durableId="56EBD25F"/>
  <w16cid:commentId w16cid:paraId="7F88AE80" w16cid:durableId="5E74E0DB"/>
  <w16cid:commentId w16cid:paraId="6AE5B78B" w16cid:durableId="52EA2190"/>
  <w16cid:commentId w16cid:paraId="5D1323A8" w16cid:durableId="7AF32E8B"/>
  <w16cid:commentId w16cid:paraId="656EB99B" w16cid:durableId="6E152097"/>
  <w16cid:commentId w16cid:paraId="438522BE" w16cid:durableId="6761B63B"/>
  <w16cid:commentId w16cid:paraId="31AF8560" w16cid:durableId="41CF6FC4"/>
  <w16cid:commentId w16cid:paraId="6D603E60" w16cid:durableId="182BFF04"/>
  <w16cid:commentId w16cid:paraId="6D81783E" w16cid:durableId="7C63C2F9"/>
  <w16cid:commentId w16cid:paraId="5AA85940" w16cid:durableId="5C8681EF"/>
  <w16cid:commentId w16cid:paraId="104D0E39" w16cid:durableId="4CE31FF1"/>
  <w16cid:commentId w16cid:paraId="44AE5E4E" w16cid:durableId="71E696B2"/>
  <w16cid:commentId w16cid:paraId="2625B9E5" w16cid:durableId="51056B29"/>
  <w16cid:commentId w16cid:paraId="6DC93BB7" w16cid:durableId="60F2C52E"/>
  <w16cid:commentId w16cid:paraId="76C0875D" w16cid:durableId="5F8A2E9C"/>
  <w16cid:commentId w16cid:paraId="36EC9E54" w16cid:durableId="1CB55B3E"/>
  <w16cid:commentId w16cid:paraId="50380B6E" w16cid:durableId="1768AFC7"/>
  <w16cid:commentId w16cid:paraId="3A748A3E" w16cid:durableId="09901ADD"/>
  <w16cid:commentId w16cid:paraId="0291756D" w16cid:durableId="111B9D04"/>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01BCE456" w16cid:durableId="1CC05B81"/>
  <w16cid:commentId w16cid:paraId="14B7FE2E" w16cid:durableId="6946151F"/>
  <w16cid:commentId w16cid:paraId="2D9CCBFC" w16cid:durableId="0CE4DC3C"/>
  <w16cid:commentId w16cid:paraId="66886331" w16cid:durableId="13D9DB25"/>
  <w16cid:commentId w16cid:paraId="29D7998B" w16cid:durableId="6CB18560"/>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F8F6E4" w14:textId="77777777" w:rsidR="0059122B" w:rsidRDefault="0059122B" w:rsidP="00D76A10">
      <w:pPr>
        <w:spacing w:line="240" w:lineRule="auto"/>
      </w:pPr>
      <w:r>
        <w:separator/>
      </w:r>
    </w:p>
  </w:endnote>
  <w:endnote w:type="continuationSeparator" w:id="0">
    <w:p w14:paraId="390F133E" w14:textId="77777777" w:rsidR="0059122B" w:rsidRDefault="0059122B"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3BB6E726-D2D6-4FF7-A4C7-DF9AD9975CED}"/>
    <w:embedBold r:id="rId2" w:fontKey="{8BE4EE07-563D-4BCC-AF1A-DD71656660C4}"/>
    <w:embedItalic r:id="rId3" w:fontKey="{38EE75B4-882A-48A1-8316-1197AA1AD1ED}"/>
  </w:font>
  <w:font w:name="Merriweather">
    <w:charset w:val="00"/>
    <w:family w:val="auto"/>
    <w:pitch w:val="variable"/>
    <w:sig w:usb0="20000207" w:usb1="00000002" w:usb2="00000000" w:usb3="00000000" w:csb0="00000197" w:csb1="00000000"/>
    <w:embedRegular r:id="rId4" w:fontKey="{D9444372-9DB1-4425-BC49-5F9442B73F31}"/>
  </w:font>
  <w:font w:name="Calibri">
    <w:panose1 w:val="020F0502020204030204"/>
    <w:charset w:val="00"/>
    <w:family w:val="swiss"/>
    <w:pitch w:val="variable"/>
    <w:sig w:usb0="E4002EFF" w:usb1="C200247B" w:usb2="00000009" w:usb3="00000000" w:csb0="000001FF" w:csb1="00000000"/>
    <w:embedRegular r:id="rId5" w:fontKey="{CB50E84C-4599-4EF4-8A05-50D91CDA594F}"/>
  </w:font>
  <w:font w:name="Cambria">
    <w:panose1 w:val="02040503050406030204"/>
    <w:charset w:val="00"/>
    <w:family w:val="roman"/>
    <w:pitch w:val="variable"/>
    <w:sig w:usb0="E00006FF" w:usb1="420024FF" w:usb2="02000000" w:usb3="00000000" w:csb0="0000019F" w:csb1="00000000"/>
    <w:embedRegular r:id="rId6" w:fontKey="{6950C8EA-FCA1-4C26-9AE9-354CAC896C5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0D2201" w14:textId="77777777" w:rsidR="0059122B" w:rsidRDefault="0059122B" w:rsidP="00D76A10">
      <w:pPr>
        <w:spacing w:line="240" w:lineRule="auto"/>
      </w:pPr>
      <w:r>
        <w:separator/>
      </w:r>
    </w:p>
  </w:footnote>
  <w:footnote w:type="continuationSeparator" w:id="0">
    <w:p w14:paraId="12E6FDB2" w14:textId="77777777" w:rsidR="0059122B" w:rsidRDefault="0059122B"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511D5"/>
    <w:rsid w:val="00094790"/>
    <w:rsid w:val="000B1B95"/>
    <w:rsid w:val="000D0A97"/>
    <w:rsid w:val="00120931"/>
    <w:rsid w:val="00126307"/>
    <w:rsid w:val="00126341"/>
    <w:rsid w:val="00127A38"/>
    <w:rsid w:val="00130369"/>
    <w:rsid w:val="0014627E"/>
    <w:rsid w:val="00167DA6"/>
    <w:rsid w:val="001A264C"/>
    <w:rsid w:val="001B6626"/>
    <w:rsid w:val="001C09EC"/>
    <w:rsid w:val="001D1567"/>
    <w:rsid w:val="00225F43"/>
    <w:rsid w:val="00227A75"/>
    <w:rsid w:val="00262C6C"/>
    <w:rsid w:val="002802BD"/>
    <w:rsid w:val="002924A4"/>
    <w:rsid w:val="00297C72"/>
    <w:rsid w:val="002A2292"/>
    <w:rsid w:val="002B4D1F"/>
    <w:rsid w:val="002C25B9"/>
    <w:rsid w:val="002D4039"/>
    <w:rsid w:val="002E2A96"/>
    <w:rsid w:val="002E5786"/>
    <w:rsid w:val="002E5ACF"/>
    <w:rsid w:val="002F2171"/>
    <w:rsid w:val="003125D9"/>
    <w:rsid w:val="00321805"/>
    <w:rsid w:val="0034534F"/>
    <w:rsid w:val="00351F68"/>
    <w:rsid w:val="00351FB4"/>
    <w:rsid w:val="00360020"/>
    <w:rsid w:val="00364897"/>
    <w:rsid w:val="00383C25"/>
    <w:rsid w:val="00387013"/>
    <w:rsid w:val="00391558"/>
    <w:rsid w:val="003940FC"/>
    <w:rsid w:val="003C2D18"/>
    <w:rsid w:val="003C4EAE"/>
    <w:rsid w:val="003D7995"/>
    <w:rsid w:val="003E04D5"/>
    <w:rsid w:val="003F1AFF"/>
    <w:rsid w:val="003F613E"/>
    <w:rsid w:val="00400CBA"/>
    <w:rsid w:val="0040488C"/>
    <w:rsid w:val="00405EA4"/>
    <w:rsid w:val="00406D36"/>
    <w:rsid w:val="00407C34"/>
    <w:rsid w:val="00424FD9"/>
    <w:rsid w:val="00434BCC"/>
    <w:rsid w:val="00444F55"/>
    <w:rsid w:val="00446140"/>
    <w:rsid w:val="00451D5A"/>
    <w:rsid w:val="00460E9B"/>
    <w:rsid w:val="004617B9"/>
    <w:rsid w:val="00462E3A"/>
    <w:rsid w:val="004776BC"/>
    <w:rsid w:val="004A536E"/>
    <w:rsid w:val="004A7F81"/>
    <w:rsid w:val="004C0767"/>
    <w:rsid w:val="004C2DBE"/>
    <w:rsid w:val="004C4E17"/>
    <w:rsid w:val="004E1F46"/>
    <w:rsid w:val="004F2335"/>
    <w:rsid w:val="00510A8A"/>
    <w:rsid w:val="00510C6B"/>
    <w:rsid w:val="0052324C"/>
    <w:rsid w:val="00525660"/>
    <w:rsid w:val="00527AC2"/>
    <w:rsid w:val="00544E7B"/>
    <w:rsid w:val="005466D0"/>
    <w:rsid w:val="0055170A"/>
    <w:rsid w:val="00552A01"/>
    <w:rsid w:val="00566D6E"/>
    <w:rsid w:val="0059122B"/>
    <w:rsid w:val="00592B3B"/>
    <w:rsid w:val="005A3E80"/>
    <w:rsid w:val="005D0E03"/>
    <w:rsid w:val="005D2D5D"/>
    <w:rsid w:val="005D3927"/>
    <w:rsid w:val="005D5700"/>
    <w:rsid w:val="005D78AF"/>
    <w:rsid w:val="005F7535"/>
    <w:rsid w:val="00604E25"/>
    <w:rsid w:val="0061171F"/>
    <w:rsid w:val="00624342"/>
    <w:rsid w:val="00624DC7"/>
    <w:rsid w:val="006B1C79"/>
    <w:rsid w:val="006B3C12"/>
    <w:rsid w:val="006E54B4"/>
    <w:rsid w:val="00701D6A"/>
    <w:rsid w:val="007140B3"/>
    <w:rsid w:val="007172F1"/>
    <w:rsid w:val="00745330"/>
    <w:rsid w:val="00745855"/>
    <w:rsid w:val="00745ABA"/>
    <w:rsid w:val="007476A8"/>
    <w:rsid w:val="0076279C"/>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F0FFE"/>
    <w:rsid w:val="009F2A6F"/>
    <w:rsid w:val="00A07022"/>
    <w:rsid w:val="00A41260"/>
    <w:rsid w:val="00A436E7"/>
    <w:rsid w:val="00A565EC"/>
    <w:rsid w:val="00A5738D"/>
    <w:rsid w:val="00A57B68"/>
    <w:rsid w:val="00A75055"/>
    <w:rsid w:val="00A77E81"/>
    <w:rsid w:val="00A90C40"/>
    <w:rsid w:val="00A967C5"/>
    <w:rsid w:val="00A971C8"/>
    <w:rsid w:val="00A97CB0"/>
    <w:rsid w:val="00AA4CAB"/>
    <w:rsid w:val="00AB0F04"/>
    <w:rsid w:val="00AF4E49"/>
    <w:rsid w:val="00AF6336"/>
    <w:rsid w:val="00B11CB8"/>
    <w:rsid w:val="00B369E5"/>
    <w:rsid w:val="00B4202D"/>
    <w:rsid w:val="00B45738"/>
    <w:rsid w:val="00B811D5"/>
    <w:rsid w:val="00B92AC0"/>
    <w:rsid w:val="00B93F7B"/>
    <w:rsid w:val="00BC1A43"/>
    <w:rsid w:val="00BD0E4D"/>
    <w:rsid w:val="00BE2F62"/>
    <w:rsid w:val="00BE68BF"/>
    <w:rsid w:val="00C10284"/>
    <w:rsid w:val="00C11724"/>
    <w:rsid w:val="00C12F9C"/>
    <w:rsid w:val="00C24DCB"/>
    <w:rsid w:val="00C603BD"/>
    <w:rsid w:val="00C64255"/>
    <w:rsid w:val="00C64A9F"/>
    <w:rsid w:val="00C705EE"/>
    <w:rsid w:val="00C81BDA"/>
    <w:rsid w:val="00C83F06"/>
    <w:rsid w:val="00C918C3"/>
    <w:rsid w:val="00CC5343"/>
    <w:rsid w:val="00CD04BF"/>
    <w:rsid w:val="00CE37A4"/>
    <w:rsid w:val="00CF2D02"/>
    <w:rsid w:val="00D10890"/>
    <w:rsid w:val="00D45595"/>
    <w:rsid w:val="00D54FC2"/>
    <w:rsid w:val="00D61020"/>
    <w:rsid w:val="00D611D6"/>
    <w:rsid w:val="00D71BE0"/>
    <w:rsid w:val="00D7249E"/>
    <w:rsid w:val="00D76A10"/>
    <w:rsid w:val="00DA6B7E"/>
    <w:rsid w:val="00DC2666"/>
    <w:rsid w:val="00DD7EF6"/>
    <w:rsid w:val="00DE0869"/>
    <w:rsid w:val="00DE3855"/>
    <w:rsid w:val="00DE4F67"/>
    <w:rsid w:val="00DF18B4"/>
    <w:rsid w:val="00DF2D9B"/>
    <w:rsid w:val="00DF4D0D"/>
    <w:rsid w:val="00E06745"/>
    <w:rsid w:val="00E135C6"/>
    <w:rsid w:val="00E1367E"/>
    <w:rsid w:val="00E16395"/>
    <w:rsid w:val="00E45777"/>
    <w:rsid w:val="00E531A3"/>
    <w:rsid w:val="00E57CEC"/>
    <w:rsid w:val="00E674C1"/>
    <w:rsid w:val="00E75ABA"/>
    <w:rsid w:val="00E81C39"/>
    <w:rsid w:val="00EB4DCB"/>
    <w:rsid w:val="00EB5818"/>
    <w:rsid w:val="00EC6475"/>
    <w:rsid w:val="00ED22D8"/>
    <w:rsid w:val="00EE10FB"/>
    <w:rsid w:val="00EF26B5"/>
    <w:rsid w:val="00EF3E33"/>
    <w:rsid w:val="00F163BD"/>
    <w:rsid w:val="00F209AB"/>
    <w:rsid w:val="00F21D6A"/>
    <w:rsid w:val="00F53CFE"/>
    <w:rsid w:val="00F663DD"/>
    <w:rsid w:val="00FB6E2E"/>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zotero.org/google-docs/?TBhMtz"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Pages>
  <Words>81651</Words>
  <Characters>465411</Characters>
  <Application>Microsoft Office Word</Application>
  <DocSecurity>0</DocSecurity>
  <Lines>3878</Lines>
  <Paragraphs>10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6</cp:revision>
  <dcterms:created xsi:type="dcterms:W3CDTF">2024-10-26T01:37:00Z</dcterms:created>
  <dcterms:modified xsi:type="dcterms:W3CDTF">2024-10-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lvwoHae"/&gt;&lt;style id="http://www.zotero.org/styles/apa" locale="en-US" hasBibliography="1" bibliographyStyleHasBeenSet="1"/&gt;&lt;prefs&gt;&lt;pref name="fieldType" value="Field"/&gt;&lt;/prefs&gt;&lt;/data&gt;</vt:lpwstr>
  </property>
</Properties>
</file>